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3297318" w:rsidR="006305D7" w:rsidRPr="00A366ED" w:rsidRDefault="006305D7" w:rsidP="00A366ED">
      <w:pPr>
        <w:pStyle w:val="NormalWeb"/>
        <w:widowControl/>
        <w:spacing w:before="0" w:beforeAutospacing="0" w:after="0" w:afterAutospacing="0"/>
      </w:pPr>
      <w:r w:rsidRPr="00A366ED">
        <w:rPr>
          <w:b/>
          <w:bCs/>
        </w:rPr>
        <w:t>TITLE:</w:t>
      </w:r>
      <w:r w:rsidRPr="00A366ED">
        <w:t xml:space="preserve"> </w:t>
      </w:r>
    </w:p>
    <w:p w14:paraId="0C76090E" w14:textId="3694CB58" w:rsidR="007A4DD6" w:rsidRPr="00A366ED" w:rsidRDefault="00F203D4" w:rsidP="00A366ED">
      <w:pPr>
        <w:widowControl/>
        <w:rPr>
          <w:b/>
          <w:color w:val="auto"/>
        </w:rPr>
      </w:pPr>
      <w:r w:rsidRPr="00A366ED">
        <w:rPr>
          <w:b/>
          <w:color w:val="auto"/>
        </w:rPr>
        <w:t xml:space="preserve">Genome </w:t>
      </w:r>
      <w:r w:rsidR="00A366ED">
        <w:rPr>
          <w:b/>
          <w:color w:val="auto"/>
        </w:rPr>
        <w:t>E</w:t>
      </w:r>
      <w:r w:rsidRPr="00A366ED">
        <w:rPr>
          <w:b/>
          <w:color w:val="auto"/>
        </w:rPr>
        <w:t xml:space="preserve">diting in </w:t>
      </w:r>
      <w:r w:rsidR="00A366ED">
        <w:rPr>
          <w:b/>
          <w:color w:val="auto"/>
        </w:rPr>
        <w:t>M</w:t>
      </w:r>
      <w:r w:rsidRPr="00A366ED">
        <w:rPr>
          <w:b/>
          <w:color w:val="auto"/>
        </w:rPr>
        <w:t xml:space="preserve">ammalian </w:t>
      </w:r>
      <w:r w:rsidR="00A366ED">
        <w:rPr>
          <w:b/>
          <w:color w:val="auto"/>
        </w:rPr>
        <w:t>C</w:t>
      </w:r>
      <w:r w:rsidRPr="00A366ED">
        <w:rPr>
          <w:b/>
          <w:color w:val="auto"/>
        </w:rPr>
        <w:t xml:space="preserve">ell </w:t>
      </w:r>
      <w:r w:rsidR="00A366ED">
        <w:rPr>
          <w:b/>
          <w:color w:val="auto"/>
        </w:rPr>
        <w:t>L</w:t>
      </w:r>
      <w:r w:rsidRPr="00A366ED">
        <w:rPr>
          <w:b/>
          <w:color w:val="auto"/>
        </w:rPr>
        <w:t>ines using CRISPR-Cas</w:t>
      </w:r>
    </w:p>
    <w:p w14:paraId="2E300B21" w14:textId="77777777" w:rsidR="007A4DD6" w:rsidRPr="00A366ED" w:rsidRDefault="007A4DD6" w:rsidP="00A366ED">
      <w:pPr>
        <w:widowControl/>
        <w:rPr>
          <w:b/>
          <w:bCs/>
        </w:rPr>
      </w:pPr>
    </w:p>
    <w:p w14:paraId="3D080DA3" w14:textId="64FB83FC" w:rsidR="006305D7" w:rsidRPr="00A366ED" w:rsidRDefault="006305D7" w:rsidP="00A366ED">
      <w:pPr>
        <w:widowControl/>
        <w:rPr>
          <w:color w:val="808080" w:themeColor="background1" w:themeShade="80"/>
        </w:rPr>
      </w:pPr>
      <w:r w:rsidRPr="00A366ED">
        <w:rPr>
          <w:b/>
          <w:bCs/>
        </w:rPr>
        <w:t>AUTHORS</w:t>
      </w:r>
      <w:r w:rsidR="000B662E" w:rsidRPr="00A366ED">
        <w:rPr>
          <w:b/>
          <w:bCs/>
        </w:rPr>
        <w:t xml:space="preserve"> </w:t>
      </w:r>
      <w:r w:rsidR="00086FF5" w:rsidRPr="00A366ED">
        <w:rPr>
          <w:b/>
          <w:bCs/>
        </w:rPr>
        <w:t xml:space="preserve">AND </w:t>
      </w:r>
      <w:r w:rsidR="000B662E" w:rsidRPr="00A366ED">
        <w:rPr>
          <w:b/>
          <w:bCs/>
        </w:rPr>
        <w:t>AFFILIATIONS</w:t>
      </w:r>
      <w:r w:rsidRPr="00A366ED">
        <w:rPr>
          <w:b/>
          <w:bCs/>
        </w:rPr>
        <w:t xml:space="preserve">: </w:t>
      </w:r>
    </w:p>
    <w:p w14:paraId="65499293" w14:textId="769FD209" w:rsidR="00C663AD" w:rsidRDefault="00C663AD" w:rsidP="00A366ED">
      <w:pPr>
        <w:widowControl/>
        <w:rPr>
          <w:color w:val="auto"/>
          <w:vertAlign w:val="superscript"/>
        </w:rPr>
      </w:pPr>
      <w:proofErr w:type="spellStart"/>
      <w:r w:rsidRPr="00A366ED">
        <w:rPr>
          <w:color w:val="auto"/>
        </w:rPr>
        <w:t>Kaiwen</w:t>
      </w:r>
      <w:proofErr w:type="spellEnd"/>
      <w:r w:rsidRPr="00A366ED">
        <w:rPr>
          <w:color w:val="auto"/>
        </w:rPr>
        <w:t xml:space="preserve"> Ivy Liu</w:t>
      </w:r>
      <w:r w:rsidR="00D66F45" w:rsidRPr="00A366ED">
        <w:rPr>
          <w:color w:val="auto"/>
          <w:vertAlign w:val="superscript"/>
        </w:rPr>
        <w:t>1</w:t>
      </w:r>
      <w:r w:rsidRPr="00A366ED">
        <w:rPr>
          <w:color w:val="auto"/>
        </w:rPr>
        <w:t xml:space="preserve">, </w:t>
      </w:r>
      <w:proofErr w:type="spellStart"/>
      <w:r w:rsidRPr="00A366ED">
        <w:rPr>
          <w:color w:val="auto"/>
        </w:rPr>
        <w:t>Norfala-Aliah</w:t>
      </w:r>
      <w:proofErr w:type="spellEnd"/>
      <w:r w:rsidRPr="00A366ED">
        <w:rPr>
          <w:color w:val="auto"/>
        </w:rPr>
        <w:t xml:space="preserve"> </w:t>
      </w:r>
      <w:proofErr w:type="spellStart"/>
      <w:r w:rsidRPr="00A366ED">
        <w:rPr>
          <w:color w:val="auto"/>
        </w:rPr>
        <w:t>Binte</w:t>
      </w:r>
      <w:proofErr w:type="spellEnd"/>
      <w:r w:rsidRPr="00A366ED">
        <w:rPr>
          <w:color w:val="auto"/>
        </w:rPr>
        <w:t xml:space="preserve"> Sutrisnoh</w:t>
      </w:r>
      <w:r w:rsidR="00D66F45" w:rsidRPr="00A366ED">
        <w:rPr>
          <w:color w:val="auto"/>
          <w:vertAlign w:val="superscript"/>
        </w:rPr>
        <w:t>1</w:t>
      </w:r>
      <w:r w:rsidRPr="00A366ED">
        <w:rPr>
          <w:color w:val="auto"/>
        </w:rPr>
        <w:t xml:space="preserve">, </w:t>
      </w:r>
      <w:proofErr w:type="spellStart"/>
      <w:r w:rsidR="00D66F45" w:rsidRPr="00A366ED">
        <w:rPr>
          <w:color w:val="auto"/>
        </w:rPr>
        <w:t>Yuanming</w:t>
      </w:r>
      <w:proofErr w:type="spellEnd"/>
      <w:r w:rsidR="00D66F45" w:rsidRPr="00A366ED">
        <w:rPr>
          <w:color w:val="auto"/>
        </w:rPr>
        <w:t xml:space="preserve"> Wang</w:t>
      </w:r>
      <w:r w:rsidR="00D66F45" w:rsidRPr="00A366ED">
        <w:rPr>
          <w:color w:val="auto"/>
          <w:vertAlign w:val="superscript"/>
        </w:rPr>
        <w:t>1,2</w:t>
      </w:r>
      <w:r w:rsidR="00D66F45" w:rsidRPr="00A366ED">
        <w:rPr>
          <w:color w:val="auto"/>
        </w:rPr>
        <w:t xml:space="preserve">, </w:t>
      </w:r>
      <w:r w:rsidRPr="00A366ED">
        <w:rPr>
          <w:color w:val="auto"/>
        </w:rPr>
        <w:t>Meng How Tan</w:t>
      </w:r>
      <w:r w:rsidRPr="00A366ED">
        <w:rPr>
          <w:color w:val="auto"/>
          <w:vertAlign w:val="superscript"/>
        </w:rPr>
        <w:t>1,2</w:t>
      </w:r>
    </w:p>
    <w:p w14:paraId="6C498B7E" w14:textId="77777777" w:rsidR="00A366ED" w:rsidRPr="00A366ED" w:rsidRDefault="00A366ED" w:rsidP="00A366ED">
      <w:pPr>
        <w:widowControl/>
        <w:rPr>
          <w:color w:val="auto"/>
        </w:rPr>
      </w:pPr>
    </w:p>
    <w:p w14:paraId="1566DFEE" w14:textId="5FD38AD1" w:rsidR="00D66F45" w:rsidRPr="00A366ED" w:rsidRDefault="00D66F45" w:rsidP="00A366ED">
      <w:pPr>
        <w:widowControl/>
        <w:rPr>
          <w:color w:val="auto"/>
        </w:rPr>
      </w:pPr>
      <w:r w:rsidRPr="00A366ED">
        <w:rPr>
          <w:color w:val="auto"/>
          <w:vertAlign w:val="superscript"/>
        </w:rPr>
        <w:t>1</w:t>
      </w:r>
      <w:r w:rsidRPr="00A366ED">
        <w:rPr>
          <w:color w:val="auto"/>
        </w:rPr>
        <w:t>Genome Institute of Singapore, Agency for Science Technology and Research, Singapore 138672, Singapore</w:t>
      </w:r>
    </w:p>
    <w:p w14:paraId="6D627458" w14:textId="24AB2F9C" w:rsidR="00C663AD" w:rsidRPr="00A366ED" w:rsidRDefault="00D66F45" w:rsidP="00A366ED">
      <w:pPr>
        <w:widowControl/>
        <w:rPr>
          <w:color w:val="auto"/>
        </w:rPr>
      </w:pPr>
      <w:r w:rsidRPr="00A366ED">
        <w:rPr>
          <w:color w:val="auto"/>
          <w:vertAlign w:val="superscript"/>
        </w:rPr>
        <w:t>2</w:t>
      </w:r>
      <w:r w:rsidR="00C663AD" w:rsidRPr="00A366ED">
        <w:rPr>
          <w:color w:val="auto"/>
        </w:rPr>
        <w:t>School of Chemical and Biomedical Engineering, Nanyang Technological University, Singapore 637459, Singapore</w:t>
      </w:r>
    </w:p>
    <w:p w14:paraId="1DAE0A32" w14:textId="15D48FCF" w:rsidR="00287AA0" w:rsidRPr="00A366ED" w:rsidRDefault="00287AA0" w:rsidP="00A366ED">
      <w:pPr>
        <w:widowControl/>
        <w:rPr>
          <w:b/>
          <w:color w:val="auto"/>
        </w:rPr>
      </w:pPr>
    </w:p>
    <w:p w14:paraId="169DB93D" w14:textId="05BA40EC" w:rsidR="00287AA0" w:rsidRPr="00A366ED" w:rsidRDefault="00287AA0" w:rsidP="00A366ED">
      <w:pPr>
        <w:widowControl/>
        <w:rPr>
          <w:color w:val="auto"/>
        </w:rPr>
      </w:pPr>
      <w:r w:rsidRPr="00A366ED">
        <w:rPr>
          <w:b/>
          <w:color w:val="auto"/>
        </w:rPr>
        <w:t>Corresponding Author:</w:t>
      </w:r>
    </w:p>
    <w:p w14:paraId="1A5D161A" w14:textId="77D63103" w:rsidR="00287AA0" w:rsidRPr="007B2EBB" w:rsidRDefault="00287AA0" w:rsidP="00A366ED">
      <w:pPr>
        <w:widowControl/>
        <w:rPr>
          <w:color w:val="auto"/>
        </w:rPr>
      </w:pPr>
      <w:r w:rsidRPr="007B2EBB">
        <w:rPr>
          <w:color w:val="auto"/>
        </w:rPr>
        <w:t>Meng How Tan</w:t>
      </w:r>
      <w:r w:rsidR="00A366ED" w:rsidRPr="007B2EBB">
        <w:rPr>
          <w:color w:val="auto"/>
        </w:rPr>
        <w:t xml:space="preserve"> (</w:t>
      </w:r>
      <w:hyperlink r:id="rId8" w:history="1">
        <w:r w:rsidRPr="007B2EBB">
          <w:rPr>
            <w:rStyle w:val="Hyperlink"/>
            <w:color w:val="auto"/>
            <w:u w:val="none"/>
          </w:rPr>
          <w:t>mh.tan@ntu.edu.sg</w:t>
        </w:r>
      </w:hyperlink>
      <w:r w:rsidR="00A366ED" w:rsidRPr="007B2EBB">
        <w:rPr>
          <w:rStyle w:val="Hyperlink"/>
          <w:color w:val="auto"/>
          <w:u w:val="none"/>
        </w:rPr>
        <w:t>)</w:t>
      </w:r>
    </w:p>
    <w:p w14:paraId="78B306E8" w14:textId="17A2435E" w:rsidR="00287AA0" w:rsidRPr="007B2EBB" w:rsidRDefault="00287AA0" w:rsidP="00A366ED">
      <w:pPr>
        <w:widowControl/>
        <w:rPr>
          <w:color w:val="auto"/>
        </w:rPr>
      </w:pPr>
    </w:p>
    <w:p w14:paraId="46FF2079" w14:textId="0E4A1354" w:rsidR="00287AA0" w:rsidRPr="007B2EBB" w:rsidRDefault="00287AA0" w:rsidP="00A366ED">
      <w:pPr>
        <w:widowControl/>
        <w:rPr>
          <w:b/>
          <w:bCs/>
          <w:color w:val="auto"/>
        </w:rPr>
      </w:pPr>
      <w:r w:rsidRPr="007B2EBB">
        <w:rPr>
          <w:b/>
          <w:bCs/>
          <w:color w:val="auto"/>
        </w:rPr>
        <w:t>Email Addresses of Co-authors:</w:t>
      </w:r>
    </w:p>
    <w:p w14:paraId="1B128C2C" w14:textId="382DDA22" w:rsidR="00287AA0" w:rsidRPr="007B2EBB" w:rsidRDefault="00287AA0" w:rsidP="00A366ED">
      <w:pPr>
        <w:widowControl/>
        <w:rPr>
          <w:color w:val="auto"/>
        </w:rPr>
      </w:pPr>
      <w:proofErr w:type="spellStart"/>
      <w:r w:rsidRPr="007B2EBB">
        <w:rPr>
          <w:color w:val="auto"/>
        </w:rPr>
        <w:t>Kaiwen</w:t>
      </w:r>
      <w:proofErr w:type="spellEnd"/>
      <w:r w:rsidRPr="007B2EBB">
        <w:rPr>
          <w:color w:val="auto"/>
        </w:rPr>
        <w:t xml:space="preserve"> Ivy Liu</w:t>
      </w:r>
      <w:r w:rsidRPr="007B2EBB">
        <w:rPr>
          <w:color w:val="auto"/>
        </w:rPr>
        <w:tab/>
      </w:r>
      <w:r w:rsidRPr="007B2EBB">
        <w:rPr>
          <w:color w:val="auto"/>
        </w:rPr>
        <w:tab/>
      </w:r>
      <w:r w:rsidRPr="007B2EBB">
        <w:rPr>
          <w:color w:val="auto"/>
        </w:rPr>
        <w:tab/>
        <w:t>(</w:t>
      </w:r>
      <w:hyperlink r:id="rId9" w:history="1">
        <w:r w:rsidRPr="007B2EBB">
          <w:rPr>
            <w:rStyle w:val="Hyperlink"/>
            <w:color w:val="auto"/>
            <w:u w:val="none"/>
          </w:rPr>
          <w:t>liukwi@gis.a-star.edu.sg</w:t>
        </w:r>
      </w:hyperlink>
      <w:r w:rsidRPr="007B2EBB">
        <w:rPr>
          <w:color w:val="auto"/>
        </w:rPr>
        <w:t>)</w:t>
      </w:r>
    </w:p>
    <w:p w14:paraId="4AD43E7A" w14:textId="6A28E0FD" w:rsidR="00287AA0" w:rsidRPr="007B2EBB" w:rsidRDefault="00287AA0" w:rsidP="00A366ED">
      <w:pPr>
        <w:widowControl/>
        <w:rPr>
          <w:color w:val="auto"/>
        </w:rPr>
      </w:pPr>
      <w:proofErr w:type="spellStart"/>
      <w:r w:rsidRPr="007B2EBB">
        <w:rPr>
          <w:color w:val="auto"/>
        </w:rPr>
        <w:t>Norfala-Aliah</w:t>
      </w:r>
      <w:proofErr w:type="spellEnd"/>
      <w:r w:rsidRPr="007B2EBB">
        <w:rPr>
          <w:color w:val="auto"/>
        </w:rPr>
        <w:t xml:space="preserve"> </w:t>
      </w:r>
      <w:proofErr w:type="spellStart"/>
      <w:r w:rsidRPr="007B2EBB">
        <w:rPr>
          <w:color w:val="auto"/>
        </w:rPr>
        <w:t>Binte</w:t>
      </w:r>
      <w:proofErr w:type="spellEnd"/>
      <w:r w:rsidRPr="007B2EBB">
        <w:rPr>
          <w:color w:val="auto"/>
        </w:rPr>
        <w:t xml:space="preserve"> </w:t>
      </w:r>
      <w:proofErr w:type="spellStart"/>
      <w:r w:rsidRPr="007B2EBB">
        <w:rPr>
          <w:color w:val="auto"/>
        </w:rPr>
        <w:t>Sutrisnoh</w:t>
      </w:r>
      <w:proofErr w:type="spellEnd"/>
      <w:r w:rsidRPr="007B2EBB">
        <w:rPr>
          <w:color w:val="auto"/>
        </w:rPr>
        <w:tab/>
        <w:t>(</w:t>
      </w:r>
      <w:hyperlink r:id="rId10" w:history="1">
        <w:r w:rsidRPr="007B2EBB">
          <w:rPr>
            <w:rStyle w:val="Hyperlink"/>
            <w:color w:val="auto"/>
            <w:u w:val="none"/>
          </w:rPr>
          <w:t>sutrisnohnb@gis.a-star.edu.sg</w:t>
        </w:r>
      </w:hyperlink>
      <w:r w:rsidRPr="007B2EBB">
        <w:rPr>
          <w:color w:val="auto"/>
        </w:rPr>
        <w:t>)</w:t>
      </w:r>
    </w:p>
    <w:p w14:paraId="6125501A" w14:textId="56605E1E" w:rsidR="007B64A6" w:rsidRPr="00A366ED" w:rsidRDefault="007B64A6" w:rsidP="00A366ED">
      <w:pPr>
        <w:widowControl/>
        <w:rPr>
          <w:color w:val="auto"/>
        </w:rPr>
      </w:pPr>
      <w:proofErr w:type="spellStart"/>
      <w:r w:rsidRPr="007B2EBB">
        <w:rPr>
          <w:color w:val="auto"/>
        </w:rPr>
        <w:t>Yuanming</w:t>
      </w:r>
      <w:proofErr w:type="spellEnd"/>
      <w:r w:rsidRPr="007B2EBB">
        <w:rPr>
          <w:color w:val="auto"/>
        </w:rPr>
        <w:t xml:space="preserve"> Wang</w:t>
      </w:r>
      <w:r w:rsidRPr="007B2EBB">
        <w:rPr>
          <w:color w:val="auto"/>
        </w:rPr>
        <w:tab/>
      </w:r>
      <w:r w:rsidRPr="007B2EBB">
        <w:rPr>
          <w:color w:val="auto"/>
        </w:rPr>
        <w:tab/>
        <w:t>(</w:t>
      </w:r>
      <w:hyperlink r:id="rId11" w:history="1">
        <w:r w:rsidRPr="007B2EBB">
          <w:rPr>
            <w:rStyle w:val="Hyperlink"/>
            <w:color w:val="auto"/>
            <w:u w:val="none"/>
          </w:rPr>
          <w:t>wangym@ntu.edu.sg</w:t>
        </w:r>
      </w:hyperlink>
      <w:r w:rsidRPr="007B2EBB">
        <w:rPr>
          <w:color w:val="auto"/>
        </w:rPr>
        <w:t>)</w:t>
      </w:r>
    </w:p>
    <w:p w14:paraId="46A86F1A" w14:textId="77777777" w:rsidR="00C663AD" w:rsidRPr="00A366ED" w:rsidRDefault="00C663AD" w:rsidP="00A366ED">
      <w:pPr>
        <w:widowControl/>
        <w:rPr>
          <w:bCs/>
          <w:color w:val="808080" w:themeColor="background1" w:themeShade="80"/>
        </w:rPr>
      </w:pPr>
    </w:p>
    <w:p w14:paraId="71B79AC9" w14:textId="14AB4E7A" w:rsidR="006305D7" w:rsidRPr="00A366ED" w:rsidRDefault="006305D7" w:rsidP="00A366ED">
      <w:pPr>
        <w:pStyle w:val="NormalWeb"/>
        <w:widowControl/>
        <w:spacing w:before="0" w:beforeAutospacing="0" w:after="0" w:afterAutospacing="0"/>
      </w:pPr>
      <w:r w:rsidRPr="00A366ED">
        <w:rPr>
          <w:b/>
          <w:bCs/>
        </w:rPr>
        <w:t>KEYWORDS:</w:t>
      </w:r>
      <w:r w:rsidRPr="00A366ED">
        <w:t xml:space="preserve"> </w:t>
      </w:r>
    </w:p>
    <w:p w14:paraId="6C0B0781" w14:textId="76F4CFD8" w:rsidR="007A4DD6" w:rsidRPr="00A366ED" w:rsidRDefault="008D61E2" w:rsidP="00A366ED">
      <w:pPr>
        <w:widowControl/>
        <w:rPr>
          <w:color w:val="auto"/>
        </w:rPr>
      </w:pPr>
      <w:r w:rsidRPr="00A366ED">
        <w:rPr>
          <w:color w:val="auto"/>
        </w:rPr>
        <w:t>CRISPR,</w:t>
      </w:r>
      <w:r w:rsidR="00526B0B" w:rsidRPr="00A366ED">
        <w:rPr>
          <w:color w:val="auto"/>
        </w:rPr>
        <w:t xml:space="preserve"> Cas9, </w:t>
      </w:r>
      <w:r w:rsidR="008F2114" w:rsidRPr="00A366ED">
        <w:rPr>
          <w:color w:val="auto"/>
        </w:rPr>
        <w:t xml:space="preserve">Cas12a, </w:t>
      </w:r>
      <w:r w:rsidRPr="00A366ED">
        <w:rPr>
          <w:color w:val="auto"/>
        </w:rPr>
        <w:t xml:space="preserve">genome </w:t>
      </w:r>
      <w:r w:rsidR="008F2114" w:rsidRPr="00A366ED">
        <w:rPr>
          <w:color w:val="auto"/>
        </w:rPr>
        <w:t>editing, non-homologous end joining, homology-directed repair</w:t>
      </w:r>
    </w:p>
    <w:p w14:paraId="1CB4E390" w14:textId="77777777" w:rsidR="006305D7" w:rsidRPr="00A366ED" w:rsidRDefault="006305D7" w:rsidP="00A366ED">
      <w:pPr>
        <w:pStyle w:val="NormalWeb"/>
        <w:widowControl/>
        <w:spacing w:before="0" w:beforeAutospacing="0" w:after="0" w:afterAutospacing="0"/>
      </w:pPr>
    </w:p>
    <w:p w14:paraId="6F8799FC" w14:textId="41E30428" w:rsidR="00425E09" w:rsidRPr="00A366ED" w:rsidRDefault="00086FF5" w:rsidP="00A366ED">
      <w:pPr>
        <w:widowControl/>
      </w:pPr>
      <w:r w:rsidRPr="00A366ED">
        <w:rPr>
          <w:b/>
          <w:bCs/>
        </w:rPr>
        <w:t>SUMMARY</w:t>
      </w:r>
      <w:r w:rsidR="006305D7" w:rsidRPr="00A366ED">
        <w:rPr>
          <w:b/>
          <w:bCs/>
        </w:rPr>
        <w:t>:</w:t>
      </w:r>
      <w:r w:rsidR="006305D7" w:rsidRPr="00A366ED">
        <w:t xml:space="preserve"> </w:t>
      </w:r>
    </w:p>
    <w:p w14:paraId="32798D51" w14:textId="0D0A272A" w:rsidR="007A4DD6" w:rsidRPr="00A366ED" w:rsidRDefault="008F2114" w:rsidP="00A366ED">
      <w:pPr>
        <w:widowControl/>
        <w:rPr>
          <w:color w:val="auto"/>
        </w:rPr>
      </w:pPr>
      <w:r w:rsidRPr="00A366ED">
        <w:rPr>
          <w:color w:val="auto"/>
        </w:rPr>
        <w:t>CRISPR-Cas is a powerful technology to engineer the complex genome</w:t>
      </w:r>
      <w:r w:rsidR="00405510" w:rsidRPr="00A366ED">
        <w:rPr>
          <w:color w:val="auto"/>
        </w:rPr>
        <w:t>s</w:t>
      </w:r>
      <w:r w:rsidRPr="00A366ED">
        <w:rPr>
          <w:color w:val="auto"/>
        </w:rPr>
        <w:t xml:space="preserve"> of plant</w:t>
      </w:r>
      <w:r w:rsidR="00405510" w:rsidRPr="00A366ED">
        <w:rPr>
          <w:color w:val="auto"/>
        </w:rPr>
        <w:t>s</w:t>
      </w:r>
      <w:r w:rsidRPr="00A366ED">
        <w:rPr>
          <w:color w:val="auto"/>
        </w:rPr>
        <w:t xml:space="preserve"> and animals. Here, </w:t>
      </w:r>
      <w:r w:rsidR="00E02DCA" w:rsidRPr="00A366ED">
        <w:rPr>
          <w:color w:val="auto"/>
        </w:rPr>
        <w:t xml:space="preserve">we detail </w:t>
      </w:r>
      <w:r w:rsidR="002B7FF8" w:rsidRPr="00A366ED">
        <w:rPr>
          <w:color w:val="auto"/>
        </w:rPr>
        <w:t>a</w:t>
      </w:r>
      <w:r w:rsidRPr="00A366ED">
        <w:rPr>
          <w:color w:val="auto"/>
        </w:rPr>
        <w:t xml:space="preserve"> protocol </w:t>
      </w:r>
      <w:r w:rsidR="00585FCE" w:rsidRPr="00A366ED">
        <w:rPr>
          <w:color w:val="auto"/>
        </w:rPr>
        <w:t xml:space="preserve">to </w:t>
      </w:r>
      <w:r w:rsidR="0049783B" w:rsidRPr="00A366ED">
        <w:rPr>
          <w:color w:val="auto"/>
        </w:rPr>
        <w:t xml:space="preserve">efficiently edit the human genome </w:t>
      </w:r>
      <w:r w:rsidRPr="00A366ED">
        <w:rPr>
          <w:color w:val="auto"/>
        </w:rPr>
        <w:t>using different Cas endonucleases</w:t>
      </w:r>
      <w:r w:rsidR="0049783B" w:rsidRPr="00A366ED">
        <w:rPr>
          <w:color w:val="auto"/>
        </w:rPr>
        <w:t xml:space="preserve">. </w:t>
      </w:r>
      <w:r w:rsidR="00E02DCA" w:rsidRPr="00A366ED">
        <w:rPr>
          <w:color w:val="auto"/>
        </w:rPr>
        <w:t>We highlight i</w:t>
      </w:r>
      <w:r w:rsidR="0049783B" w:rsidRPr="00A366ED">
        <w:rPr>
          <w:color w:val="auto"/>
        </w:rPr>
        <w:t xml:space="preserve">mportant </w:t>
      </w:r>
      <w:r w:rsidR="00134F49" w:rsidRPr="00A366ED">
        <w:rPr>
          <w:color w:val="auto"/>
        </w:rPr>
        <w:t xml:space="preserve">considerations and </w:t>
      </w:r>
      <w:r w:rsidR="0049783B" w:rsidRPr="00A366ED">
        <w:rPr>
          <w:color w:val="auto"/>
        </w:rPr>
        <w:t xml:space="preserve">design parameters to optimize editing efficiency. </w:t>
      </w:r>
    </w:p>
    <w:p w14:paraId="761028D6" w14:textId="77777777" w:rsidR="006305D7" w:rsidRPr="00A366ED" w:rsidRDefault="006305D7" w:rsidP="00A366ED">
      <w:pPr>
        <w:widowControl/>
      </w:pPr>
    </w:p>
    <w:p w14:paraId="10E8EF31" w14:textId="57875F00" w:rsidR="00425E09" w:rsidRPr="00A366ED" w:rsidRDefault="006305D7" w:rsidP="00A366ED">
      <w:pPr>
        <w:widowControl/>
        <w:rPr>
          <w:color w:val="808080"/>
        </w:rPr>
      </w:pPr>
      <w:r w:rsidRPr="00A366ED">
        <w:rPr>
          <w:b/>
          <w:bCs/>
        </w:rPr>
        <w:t>ABSTRACT:</w:t>
      </w:r>
      <w:r w:rsidRPr="00A366ED">
        <w:t xml:space="preserve"> </w:t>
      </w:r>
    </w:p>
    <w:p w14:paraId="69D456B9" w14:textId="7E4FB6BD" w:rsidR="007A4DD6" w:rsidRPr="00A366ED" w:rsidRDefault="004C13F7" w:rsidP="00A366ED">
      <w:pPr>
        <w:widowControl/>
        <w:rPr>
          <w:color w:val="auto"/>
        </w:rPr>
      </w:pPr>
      <w:r w:rsidRPr="00A366ED">
        <w:rPr>
          <w:color w:val="auto"/>
        </w:rPr>
        <w:t xml:space="preserve">The clustered regularly interspaced short palindromic repeats (CRISPR) system </w:t>
      </w:r>
      <w:r w:rsidR="0015425D" w:rsidRPr="00A366ED">
        <w:rPr>
          <w:color w:val="auto"/>
        </w:rPr>
        <w:t xml:space="preserve">functions naturally in bacterial adaptive </w:t>
      </w:r>
      <w:proofErr w:type="gramStart"/>
      <w:r w:rsidR="0015425D" w:rsidRPr="00A366ED">
        <w:rPr>
          <w:color w:val="auto"/>
        </w:rPr>
        <w:t>immunity</w:t>
      </w:r>
      <w:r w:rsidR="004A13C0" w:rsidRPr="00A366ED">
        <w:rPr>
          <w:color w:val="auto"/>
        </w:rPr>
        <w:t>,</w:t>
      </w:r>
      <w:r w:rsidR="0015425D" w:rsidRPr="00A366ED">
        <w:rPr>
          <w:color w:val="auto"/>
        </w:rPr>
        <w:t xml:space="preserve"> but</w:t>
      </w:r>
      <w:proofErr w:type="gramEnd"/>
      <w:r w:rsidR="0015425D" w:rsidRPr="00A366ED">
        <w:rPr>
          <w:color w:val="auto"/>
        </w:rPr>
        <w:t xml:space="preserve"> has been successfully repurposed for genome engineering in many different living organisms. </w:t>
      </w:r>
      <w:r w:rsidR="004A13C0" w:rsidRPr="00A366ED">
        <w:rPr>
          <w:color w:val="auto"/>
        </w:rPr>
        <w:t xml:space="preserve">Most commonly, the wildtype </w:t>
      </w:r>
      <w:r w:rsidR="00A366ED">
        <w:rPr>
          <w:color w:val="auto"/>
        </w:rPr>
        <w:t>CRISPR associated 9 (</w:t>
      </w:r>
      <w:r w:rsidR="004A13C0" w:rsidRPr="00A366ED">
        <w:rPr>
          <w:color w:val="auto"/>
        </w:rPr>
        <w:t>Cas9</w:t>
      </w:r>
      <w:r w:rsidR="00A366ED">
        <w:rPr>
          <w:color w:val="auto"/>
        </w:rPr>
        <w:t>)</w:t>
      </w:r>
      <w:r w:rsidR="004A13C0" w:rsidRPr="00A366ED">
        <w:rPr>
          <w:color w:val="auto"/>
        </w:rPr>
        <w:t xml:space="preserve"> or Cas12a </w:t>
      </w:r>
      <w:r w:rsidR="00815160" w:rsidRPr="00A366ED">
        <w:rPr>
          <w:color w:val="auto"/>
        </w:rPr>
        <w:t xml:space="preserve">endonuclease </w:t>
      </w:r>
      <w:r w:rsidR="004A13C0" w:rsidRPr="00A366ED">
        <w:rPr>
          <w:color w:val="auto"/>
        </w:rPr>
        <w:t xml:space="preserve">is used to cleave </w:t>
      </w:r>
      <w:r w:rsidR="00336EA3" w:rsidRPr="00A366ED">
        <w:rPr>
          <w:color w:val="auto"/>
        </w:rPr>
        <w:t>specific sites in the genome</w:t>
      </w:r>
      <w:r w:rsidR="00815160" w:rsidRPr="00A366ED">
        <w:rPr>
          <w:color w:val="auto"/>
        </w:rPr>
        <w:t>, after which the</w:t>
      </w:r>
      <w:r w:rsidR="00336EA3" w:rsidRPr="00A366ED">
        <w:rPr>
          <w:color w:val="auto"/>
        </w:rPr>
        <w:t xml:space="preserve"> DNA </w:t>
      </w:r>
      <w:r w:rsidR="00815160" w:rsidRPr="00A366ED">
        <w:rPr>
          <w:color w:val="auto"/>
        </w:rPr>
        <w:t xml:space="preserve">double-stranded break is repaired via the non-homologous end joining (NHEJ) pathway or the homology-directed repair (HDR) pathway </w:t>
      </w:r>
      <w:r w:rsidR="00896602" w:rsidRPr="00A366ED">
        <w:rPr>
          <w:color w:val="auto"/>
        </w:rPr>
        <w:t xml:space="preserve">depending on whether </w:t>
      </w:r>
      <w:r w:rsidR="00815160" w:rsidRPr="00A366ED">
        <w:rPr>
          <w:color w:val="auto"/>
        </w:rPr>
        <w:t xml:space="preserve">a </w:t>
      </w:r>
      <w:r w:rsidR="00336EA3" w:rsidRPr="00A366ED">
        <w:rPr>
          <w:color w:val="auto"/>
        </w:rPr>
        <w:t>donor</w:t>
      </w:r>
      <w:r w:rsidR="00815160" w:rsidRPr="00A366ED">
        <w:rPr>
          <w:color w:val="auto"/>
        </w:rPr>
        <w:t xml:space="preserve"> template</w:t>
      </w:r>
      <w:r w:rsidR="00896602" w:rsidRPr="00A366ED">
        <w:rPr>
          <w:color w:val="auto"/>
        </w:rPr>
        <w:t xml:space="preserve"> is absent or present</w:t>
      </w:r>
      <w:r w:rsidR="00815160" w:rsidRPr="00A366ED">
        <w:rPr>
          <w:color w:val="auto"/>
        </w:rPr>
        <w:t xml:space="preserve"> respectively. To date, CRISPR systems from different bacteria</w:t>
      </w:r>
      <w:r w:rsidR="00A366ED">
        <w:rPr>
          <w:color w:val="auto"/>
        </w:rPr>
        <w:t>l</w:t>
      </w:r>
      <w:r w:rsidR="00815160" w:rsidRPr="00A366ED">
        <w:rPr>
          <w:color w:val="auto"/>
        </w:rPr>
        <w:t xml:space="preserve"> species have been shown to be capable of performing genome editing in mammalian cells. However, </w:t>
      </w:r>
      <w:r w:rsidR="00896602" w:rsidRPr="00A366ED">
        <w:rPr>
          <w:color w:val="auto"/>
        </w:rPr>
        <w:t xml:space="preserve">despite the apparent simplicity of the </w:t>
      </w:r>
      <w:r w:rsidR="00336EA3" w:rsidRPr="00A366ED">
        <w:rPr>
          <w:color w:val="auto"/>
        </w:rPr>
        <w:t>technology</w:t>
      </w:r>
      <w:r w:rsidR="00896602" w:rsidRPr="00A366ED">
        <w:rPr>
          <w:color w:val="auto"/>
        </w:rPr>
        <w:t xml:space="preserve">, </w:t>
      </w:r>
      <w:r w:rsidR="00815160" w:rsidRPr="00A366ED">
        <w:rPr>
          <w:color w:val="auto"/>
        </w:rPr>
        <w:t>multiple design parameters need to be considered, which often leave users</w:t>
      </w:r>
      <w:r w:rsidR="00336EA3" w:rsidRPr="00A366ED">
        <w:rPr>
          <w:color w:val="auto"/>
        </w:rPr>
        <w:t xml:space="preserve"> </w:t>
      </w:r>
      <w:r w:rsidR="00A366ED">
        <w:rPr>
          <w:color w:val="auto"/>
        </w:rPr>
        <w:t>perplexed</w:t>
      </w:r>
      <w:r w:rsidR="00815160" w:rsidRPr="00A366ED">
        <w:rPr>
          <w:color w:val="auto"/>
        </w:rPr>
        <w:t xml:space="preserve"> about how best to carry out their genome editing experiments.</w:t>
      </w:r>
      <w:r w:rsidR="00D1451C" w:rsidRPr="00A366ED">
        <w:rPr>
          <w:color w:val="auto"/>
        </w:rPr>
        <w:t xml:space="preserve"> Here, we describe a </w:t>
      </w:r>
      <w:r w:rsidR="00336EA3" w:rsidRPr="00A366ED">
        <w:rPr>
          <w:color w:val="auto"/>
        </w:rPr>
        <w:t xml:space="preserve">complete </w:t>
      </w:r>
      <w:r w:rsidR="00896602" w:rsidRPr="00A366ED">
        <w:rPr>
          <w:color w:val="auto"/>
        </w:rPr>
        <w:t xml:space="preserve">workflow </w:t>
      </w:r>
      <w:r w:rsidR="00336EA3" w:rsidRPr="00A366ED">
        <w:rPr>
          <w:color w:val="auto"/>
        </w:rPr>
        <w:t xml:space="preserve">from experimental design to </w:t>
      </w:r>
      <w:r w:rsidR="006A23A3" w:rsidRPr="00A366ED">
        <w:rPr>
          <w:color w:val="auto"/>
        </w:rPr>
        <w:t>identif</w:t>
      </w:r>
      <w:r w:rsidR="00D1451C" w:rsidRPr="00A366ED">
        <w:rPr>
          <w:color w:val="auto"/>
        </w:rPr>
        <w:t xml:space="preserve">ication of </w:t>
      </w:r>
      <w:r w:rsidR="00336EA3" w:rsidRPr="00A366ED">
        <w:rPr>
          <w:color w:val="auto"/>
        </w:rPr>
        <w:t xml:space="preserve">cell clones that carry </w:t>
      </w:r>
      <w:r w:rsidR="00A95CB1" w:rsidRPr="00A366ED">
        <w:rPr>
          <w:color w:val="auto"/>
        </w:rPr>
        <w:t xml:space="preserve">desired DNA modifications, with the goal of </w:t>
      </w:r>
      <w:r w:rsidR="00405510" w:rsidRPr="00A366ED">
        <w:rPr>
          <w:color w:val="auto"/>
        </w:rPr>
        <w:t xml:space="preserve">facilitating </w:t>
      </w:r>
      <w:r w:rsidR="00A95CB1" w:rsidRPr="00A366ED">
        <w:rPr>
          <w:color w:val="auto"/>
        </w:rPr>
        <w:t>successful</w:t>
      </w:r>
      <w:r w:rsidR="00405510" w:rsidRPr="00A366ED">
        <w:rPr>
          <w:color w:val="auto"/>
        </w:rPr>
        <w:t xml:space="preserve"> execution of</w:t>
      </w:r>
      <w:r w:rsidR="00A95CB1" w:rsidRPr="00A366ED">
        <w:rPr>
          <w:color w:val="auto"/>
        </w:rPr>
        <w:t xml:space="preserve"> genome editing experiment</w:t>
      </w:r>
      <w:r w:rsidR="00405510" w:rsidRPr="00A366ED">
        <w:rPr>
          <w:color w:val="auto"/>
        </w:rPr>
        <w:t>s</w:t>
      </w:r>
      <w:r w:rsidR="00A95CB1" w:rsidRPr="00A366ED">
        <w:rPr>
          <w:color w:val="auto"/>
        </w:rPr>
        <w:t xml:space="preserve"> in mammalian cell lines. </w:t>
      </w:r>
      <w:r w:rsidR="00D1451C" w:rsidRPr="00A366ED">
        <w:rPr>
          <w:color w:val="auto"/>
        </w:rPr>
        <w:t>We highlight k</w:t>
      </w:r>
      <w:r w:rsidR="00A95CB1" w:rsidRPr="00A366ED">
        <w:rPr>
          <w:color w:val="auto"/>
        </w:rPr>
        <w:t>ey considerations</w:t>
      </w:r>
      <w:r w:rsidR="00405510" w:rsidRPr="00A366ED">
        <w:rPr>
          <w:color w:val="auto"/>
        </w:rPr>
        <w:t xml:space="preserve"> for users to take note of</w:t>
      </w:r>
      <w:r w:rsidR="00A95CB1" w:rsidRPr="00A366ED">
        <w:rPr>
          <w:color w:val="auto"/>
        </w:rPr>
        <w:t xml:space="preserve">, including </w:t>
      </w:r>
      <w:r w:rsidR="00405510" w:rsidRPr="00A366ED">
        <w:rPr>
          <w:color w:val="auto"/>
        </w:rPr>
        <w:t xml:space="preserve">the </w:t>
      </w:r>
      <w:r w:rsidR="00A95CB1" w:rsidRPr="00A366ED">
        <w:rPr>
          <w:color w:val="auto"/>
        </w:rPr>
        <w:t>choice of</w:t>
      </w:r>
      <w:r w:rsidR="00A366ED">
        <w:rPr>
          <w:color w:val="auto"/>
        </w:rPr>
        <w:t xml:space="preserve"> </w:t>
      </w:r>
      <w:r w:rsidR="00A95CB1" w:rsidRPr="00A366ED">
        <w:rPr>
          <w:color w:val="auto"/>
        </w:rPr>
        <w:t>CRISPR system</w:t>
      </w:r>
      <w:r w:rsidR="00405510" w:rsidRPr="00A366ED">
        <w:rPr>
          <w:color w:val="auto"/>
        </w:rPr>
        <w:t>, the spacer length,</w:t>
      </w:r>
      <w:r w:rsidR="00A95CB1" w:rsidRPr="00A366ED">
        <w:rPr>
          <w:color w:val="auto"/>
        </w:rPr>
        <w:t xml:space="preserve"> and the design of </w:t>
      </w:r>
      <w:r w:rsidR="00934CEA" w:rsidRPr="00A366ED">
        <w:rPr>
          <w:color w:val="auto"/>
        </w:rPr>
        <w:t xml:space="preserve">a </w:t>
      </w:r>
      <w:r w:rsidR="00A95CB1" w:rsidRPr="00A366ED">
        <w:rPr>
          <w:color w:val="auto"/>
        </w:rPr>
        <w:t>single-stranded oligodeoxynucleotide (</w:t>
      </w:r>
      <w:proofErr w:type="spellStart"/>
      <w:r w:rsidR="00A95CB1" w:rsidRPr="00A366ED">
        <w:rPr>
          <w:color w:val="auto"/>
        </w:rPr>
        <w:t>ssODN</w:t>
      </w:r>
      <w:proofErr w:type="spellEnd"/>
      <w:r w:rsidR="00A95CB1" w:rsidRPr="00A366ED">
        <w:rPr>
          <w:color w:val="auto"/>
        </w:rPr>
        <w:t>) donor template</w:t>
      </w:r>
      <w:r w:rsidR="00405510" w:rsidRPr="00A366ED">
        <w:rPr>
          <w:color w:val="auto"/>
        </w:rPr>
        <w:t>.</w:t>
      </w:r>
      <w:r w:rsidR="00A95CB1" w:rsidRPr="00A366ED">
        <w:rPr>
          <w:color w:val="auto"/>
        </w:rPr>
        <w:t xml:space="preserve"> </w:t>
      </w:r>
      <w:r w:rsidR="00D1451C" w:rsidRPr="00A366ED">
        <w:rPr>
          <w:color w:val="auto"/>
        </w:rPr>
        <w:t xml:space="preserve">We envision that </w:t>
      </w:r>
      <w:r w:rsidR="00763DAA">
        <w:rPr>
          <w:color w:val="auto"/>
        </w:rPr>
        <w:t>this</w:t>
      </w:r>
      <w:r w:rsidR="00D1451C" w:rsidRPr="00A366ED">
        <w:rPr>
          <w:color w:val="auto"/>
        </w:rPr>
        <w:t xml:space="preserve"> </w:t>
      </w:r>
      <w:r w:rsidR="00A95CB1" w:rsidRPr="00A366ED">
        <w:rPr>
          <w:color w:val="auto"/>
        </w:rPr>
        <w:t xml:space="preserve">workflow will be </w:t>
      </w:r>
      <w:r w:rsidR="00A95CB1" w:rsidRPr="00A366ED">
        <w:rPr>
          <w:color w:val="auto"/>
        </w:rPr>
        <w:lastRenderedPageBreak/>
        <w:t>useful for gene knockout studies, disease modeling</w:t>
      </w:r>
      <w:r w:rsidR="00405510" w:rsidRPr="00A366ED">
        <w:rPr>
          <w:color w:val="auto"/>
        </w:rPr>
        <w:t xml:space="preserve"> efforts</w:t>
      </w:r>
      <w:r w:rsidR="00A95CB1" w:rsidRPr="00A366ED">
        <w:rPr>
          <w:color w:val="auto"/>
        </w:rPr>
        <w:t>, or the generation of reporter cell lines.</w:t>
      </w:r>
      <w:r w:rsidR="00337936">
        <w:rPr>
          <w:color w:val="auto"/>
        </w:rPr>
        <w:t xml:space="preserve"> </w:t>
      </w:r>
    </w:p>
    <w:p w14:paraId="4C7D5FD5" w14:textId="77777777" w:rsidR="006305D7" w:rsidRPr="00A366ED" w:rsidRDefault="006305D7" w:rsidP="00A366ED">
      <w:pPr>
        <w:widowControl/>
        <w:rPr>
          <w:color w:val="auto"/>
        </w:rPr>
      </w:pPr>
    </w:p>
    <w:p w14:paraId="5EFF3933" w14:textId="21B2F688" w:rsidR="00296C78" w:rsidRPr="00A366ED" w:rsidRDefault="006305D7" w:rsidP="00A366ED">
      <w:pPr>
        <w:widowControl/>
      </w:pPr>
      <w:r w:rsidRPr="00A366ED">
        <w:rPr>
          <w:b/>
        </w:rPr>
        <w:t>INTRODUCTION</w:t>
      </w:r>
      <w:r w:rsidRPr="00A366ED">
        <w:rPr>
          <w:b/>
          <w:bCs/>
        </w:rPr>
        <w:t>:</w:t>
      </w:r>
      <w:r w:rsidRPr="00A366ED">
        <w:t xml:space="preserve"> </w:t>
      </w:r>
    </w:p>
    <w:p w14:paraId="12F7163B" w14:textId="17BAED1F" w:rsidR="00E6708F" w:rsidRDefault="00E6708F" w:rsidP="00A366ED">
      <w:pPr>
        <w:widowControl/>
        <w:rPr>
          <w:color w:val="auto"/>
        </w:rPr>
      </w:pPr>
      <w:r w:rsidRPr="00A366ED">
        <w:rPr>
          <w:color w:val="auto"/>
        </w:rPr>
        <w:t xml:space="preserve">The ability to engineer the genome of any living organism has many biomedical and biotechnological applications, such as the correction of disease-causing mutations, construction of accurate cellular models for disease studies, or generation of agricultural crops with desirable traits. </w:t>
      </w:r>
      <w:r w:rsidR="007527B2" w:rsidRPr="00A366ED">
        <w:rPr>
          <w:color w:val="auto"/>
        </w:rPr>
        <w:t>Since the turn of the century, v</w:t>
      </w:r>
      <w:r w:rsidRPr="00A366ED">
        <w:rPr>
          <w:color w:val="auto"/>
        </w:rPr>
        <w:t>arious technologies have been dev</w:t>
      </w:r>
      <w:r w:rsidR="008E773B" w:rsidRPr="00A366ED">
        <w:rPr>
          <w:color w:val="auto"/>
        </w:rPr>
        <w:t xml:space="preserve">eloped </w:t>
      </w:r>
      <w:r w:rsidR="007527B2" w:rsidRPr="00A366ED">
        <w:rPr>
          <w:color w:val="auto"/>
        </w:rPr>
        <w:t>for genome engineering in mammalian cells</w:t>
      </w:r>
      <w:r w:rsidRPr="00A366ED">
        <w:rPr>
          <w:color w:val="auto"/>
        </w:rPr>
        <w:t>, including meganucleases</w:t>
      </w:r>
      <w:r w:rsidR="00872E83" w:rsidRPr="00A366ED">
        <w:rPr>
          <w:color w:val="auto"/>
        </w:rPr>
        <w:fldChar w:fldCharType="begin">
          <w:fldData xml:space="preserve">PEVuZE5vdGU+PENpdGU+PEF1dGhvcj5FcGluYXQ8L0F1dGhvcj48WWVhcj4yMDAzPC9ZZWFyPjxS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=
</w:fldData>
        </w:fldChar>
      </w:r>
      <w:r w:rsidR="00872E83" w:rsidRPr="00A366ED">
        <w:rPr>
          <w:color w:val="auto"/>
        </w:rPr>
        <w:instrText xml:space="preserve"> ADDIN EN.CITE </w:instrText>
      </w:r>
      <w:r w:rsidR="00872E83" w:rsidRPr="00A366ED">
        <w:rPr>
          <w:color w:val="auto"/>
        </w:rPr>
        <w:fldChar w:fldCharType="begin">
          <w:fldData xml:space="preserve">PEVuZE5vdGU+PENpdGU+PEF1dGhvcj5FcGluYXQ8L0F1dGhvcj48WWVhcj4yMDAzPC9ZZWFyPjxS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=
</w:fldData>
        </w:fldChar>
      </w:r>
      <w:r w:rsidR="00872E83" w:rsidRPr="00A366ED">
        <w:rPr>
          <w:color w:val="auto"/>
        </w:rPr>
        <w:instrText xml:space="preserve"> ADDIN EN.CITE.DATA </w:instrText>
      </w:r>
      <w:r w:rsidR="00872E83" w:rsidRPr="00A366ED">
        <w:rPr>
          <w:color w:val="auto"/>
        </w:rPr>
      </w:r>
      <w:r w:rsidR="00872E83" w:rsidRPr="00A366ED">
        <w:rPr>
          <w:color w:val="auto"/>
        </w:rPr>
        <w:fldChar w:fldCharType="end"/>
      </w:r>
      <w:r w:rsidR="00872E83" w:rsidRPr="00A366ED">
        <w:rPr>
          <w:color w:val="auto"/>
        </w:rPr>
      </w:r>
      <w:r w:rsidR="00872E83" w:rsidRPr="00A366ED">
        <w:rPr>
          <w:color w:val="auto"/>
        </w:rPr>
        <w:fldChar w:fldCharType="separate"/>
      </w:r>
      <w:r w:rsidR="00872E83" w:rsidRPr="00A366ED">
        <w:rPr>
          <w:noProof/>
          <w:color w:val="auto"/>
          <w:vertAlign w:val="superscript"/>
        </w:rPr>
        <w:t>1-3</w:t>
      </w:r>
      <w:r w:rsidR="00872E83" w:rsidRPr="00A366ED">
        <w:rPr>
          <w:color w:val="auto"/>
        </w:rPr>
        <w:fldChar w:fldCharType="end"/>
      </w:r>
      <w:r w:rsidRPr="00A366ED">
        <w:rPr>
          <w:color w:val="auto"/>
        </w:rPr>
        <w:t>, zinc finger nucleases</w:t>
      </w:r>
      <w:r w:rsidR="00635806" w:rsidRPr="00A366ED">
        <w:rPr>
          <w:color w:val="auto"/>
        </w:rPr>
        <w:fldChar w:fldCharType="begin">
          <w:fldData xml:space="preserve">PEVuZE5vdGU+PENpdGU+PEF1dGhvcj5DYXJyb2xsPC9BdXRob3I+PFllYXI+MjAxMTwvWWVhcj48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</w:fldData>
        </w:fldChar>
      </w:r>
      <w:r w:rsidR="00EB4628" w:rsidRPr="00A366ED">
        <w:rPr>
          <w:color w:val="auto"/>
        </w:rPr>
        <w:instrText xml:space="preserve"> ADDIN EN.CITE </w:instrText>
      </w:r>
      <w:r w:rsidR="00EB4628" w:rsidRPr="00A366ED">
        <w:rPr>
          <w:color w:val="auto"/>
        </w:rPr>
        <w:fldChar w:fldCharType="begin">
          <w:fldData xml:space="preserve">PEVuZE5vdGU+PENpdGU+PEF1dGhvcj5DYXJyb2xsPC9BdXRob3I+PFllYXI+MjAxMTwvWWVhcj48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</w:fldData>
        </w:fldChar>
      </w:r>
      <w:r w:rsidR="00EB4628" w:rsidRPr="00A366ED">
        <w:rPr>
          <w:color w:val="auto"/>
        </w:rPr>
        <w:instrText xml:space="preserve"> ADDIN EN.CITE.DATA </w:instrText>
      </w:r>
      <w:r w:rsidR="00EB4628" w:rsidRPr="00A366ED">
        <w:rPr>
          <w:color w:val="auto"/>
        </w:rPr>
      </w:r>
      <w:r w:rsidR="00EB4628" w:rsidRPr="00A366ED">
        <w:rPr>
          <w:color w:val="auto"/>
        </w:rPr>
        <w:fldChar w:fldCharType="end"/>
      </w:r>
      <w:r w:rsidR="00635806" w:rsidRPr="00A366ED">
        <w:rPr>
          <w:color w:val="auto"/>
        </w:rPr>
      </w:r>
      <w:r w:rsidR="00635806" w:rsidRPr="00A366ED">
        <w:rPr>
          <w:color w:val="auto"/>
        </w:rPr>
        <w:fldChar w:fldCharType="separate"/>
      </w:r>
      <w:r w:rsidR="00EB4628" w:rsidRPr="00A366ED">
        <w:rPr>
          <w:noProof/>
          <w:color w:val="auto"/>
          <w:vertAlign w:val="superscript"/>
        </w:rPr>
        <w:t>4,5</w:t>
      </w:r>
      <w:r w:rsidR="00635806" w:rsidRPr="00A366ED">
        <w:rPr>
          <w:color w:val="auto"/>
        </w:rPr>
        <w:fldChar w:fldCharType="end"/>
      </w:r>
      <w:r w:rsidRPr="00A366ED">
        <w:rPr>
          <w:color w:val="auto"/>
        </w:rPr>
        <w:t>, or transcription activator-like effector nucleases (TALENs)</w:t>
      </w:r>
      <w:r w:rsidR="00BE340D" w:rsidRPr="00A366ED">
        <w:rPr>
          <w:color w:val="auto"/>
        </w:rPr>
        <w:fldChar w:fldCharType="begin">
          <w:fldData xml:space="preserve">PEVuZE5vdGU+PENpdGU+PEF1dGhvcj5NaWxsZXI8L0F1dGhvcj48WWVhcj4yMDExPC9ZZWFyPjxS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</w:fldData>
        </w:fldChar>
      </w:r>
      <w:r w:rsidR="00EB4628" w:rsidRPr="00A366ED">
        <w:rPr>
          <w:color w:val="auto"/>
        </w:rPr>
        <w:instrText xml:space="preserve"> ADDIN EN.CITE </w:instrText>
      </w:r>
      <w:r w:rsidR="00EB4628" w:rsidRPr="00A366ED">
        <w:rPr>
          <w:color w:val="auto"/>
        </w:rPr>
        <w:fldChar w:fldCharType="begin">
          <w:fldData xml:space="preserve">PEVuZE5vdGU+PENpdGU+PEF1dGhvcj5NaWxsZXI8L0F1dGhvcj48WWVhcj4yMDExPC9ZZWFyPjxS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</w:fldData>
        </w:fldChar>
      </w:r>
      <w:r w:rsidR="00EB4628" w:rsidRPr="00A366ED">
        <w:rPr>
          <w:color w:val="auto"/>
        </w:rPr>
        <w:instrText xml:space="preserve"> ADDIN EN.CITE.DATA </w:instrText>
      </w:r>
      <w:r w:rsidR="00EB4628" w:rsidRPr="00A366ED">
        <w:rPr>
          <w:color w:val="auto"/>
        </w:rPr>
      </w:r>
      <w:r w:rsidR="00EB4628" w:rsidRPr="00A366ED">
        <w:rPr>
          <w:color w:val="auto"/>
        </w:rPr>
        <w:fldChar w:fldCharType="end"/>
      </w:r>
      <w:r w:rsidR="00BE340D" w:rsidRPr="00A366ED">
        <w:rPr>
          <w:color w:val="auto"/>
        </w:rPr>
      </w:r>
      <w:r w:rsidR="00BE340D" w:rsidRPr="00A366ED">
        <w:rPr>
          <w:color w:val="auto"/>
        </w:rPr>
        <w:fldChar w:fldCharType="separate"/>
      </w:r>
      <w:r w:rsidR="00EB4628" w:rsidRPr="00A366ED">
        <w:rPr>
          <w:noProof/>
          <w:color w:val="auto"/>
          <w:vertAlign w:val="superscript"/>
        </w:rPr>
        <w:t>6-9</w:t>
      </w:r>
      <w:r w:rsidR="00BE340D" w:rsidRPr="00A366ED">
        <w:rPr>
          <w:color w:val="auto"/>
        </w:rPr>
        <w:fldChar w:fldCharType="end"/>
      </w:r>
      <w:r w:rsidRPr="00A366ED">
        <w:rPr>
          <w:color w:val="auto"/>
        </w:rPr>
        <w:t xml:space="preserve">. However, these </w:t>
      </w:r>
      <w:r w:rsidR="00C26E6E" w:rsidRPr="00A366ED">
        <w:rPr>
          <w:color w:val="auto"/>
        </w:rPr>
        <w:t xml:space="preserve">earlier </w:t>
      </w:r>
      <w:r w:rsidRPr="00A366ED">
        <w:rPr>
          <w:color w:val="auto"/>
        </w:rPr>
        <w:t>technologies are either</w:t>
      </w:r>
      <w:r w:rsidR="00C26E6E" w:rsidRPr="00A366ED">
        <w:rPr>
          <w:color w:val="auto"/>
        </w:rPr>
        <w:t xml:space="preserve"> difficult to program or tedious to assemble, thereby hampering</w:t>
      </w:r>
      <w:r w:rsidRPr="00A366ED">
        <w:rPr>
          <w:color w:val="auto"/>
        </w:rPr>
        <w:t xml:space="preserve"> their widespread adoption</w:t>
      </w:r>
      <w:r w:rsidR="00C26E6E" w:rsidRPr="00A366ED">
        <w:rPr>
          <w:color w:val="auto"/>
        </w:rPr>
        <w:t xml:space="preserve"> in research and the industry</w:t>
      </w:r>
      <w:r w:rsidRPr="00A366ED">
        <w:rPr>
          <w:color w:val="auto"/>
        </w:rPr>
        <w:t xml:space="preserve">. </w:t>
      </w:r>
    </w:p>
    <w:p w14:paraId="79276DB0" w14:textId="77777777" w:rsidR="00A366ED" w:rsidRPr="00A366ED" w:rsidRDefault="00A366ED" w:rsidP="00A366ED">
      <w:pPr>
        <w:widowControl/>
        <w:rPr>
          <w:color w:val="auto"/>
        </w:rPr>
      </w:pPr>
    </w:p>
    <w:p w14:paraId="03745EF9" w14:textId="683B2F61" w:rsidR="004B5D9B" w:rsidRDefault="00D651BF" w:rsidP="00A366ED">
      <w:pPr>
        <w:widowControl/>
        <w:rPr>
          <w:iCs/>
          <w:color w:val="auto"/>
          <w:lang w:val="en-AU"/>
        </w:rPr>
      </w:pPr>
      <w:r w:rsidRPr="00A366ED">
        <w:rPr>
          <w:color w:val="auto"/>
        </w:rPr>
        <w:t>In r</w:t>
      </w:r>
      <w:r w:rsidR="00E6708F" w:rsidRPr="00A366ED">
        <w:rPr>
          <w:color w:val="auto"/>
        </w:rPr>
        <w:t>ecent</w:t>
      </w:r>
      <w:r w:rsidRPr="00A366ED">
        <w:rPr>
          <w:color w:val="auto"/>
        </w:rPr>
        <w:t xml:space="preserve"> years</w:t>
      </w:r>
      <w:r w:rsidR="00E6708F" w:rsidRPr="00A366ED">
        <w:rPr>
          <w:color w:val="auto"/>
        </w:rPr>
        <w:t xml:space="preserve">, the </w:t>
      </w:r>
      <w:r w:rsidR="00A366ED" w:rsidRPr="00A366ED">
        <w:rPr>
          <w:color w:val="auto"/>
        </w:rPr>
        <w:t xml:space="preserve">clustered regularly interspaced short palindromic repeats </w:t>
      </w:r>
      <w:r w:rsidR="00A366ED">
        <w:rPr>
          <w:color w:val="auto"/>
        </w:rPr>
        <w:t>(</w:t>
      </w:r>
      <w:r w:rsidR="00E6708F" w:rsidRPr="00A366ED">
        <w:rPr>
          <w:color w:val="auto"/>
        </w:rPr>
        <w:t>CRISPR</w:t>
      </w:r>
      <w:r w:rsidR="00A366ED" w:rsidRPr="00A366ED">
        <w:rPr>
          <w:color w:val="auto"/>
        </w:rPr>
        <w:t>)</w:t>
      </w:r>
      <w:r w:rsidRPr="00A366ED">
        <w:rPr>
          <w:color w:val="auto"/>
        </w:rPr>
        <w:t>-</w:t>
      </w:r>
      <w:r w:rsidR="00A366ED" w:rsidRPr="00A366ED">
        <w:rPr>
          <w:color w:val="auto"/>
        </w:rPr>
        <w:t xml:space="preserve"> CRISPR-associated </w:t>
      </w:r>
      <w:r w:rsidR="00A366ED">
        <w:rPr>
          <w:color w:val="auto"/>
        </w:rPr>
        <w:t>(</w:t>
      </w:r>
      <w:r w:rsidR="00E6708F" w:rsidRPr="00A366ED">
        <w:rPr>
          <w:color w:val="auto"/>
        </w:rPr>
        <w:t>Cas</w:t>
      </w:r>
      <w:r w:rsidR="00A366ED">
        <w:rPr>
          <w:color w:val="auto"/>
        </w:rPr>
        <w:t>)</w:t>
      </w:r>
      <w:r w:rsidRPr="00A366ED">
        <w:rPr>
          <w:color w:val="auto"/>
        </w:rPr>
        <w:t xml:space="preserve"> </w:t>
      </w:r>
      <w:r w:rsidR="00E6708F" w:rsidRPr="00A366ED">
        <w:rPr>
          <w:color w:val="auto"/>
        </w:rPr>
        <w:t>system has emerged as a powerful new genome engineering technology</w:t>
      </w:r>
      <w:r w:rsidR="003A08D0" w:rsidRPr="00A366ED">
        <w:rPr>
          <w:color w:val="auto"/>
        </w:rPr>
        <w:fldChar w:fldCharType="begin">
          <w:fldData xml:space="preserve">PEVuZE5vdGU+PENpdGU+PEF1dGhvcj5Ic3U8L0F1dGhvcj48WWVhcj4yMDE0PC9ZZWFyPjxSZWNO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</w:fldData>
        </w:fldChar>
      </w:r>
      <w:r w:rsidRPr="00A366ED">
        <w:rPr>
          <w:color w:val="auto"/>
        </w:rPr>
        <w:instrText xml:space="preserve"> ADDIN EN.CITE </w:instrText>
      </w:r>
      <w:r w:rsidRPr="00A366ED">
        <w:rPr>
          <w:color w:val="auto"/>
        </w:rPr>
        <w:fldChar w:fldCharType="begin">
          <w:fldData xml:space="preserve">PEVuZE5vdGU+PENpdGU+PEF1dGhvcj5Ic3U8L0F1dGhvcj48WWVhcj4yMDE0PC9ZZWFyPjxSZWNO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</w:fldData>
        </w:fldChar>
      </w:r>
      <w:r w:rsidRPr="00A366ED">
        <w:rPr>
          <w:color w:val="auto"/>
        </w:rPr>
        <w:instrText xml:space="preserve"> ADDIN EN.CITE.DATA </w:instrText>
      </w:r>
      <w:r w:rsidRPr="00A366ED">
        <w:rPr>
          <w:color w:val="auto"/>
        </w:rPr>
      </w:r>
      <w:r w:rsidRPr="00A366ED">
        <w:rPr>
          <w:color w:val="auto"/>
        </w:rPr>
        <w:fldChar w:fldCharType="end"/>
      </w:r>
      <w:r w:rsidR="003A08D0" w:rsidRPr="00A366ED">
        <w:rPr>
          <w:color w:val="auto"/>
        </w:rPr>
      </w:r>
      <w:r w:rsidR="003A08D0" w:rsidRPr="00A366ED">
        <w:rPr>
          <w:color w:val="auto"/>
        </w:rPr>
        <w:fldChar w:fldCharType="separate"/>
      </w:r>
      <w:r w:rsidRPr="00A366ED">
        <w:rPr>
          <w:noProof/>
          <w:color w:val="auto"/>
          <w:vertAlign w:val="superscript"/>
        </w:rPr>
        <w:t>10,11</w:t>
      </w:r>
      <w:r w:rsidR="003A08D0" w:rsidRPr="00A366ED">
        <w:rPr>
          <w:color w:val="auto"/>
        </w:rPr>
        <w:fldChar w:fldCharType="end"/>
      </w:r>
      <w:r w:rsidR="00E6708F" w:rsidRPr="00A366ED">
        <w:rPr>
          <w:color w:val="auto"/>
        </w:rPr>
        <w:t xml:space="preserve">. Originally an adaptive immune system in bacteria, it has been successfully deployed for genome modification in </w:t>
      </w:r>
      <w:r w:rsidR="0065626C" w:rsidRPr="00A366ED">
        <w:rPr>
          <w:color w:val="auto"/>
        </w:rPr>
        <w:t xml:space="preserve">plants and </w:t>
      </w:r>
      <w:r w:rsidR="00711829" w:rsidRPr="00A366ED">
        <w:rPr>
          <w:color w:val="auto"/>
        </w:rPr>
        <w:t>animals, including human</w:t>
      </w:r>
      <w:r w:rsidR="00A366ED">
        <w:rPr>
          <w:color w:val="auto"/>
        </w:rPr>
        <w:t>s</w:t>
      </w:r>
      <w:r w:rsidR="00711829" w:rsidRPr="00A366ED">
        <w:rPr>
          <w:color w:val="auto"/>
        </w:rPr>
        <w:t>. A primary</w:t>
      </w:r>
      <w:r w:rsidR="00E6708F" w:rsidRPr="00A366ED">
        <w:rPr>
          <w:color w:val="auto"/>
        </w:rPr>
        <w:t xml:space="preserve"> reason why CRISPR-Cas has gained so much popularity in such a short time is that the element that </w:t>
      </w:r>
      <w:r w:rsidR="006F29EF" w:rsidRPr="00A366ED">
        <w:rPr>
          <w:color w:val="auto"/>
        </w:rPr>
        <w:t>bring</w:t>
      </w:r>
      <w:r w:rsidR="00E6708F" w:rsidRPr="00A366ED">
        <w:rPr>
          <w:color w:val="auto"/>
        </w:rPr>
        <w:t xml:space="preserve">s the </w:t>
      </w:r>
      <w:r w:rsidR="0065626C" w:rsidRPr="00A366ED">
        <w:rPr>
          <w:color w:val="auto"/>
        </w:rPr>
        <w:t xml:space="preserve">key </w:t>
      </w:r>
      <w:r w:rsidR="00E6708F" w:rsidRPr="00A366ED">
        <w:rPr>
          <w:color w:val="auto"/>
        </w:rPr>
        <w:t>Cas endonuclease</w:t>
      </w:r>
      <w:r w:rsidR="0065626C" w:rsidRPr="00A366ED">
        <w:rPr>
          <w:color w:val="auto"/>
        </w:rPr>
        <w:t>, such as Cas9 or Cas12a (also known as Cpf1),</w:t>
      </w:r>
      <w:r w:rsidR="00E6708F" w:rsidRPr="00A366ED">
        <w:rPr>
          <w:color w:val="auto"/>
        </w:rPr>
        <w:t xml:space="preserve"> to the correct location in the genome is simply a short piece of </w:t>
      </w:r>
      <w:r w:rsidR="004403D3" w:rsidRPr="00A366ED">
        <w:rPr>
          <w:color w:val="auto"/>
        </w:rPr>
        <w:t xml:space="preserve">chimeric single </w:t>
      </w:r>
      <w:r w:rsidR="00E6708F" w:rsidRPr="00A366ED">
        <w:rPr>
          <w:color w:val="auto"/>
        </w:rPr>
        <w:t>guide RNA</w:t>
      </w:r>
      <w:r w:rsidR="006F29EF" w:rsidRPr="00A366ED">
        <w:rPr>
          <w:color w:val="auto"/>
        </w:rPr>
        <w:t xml:space="preserve"> (</w:t>
      </w:r>
      <w:r w:rsidR="004403D3" w:rsidRPr="00A366ED">
        <w:rPr>
          <w:color w:val="auto"/>
        </w:rPr>
        <w:t>s</w:t>
      </w:r>
      <w:r w:rsidR="006F29EF" w:rsidRPr="00A366ED">
        <w:rPr>
          <w:color w:val="auto"/>
        </w:rPr>
        <w:t>gRNA)</w:t>
      </w:r>
      <w:r w:rsidR="00E6708F" w:rsidRPr="00A366ED">
        <w:rPr>
          <w:color w:val="auto"/>
        </w:rPr>
        <w:t xml:space="preserve">, which is straightforward to design and cheap to synthesize. </w:t>
      </w:r>
      <w:r w:rsidR="0069139F" w:rsidRPr="00A366ED">
        <w:rPr>
          <w:color w:val="auto"/>
        </w:rPr>
        <w:t>After being recruited to the target site, t</w:t>
      </w:r>
      <w:r w:rsidR="006F29EF" w:rsidRPr="00A366ED">
        <w:rPr>
          <w:color w:val="auto"/>
        </w:rPr>
        <w:t xml:space="preserve">he Cas enzyme functions as a pair of molecular scissors and cleaves the bound DNA with its </w:t>
      </w:r>
      <w:proofErr w:type="spellStart"/>
      <w:r w:rsidR="006F29EF" w:rsidRPr="00A366ED">
        <w:rPr>
          <w:color w:val="auto"/>
        </w:rPr>
        <w:t>RuvC</w:t>
      </w:r>
      <w:proofErr w:type="spellEnd"/>
      <w:r w:rsidR="006F29EF" w:rsidRPr="00A366ED">
        <w:rPr>
          <w:color w:val="auto"/>
        </w:rPr>
        <w:t xml:space="preserve">, HNH, or </w:t>
      </w:r>
      <w:proofErr w:type="spellStart"/>
      <w:r w:rsidR="006F29EF" w:rsidRPr="00A366ED">
        <w:rPr>
          <w:color w:val="auto"/>
        </w:rPr>
        <w:t>Nuc</w:t>
      </w:r>
      <w:proofErr w:type="spellEnd"/>
      <w:r w:rsidR="006F29EF" w:rsidRPr="00A366ED">
        <w:rPr>
          <w:color w:val="auto"/>
        </w:rPr>
        <w:t xml:space="preserve"> domains</w:t>
      </w:r>
      <w:r w:rsidR="006F29EF" w:rsidRPr="00A366ED">
        <w:rPr>
          <w:color w:val="auto"/>
        </w:rPr>
        <w:fldChar w:fldCharType="begin">
          <w:fldData xml:space="preserve">PEVuZE5vdGU+PENpdGU+PEF1dGhvcj5KaW5lazwvQXV0aG9yPjxZZWFyPjIwMTI8L1llYXI+PFJl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=
</w:fldData>
        </w:fldChar>
      </w:r>
      <w:r w:rsidR="006F29EF" w:rsidRPr="00A366ED">
        <w:rPr>
          <w:color w:val="auto"/>
        </w:rPr>
        <w:instrText xml:space="preserve"> ADDIN EN.CITE </w:instrText>
      </w:r>
      <w:r w:rsidR="006F29EF" w:rsidRPr="00A366ED">
        <w:rPr>
          <w:color w:val="auto"/>
        </w:rPr>
        <w:fldChar w:fldCharType="begin">
          <w:fldData xml:space="preserve">PEVuZE5vdGU+PENpdGU+PEF1dGhvcj5KaW5lazwvQXV0aG9yPjxZZWFyPjIwMTI8L1llYXI+PFJl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=
</w:fldData>
        </w:fldChar>
      </w:r>
      <w:r w:rsidR="006F29EF" w:rsidRPr="00A366ED">
        <w:rPr>
          <w:color w:val="auto"/>
        </w:rPr>
        <w:instrText xml:space="preserve"> ADDIN EN.CITE.DATA </w:instrText>
      </w:r>
      <w:r w:rsidR="006F29EF" w:rsidRPr="00A366ED">
        <w:rPr>
          <w:color w:val="auto"/>
        </w:rPr>
      </w:r>
      <w:r w:rsidR="006F29EF" w:rsidRPr="00A366ED">
        <w:rPr>
          <w:color w:val="auto"/>
        </w:rPr>
        <w:fldChar w:fldCharType="end"/>
      </w:r>
      <w:r w:rsidR="006F29EF" w:rsidRPr="00A366ED">
        <w:rPr>
          <w:color w:val="auto"/>
        </w:rPr>
      </w:r>
      <w:r w:rsidR="006F29EF" w:rsidRPr="00A366ED">
        <w:rPr>
          <w:color w:val="auto"/>
        </w:rPr>
        <w:fldChar w:fldCharType="separate"/>
      </w:r>
      <w:r w:rsidR="006F29EF" w:rsidRPr="00A366ED">
        <w:rPr>
          <w:noProof/>
          <w:color w:val="auto"/>
          <w:vertAlign w:val="superscript"/>
        </w:rPr>
        <w:t>12-14</w:t>
      </w:r>
      <w:r w:rsidR="006F29EF" w:rsidRPr="00A366ED">
        <w:rPr>
          <w:color w:val="auto"/>
        </w:rPr>
        <w:fldChar w:fldCharType="end"/>
      </w:r>
      <w:r w:rsidR="006F29EF" w:rsidRPr="00A366ED">
        <w:rPr>
          <w:color w:val="auto"/>
        </w:rPr>
        <w:t>.</w:t>
      </w:r>
      <w:r w:rsidR="00DA6289" w:rsidRPr="00A366ED">
        <w:rPr>
          <w:color w:val="auto"/>
        </w:rPr>
        <w:t xml:space="preserve"> </w:t>
      </w:r>
      <w:r w:rsidR="006F29EF" w:rsidRPr="00A366ED">
        <w:rPr>
          <w:iCs/>
          <w:color w:val="auto"/>
          <w:lang w:val="en-AU"/>
        </w:rPr>
        <w:t xml:space="preserve">The resulting </w:t>
      </w:r>
      <w:r w:rsidR="00DB15C9" w:rsidRPr="00A366ED">
        <w:rPr>
          <w:iCs/>
          <w:color w:val="auto"/>
          <w:lang w:val="en-AU"/>
        </w:rPr>
        <w:t>do</w:t>
      </w:r>
      <w:r w:rsidR="006F29EF" w:rsidRPr="00A366ED">
        <w:rPr>
          <w:iCs/>
          <w:color w:val="auto"/>
          <w:lang w:val="en-AU"/>
        </w:rPr>
        <w:t>uble stranded break (DSB)</w:t>
      </w:r>
      <w:r w:rsidR="00DB15C9" w:rsidRPr="00A366ED">
        <w:rPr>
          <w:iCs/>
          <w:color w:val="auto"/>
          <w:lang w:val="en-AU"/>
        </w:rPr>
        <w:t xml:space="preserve"> </w:t>
      </w:r>
      <w:r w:rsidR="00217ED8" w:rsidRPr="00A366ED">
        <w:rPr>
          <w:iCs/>
          <w:color w:val="auto"/>
          <w:lang w:val="en-AU"/>
        </w:rPr>
        <w:t>is subsequently</w:t>
      </w:r>
      <w:r w:rsidR="00DB15C9" w:rsidRPr="00A366ED">
        <w:rPr>
          <w:iCs/>
          <w:color w:val="auto"/>
          <w:lang w:val="en-AU"/>
        </w:rPr>
        <w:t xml:space="preserve"> repaired by the cells via</w:t>
      </w:r>
      <w:r w:rsidR="00DA6289" w:rsidRPr="00A366ED">
        <w:rPr>
          <w:iCs/>
          <w:color w:val="auto"/>
          <w:lang w:val="en-AU"/>
        </w:rPr>
        <w:t xml:space="preserve"> either</w:t>
      </w:r>
      <w:r w:rsidR="00DB15C9" w:rsidRPr="00A366ED">
        <w:rPr>
          <w:iCs/>
          <w:color w:val="auto"/>
          <w:lang w:val="en-AU"/>
        </w:rPr>
        <w:t xml:space="preserve"> the non-homologous end joining (NHEJ) or homology</w:t>
      </w:r>
      <w:r w:rsidR="00A366ED">
        <w:rPr>
          <w:iCs/>
          <w:color w:val="auto"/>
          <w:lang w:val="en-AU"/>
        </w:rPr>
        <w:t>-</w:t>
      </w:r>
      <w:r w:rsidR="00DB15C9" w:rsidRPr="00A366ED">
        <w:rPr>
          <w:iCs/>
          <w:color w:val="auto"/>
          <w:lang w:val="en-AU"/>
        </w:rPr>
        <w:t xml:space="preserve">directed repair (HDR) pathway. In the absence of a repair template, the DSB is repaired by the error-prone NHEJ pathway, which can </w:t>
      </w:r>
      <w:r w:rsidR="0069139F" w:rsidRPr="00A366ED">
        <w:rPr>
          <w:iCs/>
          <w:color w:val="auto"/>
          <w:lang w:val="en-AU"/>
        </w:rPr>
        <w:t>give rise to</w:t>
      </w:r>
      <w:r w:rsidR="00DB15C9" w:rsidRPr="00A366ED">
        <w:rPr>
          <w:iCs/>
          <w:color w:val="auto"/>
          <w:lang w:val="en-AU"/>
        </w:rPr>
        <w:t xml:space="preserve"> </w:t>
      </w:r>
      <w:r w:rsidR="0069139F" w:rsidRPr="00A366ED">
        <w:rPr>
          <w:iCs/>
          <w:color w:val="auto"/>
          <w:lang w:val="en-AU"/>
        </w:rPr>
        <w:t>pseudo-</w:t>
      </w:r>
      <w:r w:rsidR="00DB15C9" w:rsidRPr="00A366ED">
        <w:rPr>
          <w:iCs/>
          <w:color w:val="auto"/>
          <w:lang w:val="en-AU"/>
        </w:rPr>
        <w:t>random insertion or deletion of nucleotides (</w:t>
      </w:r>
      <w:r w:rsidR="0069139F" w:rsidRPr="00A366ED">
        <w:rPr>
          <w:iCs/>
          <w:color w:val="auto"/>
          <w:lang w:val="en-AU"/>
        </w:rPr>
        <w:t>indels) at the cut site, potentially</w:t>
      </w:r>
      <w:r w:rsidR="00DB15C9" w:rsidRPr="00A366ED">
        <w:rPr>
          <w:iCs/>
          <w:color w:val="auto"/>
          <w:lang w:val="en-AU"/>
        </w:rPr>
        <w:t xml:space="preserve"> causing frameshift mutations</w:t>
      </w:r>
      <w:r w:rsidR="0069139F" w:rsidRPr="00A366ED">
        <w:rPr>
          <w:iCs/>
          <w:color w:val="auto"/>
          <w:lang w:val="en-AU"/>
        </w:rPr>
        <w:t xml:space="preserve"> in protein-coding genes</w:t>
      </w:r>
      <w:r w:rsidR="00DB15C9" w:rsidRPr="00A366ED">
        <w:rPr>
          <w:iCs/>
          <w:color w:val="auto"/>
          <w:lang w:val="en-AU"/>
        </w:rPr>
        <w:t>.</w:t>
      </w:r>
      <w:r w:rsidR="000124E9" w:rsidRPr="00A366ED">
        <w:rPr>
          <w:iCs/>
          <w:color w:val="auto"/>
          <w:lang w:val="en-AU"/>
        </w:rPr>
        <w:t xml:space="preserve"> However, in the presence of a donor template that contains the desired DNA changes, </w:t>
      </w:r>
      <w:r w:rsidR="00DB15C9" w:rsidRPr="00A366ED">
        <w:rPr>
          <w:iCs/>
          <w:color w:val="auto"/>
          <w:lang w:val="en-AU"/>
        </w:rPr>
        <w:t>the DSB is repaired by the high fidelity HDR pathway.</w:t>
      </w:r>
      <w:r w:rsidR="000124E9" w:rsidRPr="00A366ED">
        <w:rPr>
          <w:iCs/>
          <w:color w:val="auto"/>
          <w:lang w:val="en-AU"/>
        </w:rPr>
        <w:t xml:space="preserve"> </w:t>
      </w:r>
      <w:r w:rsidR="00CD5E92" w:rsidRPr="00A366ED">
        <w:rPr>
          <w:iCs/>
          <w:color w:val="auto"/>
          <w:lang w:val="en-AU"/>
        </w:rPr>
        <w:t>Common types of donor templates include single-stranded oligonucleotides (</w:t>
      </w:r>
      <w:proofErr w:type="spellStart"/>
      <w:r w:rsidR="00CD5E92" w:rsidRPr="00A366ED">
        <w:rPr>
          <w:iCs/>
          <w:color w:val="auto"/>
          <w:lang w:val="en-AU"/>
        </w:rPr>
        <w:t>ssODNs</w:t>
      </w:r>
      <w:proofErr w:type="spellEnd"/>
      <w:r w:rsidR="00CD5E92" w:rsidRPr="00A366ED">
        <w:rPr>
          <w:iCs/>
          <w:color w:val="auto"/>
          <w:lang w:val="en-AU"/>
        </w:rPr>
        <w:t xml:space="preserve">) and plasmids. The former is typically used if the intended DNA changes are small (for example, alteration of a single base pair), while the latter is typically used if </w:t>
      </w:r>
      <w:r w:rsidR="00B941D8" w:rsidRPr="00A366ED">
        <w:rPr>
          <w:iCs/>
          <w:color w:val="auto"/>
          <w:lang w:val="en-AU"/>
        </w:rPr>
        <w:t>one</w:t>
      </w:r>
      <w:r w:rsidR="00CD5E92" w:rsidRPr="00A366ED">
        <w:rPr>
          <w:iCs/>
          <w:color w:val="auto"/>
          <w:lang w:val="en-AU"/>
        </w:rPr>
        <w:t xml:space="preserve"> wishes to insert a relatively long sequence (for example, the coding sequence of a green fluorescent protein or GFP) into the target locus.</w:t>
      </w:r>
    </w:p>
    <w:p w14:paraId="419597DF" w14:textId="77777777" w:rsidR="00A366ED" w:rsidRPr="00A366ED" w:rsidRDefault="00A366ED" w:rsidP="00A366ED">
      <w:pPr>
        <w:widowControl/>
        <w:rPr>
          <w:iCs/>
          <w:color w:val="auto"/>
          <w:lang w:val="en-AU"/>
        </w:rPr>
      </w:pPr>
    </w:p>
    <w:p w14:paraId="0272A27F" w14:textId="07239F1C" w:rsidR="00D37821" w:rsidRPr="00A366ED" w:rsidRDefault="00DB15C9" w:rsidP="00A366ED">
      <w:pPr>
        <w:widowControl/>
        <w:rPr>
          <w:color w:val="auto"/>
        </w:rPr>
      </w:pPr>
      <w:r w:rsidRPr="00A366ED">
        <w:rPr>
          <w:iCs/>
          <w:color w:val="auto"/>
          <w:lang w:val="en-AU"/>
        </w:rPr>
        <w:t>The endonuclease a</w:t>
      </w:r>
      <w:r w:rsidR="001B0128" w:rsidRPr="00A366ED">
        <w:rPr>
          <w:iCs/>
          <w:color w:val="auto"/>
          <w:lang w:val="en-AU"/>
        </w:rPr>
        <w:t xml:space="preserve">ctivity of the Cas protein </w:t>
      </w:r>
      <w:r w:rsidRPr="00A366ED">
        <w:rPr>
          <w:iCs/>
          <w:color w:val="auto"/>
          <w:lang w:val="en-AU"/>
        </w:rPr>
        <w:t xml:space="preserve">requires the presence of a </w:t>
      </w:r>
      <w:r w:rsidR="00A366ED" w:rsidRPr="00A366ED">
        <w:rPr>
          <w:iCs/>
          <w:color w:val="auto"/>
          <w:lang w:val="en-AU"/>
        </w:rPr>
        <w:t xml:space="preserve">protospacer adjacent motif </w:t>
      </w:r>
      <w:r w:rsidRPr="00A366ED">
        <w:rPr>
          <w:iCs/>
          <w:color w:val="auto"/>
          <w:lang w:val="en-AU"/>
        </w:rPr>
        <w:t>(</w:t>
      </w:r>
      <w:r w:rsidR="00A366ED" w:rsidRPr="00A366ED">
        <w:rPr>
          <w:iCs/>
          <w:color w:val="auto"/>
          <w:lang w:val="en-AU"/>
        </w:rPr>
        <w:t>PAM</w:t>
      </w:r>
      <w:r w:rsidRPr="00A366ED">
        <w:rPr>
          <w:iCs/>
          <w:color w:val="auto"/>
          <w:lang w:val="en-AU"/>
        </w:rPr>
        <w:t>) at the target site</w:t>
      </w:r>
      <w:r w:rsidR="00E551B7" w:rsidRPr="00A366ED">
        <w:rPr>
          <w:iCs/>
          <w:color w:val="auto"/>
          <w:lang w:val="en-AU"/>
        </w:rPr>
        <w:fldChar w:fldCharType="begin"/>
      </w:r>
      <w:r w:rsidR="006F29EF" w:rsidRPr="00A366ED">
        <w:rPr>
          <w:iCs/>
          <w:color w:val="auto"/>
          <w:lang w:val="en-AU"/>
        </w:rPr>
        <w:instrText xml:space="preserve"> ADDIN EN.CITE &lt;EndNote&gt;&lt;Cite&gt;&lt;Author&gt;Swarts&lt;/Author&gt;&lt;Year&gt;2012&lt;/Year&gt;&lt;RecNum&gt;152&lt;/RecNum&gt;&lt;DisplayText&gt;&lt;style face="superscript"&gt;15&lt;/style&gt;&lt;/DisplayText&gt;&lt;record&gt;&lt;rec-number&gt;152&lt;/rec-number&gt;&lt;foreign-keys&gt;&lt;key app="EN" db-id="d0e0dx0fjxsts4etttgp29eu5pwwvda0ewzw" timestamp="1534993551"&gt;152&lt;/key&gt;&lt;/foreign-keys&gt;&lt;ref-type name="Journal Article"&gt;17&lt;/ref-type&gt;&lt;contributors&gt;&lt;authors&gt;&lt;author&gt;Swarts, D. C.&lt;/author&gt;&lt;author&gt;Mosterd, C.&lt;/author&gt;&lt;author&gt;van Passel, M. W.&lt;/author&gt;&lt;author&gt;Brouns, S. J.&lt;/author&gt;&lt;/authors&gt;&lt;/contributors&gt;&lt;auth-address&gt;Laboratory of Microbiology, Department of Agrotechnology and Food Sciences, Wageningen University, Wageningen, The Netherlands.&lt;/auth-address&gt;&lt;titles&gt;&lt;title&gt;CRISPR interference directs strand specific spacer acquisition&lt;/title&gt;&lt;secondary-title&gt;PLoS One&lt;/secondary-title&gt;&lt;/titles&gt;&lt;periodical&gt;&lt;full-title&gt;PLoS One&lt;/full-title&gt;&lt;/periodical&gt;&lt;pages&gt;e35888&lt;/pages&gt;&lt;volume&gt;7&lt;/volume&gt;&lt;number&gt;4&lt;/number&gt;&lt;edition&gt;2012/05/05&lt;/edition&gt;&lt;keywords&gt;&lt;keyword&gt;Antibiosis/*genetics&lt;/keyword&gt;&lt;keyword&gt;Bacteriophages/genetics&lt;/keyword&gt;&lt;keyword&gt;Base Sequence&lt;/keyword&gt;&lt;keyword&gt;DNA/*genetics&lt;/keyword&gt;&lt;keyword&gt;DNA, Bacterial&lt;/keyword&gt;&lt;keyword&gt;DNA, Intergenic/*genetics&lt;/keyword&gt;&lt;keyword&gt;Escherichia coli/*genetics/metabolism/virology&lt;/keyword&gt;&lt;keyword&gt;Molecular Sequence Data&lt;/keyword&gt;&lt;keyword&gt;Plasmids&lt;/keyword&gt;&lt;/keywords&gt;&lt;dates&gt;&lt;year&gt;2012&lt;/year&gt;&lt;/dates&gt;&lt;isbn&gt;1932-6203 (Electronic)&amp;#xD;1932-6203 (Linking)&lt;/isbn&gt;&lt;accession-num&gt;22558257&lt;/accession-num&gt;&lt;urls&gt;&lt;related-urls&gt;&lt;url&gt;https://www.ncbi.nlm.nih.gov/pubmed/22558257&lt;/url&gt;&lt;/related-urls&gt;&lt;/urls&gt;&lt;custom2&gt;PMC3338789&lt;/custom2&gt;&lt;electronic-resource-num&gt;10.1371/journal.pone.0035888&lt;/electronic-resource-num&gt;&lt;/record&gt;&lt;/Cite&gt;&lt;/EndNote&gt;</w:instrText>
      </w:r>
      <w:r w:rsidR="00E551B7" w:rsidRPr="00A366ED">
        <w:rPr>
          <w:iCs/>
          <w:color w:val="auto"/>
          <w:lang w:val="en-AU"/>
        </w:rPr>
        <w:fldChar w:fldCharType="separate"/>
      </w:r>
      <w:r w:rsidR="006F29EF" w:rsidRPr="00A366ED">
        <w:rPr>
          <w:iCs/>
          <w:noProof/>
          <w:color w:val="auto"/>
          <w:vertAlign w:val="superscript"/>
          <w:lang w:val="en-AU"/>
        </w:rPr>
        <w:t>15</w:t>
      </w:r>
      <w:r w:rsidR="00E551B7" w:rsidRPr="00A366ED">
        <w:rPr>
          <w:iCs/>
          <w:color w:val="auto"/>
          <w:lang w:val="en-AU"/>
        </w:rPr>
        <w:fldChar w:fldCharType="end"/>
      </w:r>
      <w:r w:rsidRPr="00A366ED">
        <w:rPr>
          <w:iCs/>
          <w:color w:val="auto"/>
          <w:lang w:val="en-AU"/>
        </w:rPr>
        <w:t xml:space="preserve">. </w:t>
      </w:r>
      <w:r w:rsidR="003279D9" w:rsidRPr="00A366ED">
        <w:rPr>
          <w:iCs/>
          <w:color w:val="auto"/>
          <w:lang w:val="en-AU"/>
        </w:rPr>
        <w:t>The PAM of Cas9 is at the 3’ end of the protospacer, while the PAM of Cas12a (</w:t>
      </w:r>
      <w:r w:rsidR="00C803C2" w:rsidRPr="00A366ED">
        <w:rPr>
          <w:iCs/>
          <w:color w:val="auto"/>
          <w:lang w:val="en-AU"/>
        </w:rPr>
        <w:t>also called</w:t>
      </w:r>
      <w:r w:rsidR="003279D9" w:rsidRPr="00A366ED">
        <w:rPr>
          <w:iCs/>
          <w:color w:val="auto"/>
          <w:lang w:val="en-AU"/>
        </w:rPr>
        <w:t xml:space="preserve"> Cpf1) is at the 5’ end instead</w:t>
      </w:r>
      <w:r w:rsidR="003279D9" w:rsidRPr="00A366ED">
        <w:rPr>
          <w:iCs/>
          <w:color w:val="auto"/>
          <w:lang w:val="en-AU"/>
        </w:rPr>
        <w:fldChar w:fldCharType="begin">
          <w:fldData xml:space="preserve">PEVuZE5vdGU+PENpdGU+PEF1dGhvcj5aZXRzY2hlPC9BdXRob3I+PFllYXI+MjAxNTwvWWVhcj48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</w:fldData>
        </w:fldChar>
      </w:r>
      <w:r w:rsidR="003279D9" w:rsidRPr="00A366ED">
        <w:rPr>
          <w:iCs/>
          <w:color w:val="auto"/>
          <w:lang w:val="en-AU"/>
        </w:rPr>
        <w:instrText xml:space="preserve"> ADDIN EN.CITE </w:instrText>
      </w:r>
      <w:r w:rsidR="003279D9" w:rsidRPr="00A366ED">
        <w:rPr>
          <w:iCs/>
          <w:color w:val="auto"/>
          <w:lang w:val="en-AU"/>
        </w:rPr>
        <w:fldChar w:fldCharType="begin">
          <w:fldData xml:space="preserve">PEVuZE5vdGU+PENpdGU+PEF1dGhvcj5aZXRzY2hlPC9BdXRob3I+PFllYXI+MjAxNTwvWWVhcj48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</w:fldData>
        </w:fldChar>
      </w:r>
      <w:r w:rsidR="003279D9" w:rsidRPr="00A366ED">
        <w:rPr>
          <w:iCs/>
          <w:color w:val="auto"/>
          <w:lang w:val="en-AU"/>
        </w:rPr>
        <w:instrText xml:space="preserve"> ADDIN EN.CITE.DATA </w:instrText>
      </w:r>
      <w:r w:rsidR="003279D9" w:rsidRPr="00A366ED">
        <w:rPr>
          <w:iCs/>
          <w:color w:val="auto"/>
          <w:lang w:val="en-AU"/>
        </w:rPr>
      </w:r>
      <w:r w:rsidR="003279D9" w:rsidRPr="00A366ED">
        <w:rPr>
          <w:iCs/>
          <w:color w:val="auto"/>
          <w:lang w:val="en-AU"/>
        </w:rPr>
        <w:fldChar w:fldCharType="end"/>
      </w:r>
      <w:r w:rsidR="003279D9" w:rsidRPr="00A366ED">
        <w:rPr>
          <w:iCs/>
          <w:color w:val="auto"/>
          <w:lang w:val="en-AU"/>
        </w:rPr>
      </w:r>
      <w:r w:rsidR="003279D9" w:rsidRPr="00A366ED">
        <w:rPr>
          <w:iCs/>
          <w:color w:val="auto"/>
          <w:lang w:val="en-AU"/>
        </w:rPr>
        <w:fldChar w:fldCharType="separate"/>
      </w:r>
      <w:r w:rsidR="003279D9" w:rsidRPr="00A366ED">
        <w:rPr>
          <w:iCs/>
          <w:noProof/>
          <w:color w:val="auto"/>
          <w:vertAlign w:val="superscript"/>
          <w:lang w:val="en-AU"/>
        </w:rPr>
        <w:t>16</w:t>
      </w:r>
      <w:r w:rsidR="003279D9" w:rsidRPr="00A366ED">
        <w:rPr>
          <w:iCs/>
          <w:color w:val="auto"/>
          <w:lang w:val="en-AU"/>
        </w:rPr>
        <w:fldChar w:fldCharType="end"/>
      </w:r>
      <w:r w:rsidR="003279D9" w:rsidRPr="00A366ED">
        <w:rPr>
          <w:iCs/>
          <w:color w:val="auto"/>
          <w:lang w:val="en-AU"/>
        </w:rPr>
        <w:t xml:space="preserve">. </w:t>
      </w:r>
      <w:r w:rsidRPr="00A366ED">
        <w:rPr>
          <w:iCs/>
          <w:color w:val="auto"/>
          <w:lang w:val="en-AU"/>
        </w:rPr>
        <w:t>The Cas-guide RNA complex is unable to introduce a DSB if the PAM is absent</w:t>
      </w:r>
      <w:r w:rsidR="00E551B7" w:rsidRPr="00A366ED">
        <w:rPr>
          <w:iCs/>
          <w:color w:val="auto"/>
          <w:lang w:val="en-AU"/>
        </w:rPr>
        <w:fldChar w:fldCharType="begin">
          <w:fldData xml:space="preserve">PEVuZE5vdGU+PENpdGU+PEF1dGhvcj5TdGVybmJlcmc8L0F1dGhvcj48WWVhcj4yMDE0PC9ZZWFy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</w:fldData>
        </w:fldChar>
      </w:r>
      <w:r w:rsidR="003279D9" w:rsidRPr="00A366ED">
        <w:rPr>
          <w:iCs/>
          <w:color w:val="auto"/>
          <w:lang w:val="en-AU"/>
        </w:rPr>
        <w:instrText xml:space="preserve"> ADDIN EN.CITE </w:instrText>
      </w:r>
      <w:r w:rsidR="003279D9" w:rsidRPr="00A366ED">
        <w:rPr>
          <w:iCs/>
          <w:color w:val="auto"/>
          <w:lang w:val="en-AU"/>
        </w:rPr>
        <w:fldChar w:fldCharType="begin">
          <w:fldData xml:space="preserve">PEVuZE5vdGU+PENpdGU+PEF1dGhvcj5TdGVybmJlcmc8L0F1dGhvcj48WWVhcj4yMDE0PC9ZZWFy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</w:fldData>
        </w:fldChar>
      </w:r>
      <w:r w:rsidR="003279D9" w:rsidRPr="00A366ED">
        <w:rPr>
          <w:iCs/>
          <w:color w:val="auto"/>
          <w:lang w:val="en-AU"/>
        </w:rPr>
        <w:instrText xml:space="preserve"> ADDIN EN.CITE.DATA </w:instrText>
      </w:r>
      <w:r w:rsidR="003279D9" w:rsidRPr="00A366ED">
        <w:rPr>
          <w:iCs/>
          <w:color w:val="auto"/>
          <w:lang w:val="en-AU"/>
        </w:rPr>
      </w:r>
      <w:r w:rsidR="003279D9" w:rsidRPr="00A366ED">
        <w:rPr>
          <w:iCs/>
          <w:color w:val="auto"/>
          <w:lang w:val="en-AU"/>
        </w:rPr>
        <w:fldChar w:fldCharType="end"/>
      </w:r>
      <w:r w:rsidR="00E551B7" w:rsidRPr="00A366ED">
        <w:rPr>
          <w:iCs/>
          <w:color w:val="auto"/>
          <w:lang w:val="en-AU"/>
        </w:rPr>
      </w:r>
      <w:r w:rsidR="00E551B7" w:rsidRPr="00A366ED">
        <w:rPr>
          <w:iCs/>
          <w:color w:val="auto"/>
          <w:lang w:val="en-AU"/>
        </w:rPr>
        <w:fldChar w:fldCharType="separate"/>
      </w:r>
      <w:r w:rsidR="003279D9" w:rsidRPr="00A366ED">
        <w:rPr>
          <w:iCs/>
          <w:noProof/>
          <w:color w:val="auto"/>
          <w:vertAlign w:val="superscript"/>
          <w:lang w:val="en-AU"/>
        </w:rPr>
        <w:t>17</w:t>
      </w:r>
      <w:r w:rsidR="00E551B7" w:rsidRPr="00A366ED">
        <w:rPr>
          <w:iCs/>
          <w:color w:val="auto"/>
          <w:lang w:val="en-AU"/>
        </w:rPr>
        <w:fldChar w:fldCharType="end"/>
      </w:r>
      <w:r w:rsidRPr="00A366ED">
        <w:rPr>
          <w:iCs/>
          <w:color w:val="auto"/>
          <w:lang w:val="en-AU"/>
        </w:rPr>
        <w:t xml:space="preserve">. </w:t>
      </w:r>
      <w:r w:rsidR="001B0128" w:rsidRPr="00A366ED">
        <w:rPr>
          <w:iCs/>
          <w:color w:val="auto"/>
          <w:lang w:val="en-AU"/>
        </w:rPr>
        <w:t xml:space="preserve">Hence, the PAM places a constraint on </w:t>
      </w:r>
      <w:r w:rsidR="003279D9" w:rsidRPr="00A366ED">
        <w:rPr>
          <w:iCs/>
          <w:color w:val="auto"/>
          <w:lang w:val="en-AU"/>
        </w:rPr>
        <w:t xml:space="preserve">the genomic locations </w:t>
      </w:r>
      <w:r w:rsidR="001B0128" w:rsidRPr="00A366ED">
        <w:rPr>
          <w:iCs/>
          <w:color w:val="auto"/>
          <w:lang w:val="en-AU"/>
        </w:rPr>
        <w:t xml:space="preserve">where a </w:t>
      </w:r>
      <w:proofErr w:type="gramStart"/>
      <w:r w:rsidR="001B0128" w:rsidRPr="00A366ED">
        <w:rPr>
          <w:iCs/>
          <w:color w:val="auto"/>
          <w:lang w:val="en-AU"/>
        </w:rPr>
        <w:t>particular Cas</w:t>
      </w:r>
      <w:proofErr w:type="gramEnd"/>
      <w:r w:rsidR="001B0128" w:rsidRPr="00A366ED">
        <w:rPr>
          <w:iCs/>
          <w:color w:val="auto"/>
          <w:lang w:val="en-AU"/>
        </w:rPr>
        <w:t xml:space="preserve"> nuclease is able to cleave</w:t>
      </w:r>
      <w:r w:rsidR="003279D9" w:rsidRPr="00A366ED">
        <w:rPr>
          <w:iCs/>
          <w:color w:val="auto"/>
          <w:lang w:val="en-AU"/>
        </w:rPr>
        <w:t>. Fortunately</w:t>
      </w:r>
      <w:r w:rsidR="00F94046" w:rsidRPr="00A366ED">
        <w:rPr>
          <w:iCs/>
          <w:color w:val="auto"/>
          <w:lang w:val="en-AU"/>
        </w:rPr>
        <w:t xml:space="preserve">, Cas nucleases from different bacterial species </w:t>
      </w:r>
      <w:r w:rsidR="004E3609" w:rsidRPr="00A366ED">
        <w:rPr>
          <w:iCs/>
          <w:color w:val="auto"/>
          <w:lang w:val="en-AU"/>
        </w:rPr>
        <w:t>typically</w:t>
      </w:r>
      <w:r w:rsidR="007A72FE" w:rsidRPr="00A366ED">
        <w:rPr>
          <w:iCs/>
          <w:color w:val="auto"/>
          <w:lang w:val="en-AU"/>
        </w:rPr>
        <w:t xml:space="preserve"> </w:t>
      </w:r>
      <w:r w:rsidR="00F94046" w:rsidRPr="00A366ED">
        <w:rPr>
          <w:iCs/>
          <w:color w:val="auto"/>
          <w:lang w:val="en-AU"/>
        </w:rPr>
        <w:t>exhibit different PAM requirements.</w:t>
      </w:r>
      <w:r w:rsidR="003279D9" w:rsidRPr="00A366ED">
        <w:rPr>
          <w:iCs/>
          <w:color w:val="auto"/>
          <w:lang w:val="en-AU"/>
        </w:rPr>
        <w:t xml:space="preserve"> Hence, b</w:t>
      </w:r>
      <w:proofErr w:type="spellStart"/>
      <w:r w:rsidR="001B0128" w:rsidRPr="00A366ED">
        <w:rPr>
          <w:color w:val="auto"/>
        </w:rPr>
        <w:t>y</w:t>
      </w:r>
      <w:proofErr w:type="spellEnd"/>
      <w:r w:rsidR="001B0128" w:rsidRPr="00A366ED">
        <w:rPr>
          <w:color w:val="auto"/>
        </w:rPr>
        <w:t xml:space="preserve"> </w:t>
      </w:r>
      <w:r w:rsidR="00876960" w:rsidRPr="00A366ED">
        <w:rPr>
          <w:color w:val="auto"/>
        </w:rPr>
        <w:t>integrating</w:t>
      </w:r>
      <w:r w:rsidR="001B0128" w:rsidRPr="00A366ED">
        <w:rPr>
          <w:color w:val="auto"/>
        </w:rPr>
        <w:t xml:space="preserve"> various CRISPR-Cas systems into </w:t>
      </w:r>
      <w:r w:rsidR="00B14771" w:rsidRPr="00A366ED">
        <w:rPr>
          <w:color w:val="auto"/>
        </w:rPr>
        <w:t>our</w:t>
      </w:r>
      <w:r w:rsidR="008A47B1" w:rsidRPr="00A366ED">
        <w:rPr>
          <w:color w:val="auto"/>
        </w:rPr>
        <w:t xml:space="preserve"> </w:t>
      </w:r>
      <w:r w:rsidR="001B0128" w:rsidRPr="00A366ED">
        <w:rPr>
          <w:color w:val="auto"/>
        </w:rPr>
        <w:t>engineering toolbox,</w:t>
      </w:r>
      <w:r w:rsidR="00B14771" w:rsidRPr="00A366ED">
        <w:rPr>
          <w:color w:val="auto"/>
        </w:rPr>
        <w:t xml:space="preserve"> we can expand</w:t>
      </w:r>
      <w:r w:rsidR="001B0128" w:rsidRPr="00A366ED">
        <w:rPr>
          <w:color w:val="auto"/>
        </w:rPr>
        <w:t xml:space="preserve"> the range of sites </w:t>
      </w:r>
      <w:r w:rsidR="00876960" w:rsidRPr="00A366ED">
        <w:rPr>
          <w:color w:val="auto"/>
        </w:rPr>
        <w:t xml:space="preserve">that may be targeted </w:t>
      </w:r>
      <w:r w:rsidR="001B0128" w:rsidRPr="00A366ED">
        <w:rPr>
          <w:color w:val="auto"/>
        </w:rPr>
        <w:t>in a genome.</w:t>
      </w:r>
      <w:r w:rsidR="003279D9" w:rsidRPr="00A366ED">
        <w:rPr>
          <w:color w:val="auto"/>
        </w:rPr>
        <w:t xml:space="preserve"> Moreover, a natural Cas enzyme can be engineered or evolved to recognize alternative PAM</w:t>
      </w:r>
      <w:r w:rsidR="00D37821" w:rsidRPr="00A366ED">
        <w:rPr>
          <w:color w:val="auto"/>
        </w:rPr>
        <w:t xml:space="preserve"> sequence</w:t>
      </w:r>
      <w:r w:rsidR="003279D9" w:rsidRPr="00A366ED">
        <w:rPr>
          <w:color w:val="auto"/>
        </w:rPr>
        <w:t xml:space="preserve">s, further </w:t>
      </w:r>
      <w:r w:rsidR="006A4D2B" w:rsidRPr="00A366ED">
        <w:rPr>
          <w:color w:val="auto"/>
        </w:rPr>
        <w:t>widening</w:t>
      </w:r>
      <w:r w:rsidR="003279D9" w:rsidRPr="00A366ED">
        <w:rPr>
          <w:color w:val="auto"/>
        </w:rPr>
        <w:t xml:space="preserve"> the scope of genomic targets a</w:t>
      </w:r>
      <w:r w:rsidR="00314BDC" w:rsidRPr="00A366ED">
        <w:rPr>
          <w:color w:val="auto"/>
        </w:rPr>
        <w:t>cce</w:t>
      </w:r>
      <w:r w:rsidR="00BC59AC" w:rsidRPr="00A366ED">
        <w:rPr>
          <w:color w:val="auto"/>
        </w:rPr>
        <w:t>s</w:t>
      </w:r>
      <w:r w:rsidR="00314BDC" w:rsidRPr="00A366ED">
        <w:rPr>
          <w:color w:val="auto"/>
        </w:rPr>
        <w:t>sible</w:t>
      </w:r>
      <w:r w:rsidR="003279D9" w:rsidRPr="00A366ED">
        <w:rPr>
          <w:color w:val="auto"/>
        </w:rPr>
        <w:t xml:space="preserve"> </w:t>
      </w:r>
      <w:r w:rsidR="00BC59AC" w:rsidRPr="00A366ED">
        <w:rPr>
          <w:color w:val="auto"/>
        </w:rPr>
        <w:t>to</w:t>
      </w:r>
      <w:r w:rsidR="003279D9" w:rsidRPr="00A366ED">
        <w:rPr>
          <w:color w:val="auto"/>
        </w:rPr>
        <w:t xml:space="preserve"> manipulation</w:t>
      </w:r>
      <w:r w:rsidR="003279D9" w:rsidRPr="00A366ED">
        <w:rPr>
          <w:color w:val="auto"/>
        </w:rPr>
        <w:fldChar w:fldCharType="begin">
          <w:fldData xml:space="preserve">PEVuZE5vdGU+PENpdGU+PEF1dGhvcj5IdTwvQXV0aG9yPjxZZWFyPjIwMTg8L1llYXI+PFJlY051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</w:fldData>
        </w:fldChar>
      </w:r>
      <w:r w:rsidR="003279D9" w:rsidRPr="00A366ED">
        <w:rPr>
          <w:color w:val="auto"/>
        </w:rPr>
        <w:instrText xml:space="preserve"> ADDIN EN.CITE </w:instrText>
      </w:r>
      <w:r w:rsidR="003279D9" w:rsidRPr="00A366ED">
        <w:rPr>
          <w:color w:val="auto"/>
        </w:rPr>
        <w:fldChar w:fldCharType="begin">
          <w:fldData xml:space="preserve">PEVuZE5vdGU+PENpdGU+PEF1dGhvcj5IdTwvQXV0aG9yPjxZZWFyPjIwMTg8L1llYXI+PFJlY051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</w:fldData>
        </w:fldChar>
      </w:r>
      <w:r w:rsidR="003279D9" w:rsidRPr="00A366ED">
        <w:rPr>
          <w:color w:val="auto"/>
        </w:rPr>
        <w:instrText xml:space="preserve"> ADDIN EN.CITE.DATA </w:instrText>
      </w:r>
      <w:r w:rsidR="003279D9" w:rsidRPr="00A366ED">
        <w:rPr>
          <w:color w:val="auto"/>
        </w:rPr>
      </w:r>
      <w:r w:rsidR="003279D9" w:rsidRPr="00A366ED">
        <w:rPr>
          <w:color w:val="auto"/>
        </w:rPr>
        <w:fldChar w:fldCharType="end"/>
      </w:r>
      <w:r w:rsidR="003279D9" w:rsidRPr="00A366ED">
        <w:rPr>
          <w:color w:val="auto"/>
        </w:rPr>
      </w:r>
      <w:r w:rsidR="003279D9" w:rsidRPr="00A366ED">
        <w:rPr>
          <w:color w:val="auto"/>
        </w:rPr>
        <w:fldChar w:fldCharType="separate"/>
      </w:r>
      <w:r w:rsidR="003279D9" w:rsidRPr="00A366ED">
        <w:rPr>
          <w:noProof/>
          <w:color w:val="auto"/>
          <w:vertAlign w:val="superscript"/>
        </w:rPr>
        <w:t>18-20</w:t>
      </w:r>
      <w:r w:rsidR="003279D9" w:rsidRPr="00A366ED">
        <w:rPr>
          <w:color w:val="auto"/>
        </w:rPr>
        <w:fldChar w:fldCharType="end"/>
      </w:r>
      <w:r w:rsidR="003279D9" w:rsidRPr="00A366ED">
        <w:rPr>
          <w:color w:val="auto"/>
        </w:rPr>
        <w:t>.</w:t>
      </w:r>
    </w:p>
    <w:p w14:paraId="52CF6AC4" w14:textId="67FA73F7" w:rsidR="0039555D" w:rsidRDefault="003279D9" w:rsidP="00A366ED">
      <w:pPr>
        <w:widowControl/>
        <w:rPr>
          <w:color w:val="auto"/>
          <w:lang w:val="en-SG"/>
        </w:rPr>
      </w:pPr>
      <w:r w:rsidRPr="00A366ED">
        <w:rPr>
          <w:color w:val="auto"/>
        </w:rPr>
        <w:lastRenderedPageBreak/>
        <w:t xml:space="preserve"> </w:t>
      </w:r>
      <w:r w:rsidR="00633430" w:rsidRPr="00A366ED">
        <w:rPr>
          <w:color w:val="auto"/>
        </w:rPr>
        <w:t xml:space="preserve">Although </w:t>
      </w:r>
      <w:r w:rsidR="006A4D2B" w:rsidRPr="00A366ED">
        <w:rPr>
          <w:color w:val="auto"/>
        </w:rPr>
        <w:t xml:space="preserve">multiple CRISPR-Cas systems </w:t>
      </w:r>
      <w:r w:rsidR="0039555D" w:rsidRPr="00A366ED">
        <w:rPr>
          <w:color w:val="auto"/>
        </w:rPr>
        <w:t xml:space="preserve">are available </w:t>
      </w:r>
      <w:r w:rsidR="006A4D2B" w:rsidRPr="00A366ED">
        <w:rPr>
          <w:color w:val="auto"/>
        </w:rPr>
        <w:t xml:space="preserve">for genome engineering purposes, </w:t>
      </w:r>
      <w:r w:rsidR="00C20F5C" w:rsidRPr="00A366ED">
        <w:rPr>
          <w:color w:val="auto"/>
        </w:rPr>
        <w:t>most users of the technology ha</w:t>
      </w:r>
      <w:r w:rsidR="0039555D" w:rsidRPr="00A366ED">
        <w:rPr>
          <w:color w:val="auto"/>
        </w:rPr>
        <w:t>ve</w:t>
      </w:r>
      <w:r w:rsidR="00C20F5C" w:rsidRPr="00A366ED">
        <w:rPr>
          <w:color w:val="auto"/>
        </w:rPr>
        <w:t xml:space="preserve"> relied mainly on the Cas9 nuclease from </w:t>
      </w:r>
      <w:r w:rsidR="00C20F5C" w:rsidRPr="00A366ED">
        <w:rPr>
          <w:i/>
          <w:color w:val="auto"/>
          <w:lang w:val="en-SG"/>
        </w:rPr>
        <w:t>Streptococcus pyogenes</w:t>
      </w:r>
      <w:r w:rsidR="00C20F5C" w:rsidRPr="00A366ED">
        <w:rPr>
          <w:color w:val="auto"/>
          <w:lang w:val="en-SG"/>
        </w:rPr>
        <w:t xml:space="preserve"> (SpCas9)</w:t>
      </w:r>
      <w:r w:rsidR="0039555D" w:rsidRPr="00A366ED">
        <w:rPr>
          <w:color w:val="auto"/>
          <w:lang w:val="en-SG"/>
        </w:rPr>
        <w:t xml:space="preserve"> for multiple reasons. First, it requires a relatively simply NGG PAM, unlike many other Cas proteins that can only cleave in the presence of more complex PAMs. Second, it is the first Cas endonuclease to be successfully deployed in human cells</w:t>
      </w:r>
      <w:r w:rsidR="000F1EF5" w:rsidRPr="00A366ED">
        <w:rPr>
          <w:color w:val="auto"/>
          <w:lang w:val="en-SG"/>
        </w:rPr>
        <w:fldChar w:fldCharType="begin">
          <w:fldData xml:space="preserve">PEVuZE5vdGU+PENpdGU+PEF1dGhvcj5Db25nPC9BdXRob3I+PFllYXI+MjAxMzwvWWVhcj48UmVj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</w:fldData>
        </w:fldChar>
      </w:r>
      <w:r w:rsidR="000F1EF5" w:rsidRPr="00A366ED">
        <w:rPr>
          <w:color w:val="auto"/>
          <w:lang w:val="en-SG"/>
        </w:rPr>
        <w:instrText xml:space="preserve"> ADDIN EN.CITE </w:instrText>
      </w:r>
      <w:r w:rsidR="000F1EF5" w:rsidRPr="00A366ED">
        <w:rPr>
          <w:color w:val="auto"/>
          <w:lang w:val="en-SG"/>
        </w:rPr>
        <w:fldChar w:fldCharType="begin">
          <w:fldData xml:space="preserve">PEVuZE5vdGU+PENpdGU+PEF1dGhvcj5Db25nPC9BdXRob3I+PFllYXI+MjAxMzwvWWVhcj48UmVj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</w:fldData>
        </w:fldChar>
      </w:r>
      <w:r w:rsidR="000F1EF5" w:rsidRPr="00A366ED">
        <w:rPr>
          <w:color w:val="auto"/>
          <w:lang w:val="en-SG"/>
        </w:rPr>
        <w:instrText xml:space="preserve"> ADDIN EN.CITE.DATA </w:instrText>
      </w:r>
      <w:r w:rsidR="000F1EF5" w:rsidRPr="00A366ED">
        <w:rPr>
          <w:color w:val="auto"/>
          <w:lang w:val="en-SG"/>
        </w:rPr>
      </w:r>
      <w:r w:rsidR="000F1EF5" w:rsidRPr="00A366ED">
        <w:rPr>
          <w:color w:val="auto"/>
          <w:lang w:val="en-SG"/>
        </w:rPr>
        <w:fldChar w:fldCharType="end"/>
      </w:r>
      <w:r w:rsidR="000F1EF5" w:rsidRPr="00A366ED">
        <w:rPr>
          <w:color w:val="auto"/>
          <w:lang w:val="en-SG"/>
        </w:rPr>
      </w:r>
      <w:r w:rsidR="000F1EF5" w:rsidRPr="00A366ED">
        <w:rPr>
          <w:color w:val="auto"/>
          <w:lang w:val="en-SG"/>
        </w:rPr>
        <w:fldChar w:fldCharType="separate"/>
      </w:r>
      <w:r w:rsidR="000F1EF5" w:rsidRPr="00A366ED">
        <w:rPr>
          <w:noProof/>
          <w:color w:val="auto"/>
          <w:vertAlign w:val="superscript"/>
          <w:lang w:val="en-SG"/>
        </w:rPr>
        <w:t>21-24</w:t>
      </w:r>
      <w:r w:rsidR="000F1EF5" w:rsidRPr="00A366ED">
        <w:rPr>
          <w:color w:val="auto"/>
          <w:lang w:val="en-SG"/>
        </w:rPr>
        <w:fldChar w:fldCharType="end"/>
      </w:r>
      <w:r w:rsidR="0039555D" w:rsidRPr="00A366ED">
        <w:rPr>
          <w:color w:val="auto"/>
          <w:lang w:val="en-SG"/>
        </w:rPr>
        <w:t xml:space="preserve">. Third, SpCas9 is by far the best characterized enzyme to date. </w:t>
      </w:r>
      <w:r w:rsidR="00CF59DA" w:rsidRPr="00A366ED">
        <w:rPr>
          <w:color w:val="auto"/>
          <w:lang w:val="en-SG"/>
        </w:rPr>
        <w:t xml:space="preserve">If </w:t>
      </w:r>
      <w:r w:rsidR="000F1EF5" w:rsidRPr="00A366ED">
        <w:rPr>
          <w:color w:val="auto"/>
          <w:lang w:val="en-SG"/>
        </w:rPr>
        <w:t>a r</w:t>
      </w:r>
      <w:r w:rsidR="00CF59DA" w:rsidRPr="00A366ED">
        <w:rPr>
          <w:color w:val="auto"/>
          <w:lang w:val="en-SG"/>
        </w:rPr>
        <w:t xml:space="preserve">esearcher wishes to use another Cas nuclease, </w:t>
      </w:r>
      <w:r w:rsidR="000F1EF5" w:rsidRPr="00A366ED">
        <w:rPr>
          <w:color w:val="auto"/>
          <w:lang w:val="en-SG"/>
        </w:rPr>
        <w:t xml:space="preserve">he or she </w:t>
      </w:r>
      <w:r w:rsidR="00A366ED">
        <w:rPr>
          <w:color w:val="auto"/>
          <w:lang w:val="en-SG"/>
        </w:rPr>
        <w:t>would</w:t>
      </w:r>
      <w:r w:rsidR="000F1EF5" w:rsidRPr="00A366ED">
        <w:rPr>
          <w:color w:val="auto"/>
          <w:lang w:val="en-SG"/>
        </w:rPr>
        <w:t xml:space="preserve"> often </w:t>
      </w:r>
      <w:r w:rsidR="00A366ED">
        <w:rPr>
          <w:color w:val="auto"/>
          <w:lang w:val="en-SG"/>
        </w:rPr>
        <w:t xml:space="preserve">be </w:t>
      </w:r>
      <w:r w:rsidR="000F1EF5" w:rsidRPr="00A366ED">
        <w:rPr>
          <w:color w:val="auto"/>
          <w:lang w:val="en-SG"/>
        </w:rPr>
        <w:t xml:space="preserve">unclear about how best to design the experiment and how well other enzymes will perform in different biological contexts compared to SpCas9. </w:t>
      </w:r>
    </w:p>
    <w:p w14:paraId="7434195E" w14:textId="77777777" w:rsidR="00A366ED" w:rsidRPr="00A366ED" w:rsidRDefault="00A366ED" w:rsidP="00A366ED">
      <w:pPr>
        <w:widowControl/>
        <w:rPr>
          <w:color w:val="auto"/>
          <w:lang w:val="en-SG"/>
        </w:rPr>
      </w:pPr>
    </w:p>
    <w:p w14:paraId="7E09A049" w14:textId="3CD8CA29" w:rsidR="00BC59AC" w:rsidRPr="00A366ED" w:rsidRDefault="000F1EF5" w:rsidP="00A366ED">
      <w:pPr>
        <w:widowControl/>
        <w:rPr>
          <w:color w:val="auto"/>
          <w:lang w:val="en-SG"/>
        </w:rPr>
      </w:pPr>
      <w:r w:rsidRPr="00A366ED">
        <w:rPr>
          <w:color w:val="auto"/>
          <w:lang w:val="en-SG"/>
        </w:rPr>
        <w:t>To</w:t>
      </w:r>
      <w:r w:rsidR="00BC59AC" w:rsidRPr="00A366ED">
        <w:rPr>
          <w:color w:val="auto"/>
          <w:lang w:val="en-SG"/>
        </w:rPr>
        <w:t xml:space="preserve"> provide clarity to the relative performance of different CRISPR-Cas systems, </w:t>
      </w:r>
      <w:r w:rsidR="00B14771" w:rsidRPr="00A366ED">
        <w:rPr>
          <w:color w:val="auto"/>
          <w:lang w:val="en-SG"/>
        </w:rPr>
        <w:t xml:space="preserve">we have recently performed </w:t>
      </w:r>
      <w:r w:rsidR="00805945" w:rsidRPr="00A366ED">
        <w:rPr>
          <w:color w:val="auto"/>
          <w:lang w:val="en-SG"/>
        </w:rPr>
        <w:t xml:space="preserve">a systematic comparison of five Cas endonucleases – SpCas9, the Cas9 enzyme from </w:t>
      </w:r>
      <w:r w:rsidR="00805945" w:rsidRPr="00A366ED">
        <w:rPr>
          <w:i/>
          <w:color w:val="auto"/>
          <w:lang w:val="en-SG"/>
        </w:rPr>
        <w:t>Staphylococcus aureus</w:t>
      </w:r>
      <w:r w:rsidR="00805945" w:rsidRPr="00A366ED">
        <w:rPr>
          <w:color w:val="auto"/>
          <w:lang w:val="en-SG"/>
        </w:rPr>
        <w:t xml:space="preserve"> (SaCas9), the Cas9 enzyme from </w:t>
      </w:r>
      <w:r w:rsidR="00805945" w:rsidRPr="00A366ED">
        <w:rPr>
          <w:i/>
          <w:color w:val="auto"/>
          <w:lang w:val="en-SG"/>
        </w:rPr>
        <w:t>Neisseria meningitidis</w:t>
      </w:r>
      <w:r w:rsidR="00805945" w:rsidRPr="00A366ED">
        <w:rPr>
          <w:color w:val="auto"/>
          <w:lang w:val="en-SG"/>
        </w:rPr>
        <w:t xml:space="preserve"> (NmCas9), the Cas12a enzyme from </w:t>
      </w:r>
      <w:proofErr w:type="spellStart"/>
      <w:r w:rsidR="00805945" w:rsidRPr="00A366ED">
        <w:rPr>
          <w:i/>
          <w:color w:val="auto"/>
          <w:lang w:val="en-SG"/>
        </w:rPr>
        <w:t>Acidaminococcus</w:t>
      </w:r>
      <w:proofErr w:type="spellEnd"/>
      <w:r w:rsidR="00805945" w:rsidRPr="00A366ED">
        <w:rPr>
          <w:color w:val="auto"/>
          <w:lang w:val="en-SG"/>
        </w:rPr>
        <w:t xml:space="preserve"> sp. BV3L6 (AsC</w:t>
      </w:r>
      <w:r w:rsidR="00A614DD" w:rsidRPr="00A366ED">
        <w:rPr>
          <w:color w:val="auto"/>
          <w:lang w:val="en-SG"/>
        </w:rPr>
        <w:t>as12a</w:t>
      </w:r>
      <w:r w:rsidR="00805945" w:rsidRPr="00A366ED">
        <w:rPr>
          <w:color w:val="auto"/>
          <w:lang w:val="en-SG"/>
        </w:rPr>
        <w:t xml:space="preserve">), and the Cas12a enzyme from </w:t>
      </w:r>
      <w:proofErr w:type="spellStart"/>
      <w:r w:rsidR="00805945" w:rsidRPr="00A366ED">
        <w:rPr>
          <w:i/>
          <w:color w:val="auto"/>
          <w:lang w:val="en-SG"/>
        </w:rPr>
        <w:t>Lachnospiraceae</w:t>
      </w:r>
      <w:proofErr w:type="spellEnd"/>
      <w:r w:rsidR="00805945" w:rsidRPr="00A366ED">
        <w:rPr>
          <w:color w:val="auto"/>
          <w:lang w:val="en-SG"/>
        </w:rPr>
        <w:t xml:space="preserve"> bacterium ND2006 (LbC</w:t>
      </w:r>
      <w:r w:rsidR="00A614DD" w:rsidRPr="00A366ED">
        <w:rPr>
          <w:color w:val="auto"/>
          <w:lang w:val="en-SG"/>
        </w:rPr>
        <w:t>as12a</w:t>
      </w:r>
      <w:r w:rsidR="00805945" w:rsidRPr="00A366ED">
        <w:rPr>
          <w:color w:val="auto"/>
          <w:lang w:val="en-SG"/>
        </w:rPr>
        <w:t>)</w:t>
      </w:r>
      <w:r w:rsidR="005D578F" w:rsidRPr="00A366ED">
        <w:rPr>
          <w:color w:val="auto"/>
          <w:lang w:val="en-SG"/>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5D578F" w:rsidRPr="00A366ED">
        <w:rPr>
          <w:color w:val="auto"/>
          <w:lang w:val="en-SG"/>
        </w:rPr>
        <w:instrText xml:space="preserve"> ADDIN EN.CITE </w:instrText>
      </w:r>
      <w:r w:rsidR="005D578F" w:rsidRPr="00A366ED">
        <w:rPr>
          <w:color w:val="auto"/>
          <w:lang w:val="en-SG"/>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5D578F" w:rsidRPr="00A366ED">
        <w:rPr>
          <w:color w:val="auto"/>
          <w:lang w:val="en-SG"/>
        </w:rPr>
        <w:instrText xml:space="preserve"> ADDIN EN.CITE.DATA </w:instrText>
      </w:r>
      <w:r w:rsidR="005D578F" w:rsidRPr="00A366ED">
        <w:rPr>
          <w:color w:val="auto"/>
          <w:lang w:val="en-SG"/>
        </w:rPr>
      </w:r>
      <w:r w:rsidR="005D578F" w:rsidRPr="00A366ED">
        <w:rPr>
          <w:color w:val="auto"/>
          <w:lang w:val="en-SG"/>
        </w:rPr>
        <w:fldChar w:fldCharType="end"/>
      </w:r>
      <w:r w:rsidR="005D578F" w:rsidRPr="00A366ED">
        <w:rPr>
          <w:color w:val="auto"/>
          <w:lang w:val="en-SG"/>
        </w:rPr>
      </w:r>
      <w:r w:rsidR="005D578F" w:rsidRPr="00A366ED">
        <w:rPr>
          <w:color w:val="auto"/>
          <w:lang w:val="en-SG"/>
        </w:rPr>
        <w:fldChar w:fldCharType="separate"/>
      </w:r>
      <w:r w:rsidR="005D578F" w:rsidRPr="00A366ED">
        <w:rPr>
          <w:noProof/>
          <w:color w:val="auto"/>
          <w:vertAlign w:val="superscript"/>
          <w:lang w:val="en-SG"/>
        </w:rPr>
        <w:t>25</w:t>
      </w:r>
      <w:r w:rsidR="005D578F" w:rsidRPr="00A366ED">
        <w:rPr>
          <w:color w:val="auto"/>
          <w:lang w:val="en-SG"/>
        </w:rPr>
        <w:fldChar w:fldCharType="end"/>
      </w:r>
      <w:r w:rsidR="00805945" w:rsidRPr="00A366ED">
        <w:rPr>
          <w:color w:val="auto"/>
          <w:lang w:val="en-SG"/>
        </w:rPr>
        <w:t xml:space="preserve">. </w:t>
      </w:r>
      <w:r w:rsidR="00317076" w:rsidRPr="00A366ED">
        <w:rPr>
          <w:color w:val="auto"/>
          <w:lang w:val="en-SG"/>
        </w:rPr>
        <w:t>For a fair comparison</w:t>
      </w:r>
      <w:r w:rsidR="008976DD" w:rsidRPr="00A366ED">
        <w:rPr>
          <w:color w:val="auto"/>
          <w:lang w:val="en-SG"/>
        </w:rPr>
        <w:t>, we evaluated the various Cas nucleases using the same set of target sites and other experimental conditions</w:t>
      </w:r>
      <w:r w:rsidR="00317076" w:rsidRPr="00A366ED">
        <w:rPr>
          <w:color w:val="auto"/>
          <w:lang w:val="en-SG"/>
        </w:rPr>
        <w:t xml:space="preserve">. </w:t>
      </w:r>
      <w:r w:rsidR="00763DAA">
        <w:rPr>
          <w:color w:val="auto"/>
          <w:lang w:val="en-SG"/>
        </w:rPr>
        <w:t xml:space="preserve">The </w:t>
      </w:r>
      <w:r w:rsidR="00317076" w:rsidRPr="00A366ED">
        <w:rPr>
          <w:color w:val="auto"/>
          <w:lang w:val="en-SG"/>
        </w:rPr>
        <w:t xml:space="preserve">study also </w:t>
      </w:r>
      <w:r w:rsidR="00806314" w:rsidRPr="00A366ED">
        <w:rPr>
          <w:color w:val="auto"/>
          <w:lang w:val="en-SG"/>
        </w:rPr>
        <w:t>delineated design parame</w:t>
      </w:r>
      <w:r w:rsidR="00317076" w:rsidRPr="00A366ED">
        <w:rPr>
          <w:color w:val="auto"/>
          <w:lang w:val="en-SG"/>
        </w:rPr>
        <w:t xml:space="preserve">ters for each CRISPR-Cas system, which </w:t>
      </w:r>
      <w:r w:rsidR="00384B2A" w:rsidRPr="00A366ED">
        <w:rPr>
          <w:color w:val="auto"/>
          <w:lang w:val="en-SG"/>
        </w:rPr>
        <w:t>would</w:t>
      </w:r>
      <w:r w:rsidR="008A47B1" w:rsidRPr="00A366ED">
        <w:rPr>
          <w:color w:val="auto"/>
          <w:lang w:val="en-SG"/>
        </w:rPr>
        <w:t xml:space="preserve"> </w:t>
      </w:r>
      <w:r w:rsidR="00317076" w:rsidRPr="00A366ED">
        <w:rPr>
          <w:color w:val="auto"/>
          <w:lang w:val="en-SG"/>
        </w:rPr>
        <w:t xml:space="preserve">serve as a useful reference for users of the technology. Here, </w:t>
      </w:r>
      <w:r w:rsidR="00A22ABF" w:rsidRPr="00A366ED">
        <w:rPr>
          <w:color w:val="auto"/>
          <w:lang w:val="en-SG"/>
        </w:rPr>
        <w:t xml:space="preserve">to better enable researchers to make use of the CRISPR-Cas system, </w:t>
      </w:r>
      <w:r w:rsidR="00384B2A" w:rsidRPr="00A366ED">
        <w:rPr>
          <w:color w:val="auto"/>
          <w:lang w:val="en-SG"/>
        </w:rPr>
        <w:t xml:space="preserve">we provide </w:t>
      </w:r>
      <w:r w:rsidR="00317076" w:rsidRPr="00A366ED">
        <w:rPr>
          <w:color w:val="auto"/>
          <w:lang w:val="en-SG"/>
        </w:rPr>
        <w:t>a step-by-step protocol for optimal genome engineering with different Cas9 and Cas12a enzymes</w:t>
      </w:r>
      <w:r w:rsidR="00173564" w:rsidRPr="00A366ED">
        <w:rPr>
          <w:color w:val="auto"/>
          <w:lang w:val="en-SG"/>
        </w:rPr>
        <w:t xml:space="preserve"> (see </w:t>
      </w:r>
      <w:r w:rsidR="00173564" w:rsidRPr="00A366ED">
        <w:rPr>
          <w:b/>
          <w:color w:val="auto"/>
          <w:lang w:val="en-SG"/>
        </w:rPr>
        <w:t>Figure 1</w:t>
      </w:r>
      <w:r w:rsidR="00173564" w:rsidRPr="00A366ED">
        <w:rPr>
          <w:color w:val="auto"/>
          <w:lang w:val="en-SG"/>
        </w:rPr>
        <w:t>)</w:t>
      </w:r>
      <w:r w:rsidR="00317076" w:rsidRPr="00A366ED">
        <w:rPr>
          <w:color w:val="auto"/>
          <w:lang w:val="en-SG"/>
        </w:rPr>
        <w:t xml:space="preserve">. </w:t>
      </w:r>
      <w:r w:rsidR="008A47B1" w:rsidRPr="00A366ED">
        <w:rPr>
          <w:color w:val="auto"/>
          <w:lang w:val="en-SG"/>
        </w:rPr>
        <w:t xml:space="preserve">The </w:t>
      </w:r>
      <w:r w:rsidR="00317076" w:rsidRPr="00A366ED">
        <w:rPr>
          <w:color w:val="auto"/>
          <w:lang w:val="en-SG"/>
        </w:rPr>
        <w:t>protocol</w:t>
      </w:r>
      <w:r w:rsidR="00AD59ED" w:rsidRPr="00A366ED">
        <w:rPr>
          <w:color w:val="auto"/>
          <w:lang w:val="en-SG"/>
        </w:rPr>
        <w:t xml:space="preserve"> </w:t>
      </w:r>
      <w:r w:rsidR="00317076" w:rsidRPr="00A366ED">
        <w:rPr>
          <w:color w:val="auto"/>
          <w:lang w:val="en-SG"/>
        </w:rPr>
        <w:t xml:space="preserve">not only includes </w:t>
      </w:r>
      <w:r w:rsidR="00692433" w:rsidRPr="00A366ED">
        <w:rPr>
          <w:color w:val="auto"/>
          <w:lang w:val="en-SG"/>
        </w:rPr>
        <w:t xml:space="preserve">experimental details </w:t>
      </w:r>
      <w:r w:rsidR="00317076" w:rsidRPr="00A366ED">
        <w:rPr>
          <w:color w:val="auto"/>
          <w:lang w:val="en-SG"/>
        </w:rPr>
        <w:t>but also important design considerations</w:t>
      </w:r>
      <w:r w:rsidR="00837844" w:rsidRPr="00A366ED">
        <w:rPr>
          <w:color w:val="auto"/>
          <w:lang w:val="en-SG"/>
        </w:rPr>
        <w:t xml:space="preserve"> </w:t>
      </w:r>
      <w:r w:rsidR="00692433" w:rsidRPr="00A366ED">
        <w:rPr>
          <w:color w:val="auto"/>
          <w:lang w:val="en-SG"/>
        </w:rPr>
        <w:t>to maximize the likelihood of a successful genome engineering outcome</w:t>
      </w:r>
      <w:r w:rsidR="00AD59ED" w:rsidRPr="00A366ED">
        <w:rPr>
          <w:color w:val="auto"/>
          <w:lang w:val="en-SG"/>
        </w:rPr>
        <w:t xml:space="preserve"> in mammalian cells</w:t>
      </w:r>
      <w:r w:rsidR="00692433" w:rsidRPr="00A366ED">
        <w:rPr>
          <w:color w:val="auto"/>
          <w:lang w:val="en-SG"/>
        </w:rPr>
        <w:t xml:space="preserve">. </w:t>
      </w:r>
    </w:p>
    <w:p w14:paraId="237AD7DD" w14:textId="77777777" w:rsidR="00D15131" w:rsidRPr="00A366ED" w:rsidRDefault="00D15131" w:rsidP="00A366ED">
      <w:pPr>
        <w:widowControl/>
        <w:rPr>
          <w:b/>
        </w:rPr>
      </w:pPr>
    </w:p>
    <w:p w14:paraId="31F654DE" w14:textId="4F4C1A96" w:rsidR="00173564" w:rsidRPr="00A366ED" w:rsidRDefault="00173564" w:rsidP="00A366ED">
      <w:pPr>
        <w:widowControl/>
      </w:pPr>
      <w:r w:rsidRPr="00A366ED">
        <w:t xml:space="preserve">[Place </w:t>
      </w:r>
      <w:r w:rsidRPr="00A366ED">
        <w:rPr>
          <w:b/>
        </w:rPr>
        <w:t>Figure 1</w:t>
      </w:r>
      <w:r w:rsidRPr="00A366ED">
        <w:t xml:space="preserve"> here.]</w:t>
      </w:r>
    </w:p>
    <w:p w14:paraId="2E09F6C1" w14:textId="77777777" w:rsidR="00173564" w:rsidRPr="00A366ED" w:rsidRDefault="00173564" w:rsidP="00A366ED">
      <w:pPr>
        <w:widowControl/>
        <w:rPr>
          <w:b/>
        </w:rPr>
      </w:pPr>
    </w:p>
    <w:p w14:paraId="3D4CD2F3" w14:textId="7C1539BE" w:rsidR="006305D7" w:rsidRPr="00A366ED" w:rsidRDefault="006305D7" w:rsidP="00A366ED">
      <w:pPr>
        <w:widowControl/>
        <w:rPr>
          <w:color w:val="808080" w:themeColor="background1" w:themeShade="80"/>
        </w:rPr>
      </w:pPr>
      <w:bookmarkStart w:id="0" w:name="_Hlk532720766"/>
      <w:r w:rsidRPr="00A366ED">
        <w:rPr>
          <w:b/>
        </w:rPr>
        <w:t>PROTOCOL:</w:t>
      </w:r>
      <w:r w:rsidRPr="00A366ED">
        <w:t xml:space="preserve"> </w:t>
      </w:r>
    </w:p>
    <w:p w14:paraId="2D863A9D" w14:textId="6CE0A998" w:rsidR="006D0C01" w:rsidRPr="00A366ED" w:rsidRDefault="006D0C01" w:rsidP="00A366ED">
      <w:pPr>
        <w:widowControl/>
        <w:rPr>
          <w:color w:val="808080"/>
        </w:rPr>
      </w:pPr>
    </w:p>
    <w:p w14:paraId="01D718CB" w14:textId="6A55BA87" w:rsidR="001220FE" w:rsidRPr="00A366ED" w:rsidRDefault="001220FE" w:rsidP="00A366ED">
      <w:pPr>
        <w:widowControl/>
        <w:rPr>
          <w:b/>
          <w:color w:val="auto"/>
        </w:rPr>
      </w:pPr>
      <w:r w:rsidRPr="00A366ED">
        <w:rPr>
          <w:b/>
          <w:color w:val="auto"/>
        </w:rPr>
        <w:t>1. Design of sgRNAs</w:t>
      </w:r>
    </w:p>
    <w:p w14:paraId="1C3E3BE2" w14:textId="5D8C66BF" w:rsidR="00DC313C" w:rsidRPr="00A366ED" w:rsidRDefault="00DC313C" w:rsidP="00A366ED">
      <w:pPr>
        <w:widowControl/>
        <w:rPr>
          <w:color w:val="auto"/>
        </w:rPr>
      </w:pPr>
    </w:p>
    <w:p w14:paraId="18A47D6F" w14:textId="77777777" w:rsidR="008D129A" w:rsidRPr="00A366ED" w:rsidRDefault="00DC313C" w:rsidP="00A366ED">
      <w:pPr>
        <w:widowControl/>
        <w:rPr>
          <w:color w:val="auto"/>
        </w:rPr>
      </w:pPr>
      <w:r w:rsidRPr="00A366ED">
        <w:rPr>
          <w:color w:val="auto"/>
        </w:rPr>
        <w:t>1.1 Select</w:t>
      </w:r>
      <w:r w:rsidR="00E95494" w:rsidRPr="00A366ED">
        <w:rPr>
          <w:color w:val="auto"/>
        </w:rPr>
        <w:t xml:space="preserve"> an appropriate CRISPR-Cas </w:t>
      </w:r>
      <w:r w:rsidRPr="00A366ED">
        <w:rPr>
          <w:color w:val="auto"/>
        </w:rPr>
        <w:t>system.</w:t>
      </w:r>
      <w:r w:rsidR="00E95494" w:rsidRPr="00A366ED">
        <w:rPr>
          <w:color w:val="auto"/>
        </w:rPr>
        <w:t xml:space="preserve"> </w:t>
      </w:r>
    </w:p>
    <w:p w14:paraId="62DEB25C" w14:textId="77777777" w:rsidR="008D129A" w:rsidRPr="00A366ED" w:rsidRDefault="008D129A" w:rsidP="00A366ED">
      <w:pPr>
        <w:widowControl/>
        <w:rPr>
          <w:color w:val="auto"/>
        </w:rPr>
      </w:pPr>
    </w:p>
    <w:p w14:paraId="61946D97" w14:textId="5EF77543" w:rsidR="008D129A" w:rsidRPr="00A366ED" w:rsidRDefault="008D129A" w:rsidP="00A366ED">
      <w:pPr>
        <w:widowControl/>
        <w:rPr>
          <w:color w:val="auto"/>
        </w:rPr>
      </w:pPr>
      <w:r w:rsidRPr="00A366ED">
        <w:rPr>
          <w:color w:val="auto"/>
        </w:rPr>
        <w:t xml:space="preserve">1.1.1 </w:t>
      </w:r>
      <w:r w:rsidR="00E95494" w:rsidRPr="00A366ED">
        <w:rPr>
          <w:color w:val="auto"/>
        </w:rPr>
        <w:t xml:space="preserve">First, inspect the target region for </w:t>
      </w:r>
      <w:r w:rsidR="00AD59ED" w:rsidRPr="00A366ED">
        <w:rPr>
          <w:color w:val="auto"/>
        </w:rPr>
        <w:t xml:space="preserve">the </w:t>
      </w:r>
      <w:r w:rsidR="00DC313C" w:rsidRPr="00A366ED">
        <w:rPr>
          <w:color w:val="auto"/>
        </w:rPr>
        <w:t>PAM</w:t>
      </w:r>
      <w:r w:rsidR="00AD59ED" w:rsidRPr="00A366ED">
        <w:rPr>
          <w:color w:val="auto"/>
        </w:rPr>
        <w:t xml:space="preserve"> sequences of all </w:t>
      </w:r>
      <w:r w:rsidR="008E18F8" w:rsidRPr="00A366ED">
        <w:rPr>
          <w:color w:val="auto"/>
        </w:rPr>
        <w:t>Cas9 and Cas12a nucleases that have been shown to be functional in mammalian cells</w:t>
      </w:r>
      <w:r w:rsidR="00904EC2" w:rsidRPr="00A366ED">
        <w:rPr>
          <w:color w:val="auto"/>
          <w:lang w:val="en-SG"/>
        </w:rPr>
        <w:fldChar w:fldCharType="begin">
          <w:fldData xml:space="preserve">PEVuZE5vdGU+PENpdGU+PEF1dGhvcj5Db25nPC9BdXRob3I+PFllYXI+MjAxMzwvWWVhcj48UmVj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EZXZlbG9wbWVudGFsIFBhdGhvbG9neSwgSW5zdGl0dXRlIG9m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</w:fldData>
        </w:fldChar>
      </w:r>
      <w:r w:rsidR="008E2E04">
        <w:rPr>
          <w:color w:val="auto"/>
          <w:lang w:val="en-SG"/>
        </w:rPr>
        <w:instrText xml:space="preserve"> ADDIN EN.CITE </w:instrText>
      </w:r>
      <w:r w:rsidR="008E2E04">
        <w:rPr>
          <w:color w:val="auto"/>
          <w:lang w:val="en-SG"/>
        </w:rPr>
        <w:fldChar w:fldCharType="begin">
          <w:fldData xml:space="preserve">PEVuZE5vdGU+PENpdGU+PEF1dGhvcj5Db25nPC9BdXRob3I+PFllYXI+MjAxMzwvWWVhcj48UmVj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EZXZlbG9wbWVudGFsIFBhdGhvbG9neSwgSW5zdGl0dXRlIG9m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</w:fldData>
        </w:fldChar>
      </w:r>
      <w:r w:rsidR="008E2E04">
        <w:rPr>
          <w:color w:val="auto"/>
          <w:lang w:val="en-SG"/>
        </w:rPr>
        <w:instrText xml:space="preserve"> ADDIN EN.CITE.DATA </w:instrText>
      </w:r>
      <w:r w:rsidR="008E2E04">
        <w:rPr>
          <w:color w:val="auto"/>
          <w:lang w:val="en-SG"/>
        </w:rPr>
      </w:r>
      <w:r w:rsidR="008E2E04">
        <w:rPr>
          <w:color w:val="auto"/>
          <w:lang w:val="en-SG"/>
        </w:rPr>
        <w:fldChar w:fldCharType="end"/>
      </w:r>
      <w:r w:rsidR="00904EC2" w:rsidRPr="00A366ED">
        <w:rPr>
          <w:color w:val="auto"/>
          <w:lang w:val="en-SG"/>
        </w:rPr>
      </w:r>
      <w:r w:rsidR="00904EC2" w:rsidRPr="00A366ED">
        <w:rPr>
          <w:color w:val="auto"/>
          <w:lang w:val="en-SG"/>
        </w:rPr>
        <w:fldChar w:fldCharType="separate"/>
      </w:r>
      <w:r w:rsidR="008E2E04" w:rsidRPr="008E2E04">
        <w:rPr>
          <w:noProof/>
          <w:color w:val="auto"/>
          <w:vertAlign w:val="superscript"/>
          <w:lang w:val="en-SG"/>
        </w:rPr>
        <w:t>16,21-32</w:t>
      </w:r>
      <w:r w:rsidR="00904EC2" w:rsidRPr="00A366ED">
        <w:rPr>
          <w:color w:val="auto"/>
          <w:lang w:val="en-SG"/>
        </w:rPr>
        <w:fldChar w:fldCharType="end"/>
      </w:r>
      <w:r w:rsidR="008E18F8" w:rsidRPr="00A366ED">
        <w:rPr>
          <w:color w:val="auto"/>
        </w:rPr>
        <w:t xml:space="preserve">. Five frequently used enzymes are given in </w:t>
      </w:r>
      <w:r w:rsidR="008E18F8" w:rsidRPr="00A366ED">
        <w:rPr>
          <w:b/>
          <w:color w:val="auto"/>
        </w:rPr>
        <w:t>Table 1</w:t>
      </w:r>
      <w:r w:rsidR="008E18F8" w:rsidRPr="00A366ED">
        <w:rPr>
          <w:color w:val="auto"/>
        </w:rPr>
        <w:t xml:space="preserve"> together with their respective PAMs. </w:t>
      </w:r>
    </w:p>
    <w:p w14:paraId="142DAF30" w14:textId="77777777" w:rsidR="008D129A" w:rsidRPr="00A366ED" w:rsidRDefault="008D129A" w:rsidP="00A366ED">
      <w:pPr>
        <w:widowControl/>
        <w:rPr>
          <w:color w:val="auto"/>
        </w:rPr>
      </w:pPr>
    </w:p>
    <w:p w14:paraId="1010C0F7" w14:textId="71C52361" w:rsidR="008D198D" w:rsidRPr="00A366ED" w:rsidRDefault="008D198D" w:rsidP="00A366ED">
      <w:pPr>
        <w:widowControl/>
        <w:rPr>
          <w:color w:val="auto"/>
        </w:rPr>
      </w:pPr>
      <w:r w:rsidRPr="00A366ED">
        <w:rPr>
          <w:color w:val="auto"/>
        </w:rPr>
        <w:t xml:space="preserve">NOTE: Besides the endonucleases listed in </w:t>
      </w:r>
      <w:r w:rsidRPr="00A366ED">
        <w:rPr>
          <w:b/>
          <w:color w:val="auto"/>
        </w:rPr>
        <w:t>Table 1</w:t>
      </w:r>
      <w:r w:rsidRPr="00A366ED">
        <w:rPr>
          <w:color w:val="auto"/>
        </w:rPr>
        <w:t>, t</w:t>
      </w:r>
      <w:r w:rsidRPr="00A366ED">
        <w:rPr>
          <w:iCs/>
          <w:color w:val="auto"/>
          <w:lang w:val="en-AU"/>
        </w:rPr>
        <w:t>here are other less commonly u</w:t>
      </w:r>
      <w:r w:rsidR="00F05B0D" w:rsidRPr="00A366ED">
        <w:rPr>
          <w:iCs/>
          <w:color w:val="auto"/>
          <w:lang w:val="en-AU"/>
        </w:rPr>
        <w:t xml:space="preserve">sed Cas enzymes that </w:t>
      </w:r>
      <w:r w:rsidR="006A7E23" w:rsidRPr="00A366ED">
        <w:rPr>
          <w:iCs/>
          <w:color w:val="auto"/>
          <w:lang w:val="en-AU"/>
        </w:rPr>
        <w:t xml:space="preserve">have been successfully </w:t>
      </w:r>
      <w:r w:rsidR="00F05B0D" w:rsidRPr="00A366ED">
        <w:rPr>
          <w:iCs/>
          <w:color w:val="auto"/>
          <w:lang w:val="en-AU"/>
        </w:rPr>
        <w:t>deployed in mammalian cells</w:t>
      </w:r>
      <w:r w:rsidRPr="00A366ED">
        <w:rPr>
          <w:iCs/>
          <w:color w:val="auto"/>
          <w:lang w:val="en-AU"/>
        </w:rPr>
        <w:t xml:space="preserve"> as well, such as </w:t>
      </w:r>
      <w:r w:rsidR="00B60B3E">
        <w:rPr>
          <w:iCs/>
          <w:color w:val="auto"/>
          <w:lang w:val="en-AU"/>
        </w:rPr>
        <w:t>a</w:t>
      </w:r>
      <w:r w:rsidRPr="00A366ED">
        <w:rPr>
          <w:iCs/>
          <w:color w:val="auto"/>
          <w:lang w:val="en-AU"/>
        </w:rPr>
        <w:t xml:space="preserve"> Cas9 nuclease from </w:t>
      </w:r>
      <w:r w:rsidRPr="00A366ED">
        <w:rPr>
          <w:i/>
          <w:iCs/>
          <w:color w:val="auto"/>
          <w:lang w:val="en-AU"/>
        </w:rPr>
        <w:t>Streptococcus thermophilus</w:t>
      </w:r>
      <w:r w:rsidRPr="00A366ED">
        <w:rPr>
          <w:iCs/>
          <w:color w:val="auto"/>
          <w:lang w:val="en-AU"/>
        </w:rPr>
        <w:t xml:space="preserve"> (St</w:t>
      </w:r>
      <w:r w:rsidR="008E2E04">
        <w:rPr>
          <w:iCs/>
          <w:color w:val="auto"/>
          <w:lang w:val="en-AU"/>
        </w:rPr>
        <w:t>1</w:t>
      </w:r>
      <w:r w:rsidRPr="00A366ED">
        <w:rPr>
          <w:iCs/>
          <w:color w:val="auto"/>
          <w:lang w:val="en-AU"/>
        </w:rPr>
        <w:t xml:space="preserve">Cas9) that recognizes the PAM NNAGAAW. If the desired target site does not contain a known PAM, then one </w:t>
      </w:r>
      <w:r w:rsidR="008A47B1" w:rsidRPr="00A366ED">
        <w:rPr>
          <w:iCs/>
          <w:color w:val="auto"/>
          <w:lang w:val="en-AU"/>
        </w:rPr>
        <w:t xml:space="preserve">would </w:t>
      </w:r>
      <w:r w:rsidRPr="00A366ED">
        <w:rPr>
          <w:iCs/>
          <w:color w:val="auto"/>
          <w:lang w:val="en-AU"/>
        </w:rPr>
        <w:t>not be able to use the CRISPR-Cas system for genome engineering.</w:t>
      </w:r>
    </w:p>
    <w:p w14:paraId="3768CFD1" w14:textId="27E179F7" w:rsidR="008D198D" w:rsidRPr="00A366ED" w:rsidRDefault="008D198D" w:rsidP="00A366ED">
      <w:pPr>
        <w:widowControl/>
        <w:rPr>
          <w:color w:val="auto"/>
        </w:rPr>
      </w:pPr>
    </w:p>
    <w:p w14:paraId="12E68A2C" w14:textId="5B4C5A0B" w:rsidR="008514F4" w:rsidRPr="00A366ED" w:rsidRDefault="008514F4" w:rsidP="00A366ED">
      <w:pPr>
        <w:widowControl/>
        <w:rPr>
          <w:color w:val="auto"/>
        </w:rPr>
      </w:pPr>
      <w:r w:rsidRPr="00A366ED">
        <w:rPr>
          <w:color w:val="auto"/>
        </w:rPr>
        <w:t xml:space="preserve">[Place </w:t>
      </w:r>
      <w:r w:rsidRPr="00A366ED">
        <w:rPr>
          <w:b/>
          <w:color w:val="auto"/>
        </w:rPr>
        <w:t>Table 1</w:t>
      </w:r>
      <w:r w:rsidRPr="00A366ED">
        <w:rPr>
          <w:color w:val="auto"/>
        </w:rPr>
        <w:t xml:space="preserve"> here.]</w:t>
      </w:r>
    </w:p>
    <w:p w14:paraId="6F65619F" w14:textId="77777777" w:rsidR="008514F4" w:rsidRPr="00A366ED" w:rsidRDefault="008514F4" w:rsidP="00A366ED">
      <w:pPr>
        <w:widowControl/>
        <w:rPr>
          <w:color w:val="auto"/>
        </w:rPr>
      </w:pPr>
    </w:p>
    <w:p w14:paraId="14235D82" w14:textId="5AF9D182" w:rsidR="008D129A" w:rsidRPr="00A366ED" w:rsidRDefault="008D129A" w:rsidP="00A366ED">
      <w:pPr>
        <w:widowControl/>
        <w:rPr>
          <w:color w:val="auto"/>
        </w:rPr>
      </w:pPr>
      <w:r w:rsidRPr="00A366ED">
        <w:rPr>
          <w:color w:val="auto"/>
        </w:rPr>
        <w:lastRenderedPageBreak/>
        <w:t xml:space="preserve">1.1.2 </w:t>
      </w:r>
      <w:r w:rsidR="008E18F8" w:rsidRPr="00A366ED">
        <w:rPr>
          <w:color w:val="auto"/>
        </w:rPr>
        <w:t>Second, consider any known properties of the target genomic locus or gene.</w:t>
      </w:r>
      <w:r w:rsidRPr="00A366ED">
        <w:rPr>
          <w:color w:val="auto"/>
        </w:rPr>
        <w:t xml:space="preserve"> Some properties to take into consideration include gene expression levels or chromatin accessibility and whether there are other closely related s</w:t>
      </w:r>
      <w:r w:rsidR="00AB5DF8" w:rsidRPr="00A366ED">
        <w:rPr>
          <w:color w:val="auto"/>
        </w:rPr>
        <w:t>equences as well.</w:t>
      </w:r>
      <w:r w:rsidR="0058620B" w:rsidRPr="00A366ED">
        <w:rPr>
          <w:color w:val="auto"/>
        </w:rPr>
        <w:t xml:space="preserve"> </w:t>
      </w:r>
    </w:p>
    <w:p w14:paraId="689F437B" w14:textId="77777777" w:rsidR="008D129A" w:rsidRPr="00A366ED" w:rsidRDefault="008D129A" w:rsidP="00A366ED">
      <w:pPr>
        <w:widowControl/>
        <w:rPr>
          <w:color w:val="auto"/>
        </w:rPr>
      </w:pPr>
    </w:p>
    <w:p w14:paraId="2C1A1EFD" w14:textId="4BEAEC9C" w:rsidR="008D129A" w:rsidRPr="00A366ED" w:rsidRDefault="008D129A" w:rsidP="00A366ED">
      <w:pPr>
        <w:widowControl/>
        <w:rPr>
          <w:color w:val="auto"/>
        </w:rPr>
      </w:pPr>
      <w:r w:rsidRPr="00A366ED">
        <w:rPr>
          <w:color w:val="auto"/>
        </w:rPr>
        <w:t xml:space="preserve">NOTE: </w:t>
      </w:r>
      <w:r w:rsidR="00825202" w:rsidRPr="00A366ED">
        <w:rPr>
          <w:color w:val="auto"/>
        </w:rPr>
        <w:t>C</w:t>
      </w:r>
      <w:r w:rsidRPr="00A366ED">
        <w:rPr>
          <w:color w:val="auto"/>
        </w:rPr>
        <w:t xml:space="preserve">ertain enzymes are better suited for </w:t>
      </w:r>
      <w:proofErr w:type="gramStart"/>
      <w:r w:rsidRPr="00A366ED">
        <w:rPr>
          <w:color w:val="auto"/>
        </w:rPr>
        <w:t>particular biological</w:t>
      </w:r>
      <w:proofErr w:type="gramEnd"/>
      <w:r w:rsidRPr="00A366ED">
        <w:rPr>
          <w:color w:val="auto"/>
        </w:rPr>
        <w:t xml:space="preserve"> contexts.</w:t>
      </w:r>
      <w:r w:rsidR="0058620B" w:rsidRPr="00A366ED">
        <w:rPr>
          <w:color w:val="auto"/>
        </w:rPr>
        <w:t xml:space="preserve"> For example, </w:t>
      </w:r>
      <w:r w:rsidR="003E16A4" w:rsidRPr="00A366ED">
        <w:rPr>
          <w:color w:val="auto"/>
        </w:rPr>
        <w:t xml:space="preserve">to edit </w:t>
      </w:r>
      <w:r w:rsidR="0080150A" w:rsidRPr="00A366ED">
        <w:rPr>
          <w:color w:val="auto"/>
        </w:rPr>
        <w:t xml:space="preserve">a repetitive genomic locus or a gene with several other close paralogs, </w:t>
      </w:r>
      <w:r w:rsidR="006A23A3" w:rsidRPr="00A366ED">
        <w:rPr>
          <w:color w:val="auto"/>
        </w:rPr>
        <w:t xml:space="preserve">it is </w:t>
      </w:r>
      <w:r w:rsidR="0080150A" w:rsidRPr="00A366ED">
        <w:rPr>
          <w:color w:val="auto"/>
        </w:rPr>
        <w:t>recommend</w:t>
      </w:r>
      <w:r w:rsidR="006A23A3" w:rsidRPr="00A366ED">
        <w:rPr>
          <w:color w:val="auto"/>
        </w:rPr>
        <w:t>ed to use</w:t>
      </w:r>
      <w:r w:rsidR="0080150A" w:rsidRPr="00A366ED">
        <w:rPr>
          <w:color w:val="auto"/>
        </w:rPr>
        <w:t xml:space="preserve"> either </w:t>
      </w:r>
      <w:r w:rsidR="00825202" w:rsidRPr="00A366ED">
        <w:rPr>
          <w:color w:val="auto"/>
        </w:rPr>
        <w:t>AsC</w:t>
      </w:r>
      <w:r w:rsidR="005E47CF" w:rsidRPr="00A366ED">
        <w:rPr>
          <w:color w:val="auto"/>
        </w:rPr>
        <w:t>as12a</w:t>
      </w:r>
      <w:r w:rsidR="0080150A" w:rsidRPr="00A366ED">
        <w:rPr>
          <w:color w:val="auto"/>
        </w:rPr>
        <w:t xml:space="preserve"> (due to its lower tolerance for mismatches between the sgRNA and the target DNA than SpCas9 and LbC</w:t>
      </w:r>
      <w:r w:rsidR="005E47CF" w:rsidRPr="00A366ED">
        <w:rPr>
          <w:color w:val="auto"/>
        </w:rPr>
        <w:t>as12a</w:t>
      </w:r>
      <w:r w:rsidR="0080150A" w:rsidRPr="00A366ED">
        <w:rPr>
          <w:color w:val="auto"/>
        </w:rPr>
        <w:t>) or SaCas9 (due to its requirement for longer spacers</w:t>
      </w:r>
      <w:r w:rsidR="00315FF6" w:rsidRPr="00A366ED">
        <w:rPr>
          <w:color w:val="auto"/>
        </w:rPr>
        <w:t>, which provides higher targeting specificity</w:t>
      </w:r>
      <w:r w:rsidR="0080150A" w:rsidRPr="00A366ED">
        <w:rPr>
          <w:color w:val="auto"/>
        </w:rPr>
        <w:t>)</w:t>
      </w:r>
      <w:r w:rsidR="0058620B"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58620B" w:rsidRPr="00A366ED">
        <w:rPr>
          <w:color w:val="auto"/>
        </w:rPr>
        <w:instrText xml:space="preserve"> ADDIN EN.CITE </w:instrText>
      </w:r>
      <w:r w:rsidR="0058620B"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58620B" w:rsidRPr="00A366ED">
        <w:rPr>
          <w:color w:val="auto"/>
        </w:rPr>
        <w:instrText xml:space="preserve"> ADDIN EN.CITE.DATA </w:instrText>
      </w:r>
      <w:r w:rsidR="0058620B" w:rsidRPr="00A366ED">
        <w:rPr>
          <w:color w:val="auto"/>
        </w:rPr>
      </w:r>
      <w:r w:rsidR="0058620B" w:rsidRPr="00A366ED">
        <w:rPr>
          <w:color w:val="auto"/>
        </w:rPr>
        <w:fldChar w:fldCharType="end"/>
      </w:r>
      <w:r w:rsidR="0058620B" w:rsidRPr="00A366ED">
        <w:rPr>
          <w:color w:val="auto"/>
        </w:rPr>
      </w:r>
      <w:r w:rsidR="0058620B" w:rsidRPr="00A366ED">
        <w:rPr>
          <w:color w:val="auto"/>
        </w:rPr>
        <w:fldChar w:fldCharType="separate"/>
      </w:r>
      <w:r w:rsidR="0058620B" w:rsidRPr="00A366ED">
        <w:rPr>
          <w:noProof/>
          <w:color w:val="auto"/>
          <w:vertAlign w:val="superscript"/>
        </w:rPr>
        <w:t>25</w:t>
      </w:r>
      <w:r w:rsidR="0058620B" w:rsidRPr="00A366ED">
        <w:rPr>
          <w:color w:val="auto"/>
        </w:rPr>
        <w:fldChar w:fldCharType="end"/>
      </w:r>
      <w:r w:rsidR="0058620B" w:rsidRPr="00A366ED">
        <w:rPr>
          <w:color w:val="auto"/>
        </w:rPr>
        <w:t xml:space="preserve">. </w:t>
      </w:r>
    </w:p>
    <w:p w14:paraId="7C579C0D" w14:textId="3B4B6068" w:rsidR="00C81BEF" w:rsidRPr="00A366ED" w:rsidRDefault="00C81BEF" w:rsidP="00A366ED">
      <w:pPr>
        <w:widowControl/>
        <w:rPr>
          <w:color w:val="auto"/>
        </w:rPr>
      </w:pPr>
      <w:r w:rsidRPr="00A366ED">
        <w:rPr>
          <w:color w:val="auto"/>
        </w:rPr>
        <w:t xml:space="preserve"> </w:t>
      </w:r>
    </w:p>
    <w:p w14:paraId="54A62F73" w14:textId="65AF6AB3" w:rsidR="007B549B" w:rsidRPr="00A366ED" w:rsidRDefault="00C81BEF" w:rsidP="00A366ED">
      <w:pPr>
        <w:widowControl/>
        <w:rPr>
          <w:color w:val="auto"/>
        </w:rPr>
      </w:pPr>
      <w:r w:rsidRPr="00A366ED">
        <w:rPr>
          <w:color w:val="auto"/>
        </w:rPr>
        <w:t xml:space="preserve">1.2 Select </w:t>
      </w:r>
      <w:r w:rsidR="00E95494" w:rsidRPr="00A366ED">
        <w:rPr>
          <w:color w:val="auto"/>
        </w:rPr>
        <w:t>a suitable</w:t>
      </w:r>
      <w:r w:rsidRPr="00A366ED">
        <w:rPr>
          <w:color w:val="auto"/>
        </w:rPr>
        <w:t xml:space="preserve"> spacer se</w:t>
      </w:r>
      <w:r w:rsidR="00277744" w:rsidRPr="00A366ED">
        <w:rPr>
          <w:color w:val="auto"/>
        </w:rPr>
        <w:t>quence</w:t>
      </w:r>
      <w:r w:rsidR="008E3969" w:rsidRPr="00A366ED">
        <w:rPr>
          <w:color w:val="auto"/>
        </w:rPr>
        <w:t>.</w:t>
      </w:r>
      <w:r w:rsidR="00EB5691" w:rsidRPr="00A366ED">
        <w:rPr>
          <w:color w:val="auto"/>
        </w:rPr>
        <w:t xml:space="preserve"> Identify </w:t>
      </w:r>
      <w:r w:rsidR="00EC5D9F" w:rsidRPr="00A366ED">
        <w:rPr>
          <w:color w:val="auto"/>
        </w:rPr>
        <w:t>as unique a sequence as possible to minimize the risk of off-target cleavage events</w:t>
      </w:r>
      <w:r w:rsidR="00EF126C" w:rsidRPr="00A366ED">
        <w:rPr>
          <w:color w:val="auto"/>
        </w:rPr>
        <w:t xml:space="preserve">, either </w:t>
      </w:r>
      <w:r w:rsidR="008E3969" w:rsidRPr="00A366ED">
        <w:rPr>
          <w:color w:val="auto"/>
        </w:rPr>
        <w:t>by examining the target genom</w:t>
      </w:r>
      <w:r w:rsidR="00966A9A" w:rsidRPr="00A366ED">
        <w:rPr>
          <w:color w:val="auto"/>
        </w:rPr>
        <w:t>e</w:t>
      </w:r>
      <w:r w:rsidR="008E3969" w:rsidRPr="00A366ED">
        <w:rPr>
          <w:color w:val="auto"/>
        </w:rPr>
        <w:t xml:space="preserve"> with</w:t>
      </w:r>
      <w:r w:rsidR="00277744" w:rsidRPr="00A366ED">
        <w:rPr>
          <w:color w:val="auto"/>
        </w:rPr>
        <w:t xml:space="preserve"> BLAST</w:t>
      </w:r>
      <w:r w:rsidR="00C43892" w:rsidRPr="00A366ED">
        <w:rPr>
          <w:color w:val="auto"/>
        </w:rPr>
        <w:fldChar w:fldCharType="begin"/>
      </w:r>
      <w:r w:rsidR="008E2E04">
        <w:rPr>
          <w:color w:val="auto"/>
        </w:rPr>
        <w:instrText xml:space="preserve"> ADDIN EN.CITE &lt;EndNote&gt;&lt;Cite&gt;&lt;Author&gt;Boratyn&lt;/Author&gt;&lt;Year&gt;2013&lt;/Year&gt;&lt;RecNum&gt;175&lt;/RecNum&gt;&lt;DisplayText&gt;&lt;style face="superscript"&gt;33&lt;/style&gt;&lt;/DisplayText&gt;&lt;record&gt;&lt;rec-number&gt;175&lt;/rec-number&gt;&lt;foreign-keys&gt;&lt;key app="EN" db-id="d0e0dx0fjxsts4etttgp29eu5pwwvda0ewzw" timestamp="1535537992"&gt;175&lt;/key&gt;&lt;/foreign-keys&gt;&lt;ref-type name="Journal Article"&gt;17&lt;/ref-type&gt;&lt;contributors&gt;&lt;authors&gt;&lt;author&gt;Boratyn, G. M.&lt;/author&gt;&lt;author&gt;Camacho, C.&lt;/author&gt;&lt;author&gt;Cooper, P. S.&lt;/author&gt;&lt;author&gt;Coulouris, G.&lt;/author&gt;&lt;author&gt;Fong, A.&lt;/author&gt;&lt;author&gt;Ma, N.&lt;/author&gt;&lt;author&gt;Madden, T. L.&lt;/author&gt;&lt;author&gt;Matten, W. T.&lt;/author&gt;&lt;author&gt;McGinnis, S. D.&lt;/author&gt;&lt;author&gt;Merezhuk, Y.&lt;/author&gt;&lt;author&gt;Raytselis, Y.&lt;/author&gt;&lt;author&gt;Sayers, E. W.&lt;/author&gt;&lt;author&gt;Tao, T.&lt;/author&gt;&lt;author&gt;Ye, J.&lt;/author&gt;&lt;author&gt;Zaretskaya, I.&lt;/author&gt;&lt;/authors&gt;&lt;/contributors&gt;&lt;auth-address&gt;National Center for Biotechnology Information, National Library of Medicine, National Institutes of Health, Building 45, 8600 Rockville Pike, Bethesda, MD 20894, USA.&lt;/auth-address&gt;&lt;titles&gt;&lt;title&gt;BLAST: a more efficient report with usability improvements&lt;/title&gt;&lt;secondary-title&gt;Nucleic Acids Res&lt;/secondary-title&gt;&lt;/titles&gt;&lt;periodical&gt;&lt;full-title&gt;Nucleic Acids Res&lt;/full-title&gt;&lt;abbr-1&gt;Nucleic acids research&lt;/abbr-1&gt;&lt;/periodical&gt;&lt;pages&gt;W29-33&lt;/pages&gt;&lt;volume&gt;41&lt;/volume&gt;&lt;number&gt;Web Server issue&lt;/number&gt;&lt;edition&gt;2013/04/24&lt;/edition&gt;&lt;keywords&gt;&lt;keyword&gt;Animals&lt;/keyword&gt;&lt;keyword&gt;Genomics&lt;/keyword&gt;&lt;keyword&gt;Internet&lt;/keyword&gt;&lt;keyword&gt;L-Gulonolactone Oxidase/genetics&lt;/keyword&gt;&lt;keyword&gt;Rats&lt;/keyword&gt;&lt;keyword&gt;Sequence Alignment/*methods&lt;/keyword&gt;&lt;keyword&gt;*Software&lt;/keyword&gt;&lt;/keywords&gt;&lt;dates&gt;&lt;year&gt;2013&lt;/year&gt;&lt;pub-dates&gt;&lt;date&gt;Jul&lt;/date&gt;&lt;/pub-dates&gt;&lt;/dates&gt;&lt;isbn&gt;1362-4962 (Electronic)&amp;#xD;0305-1048 (Linking)&lt;/isbn&gt;&lt;accession-num&gt;23609542&lt;/accession-num&gt;&lt;urls&gt;&lt;related-urls&gt;&lt;url&gt;https://www.ncbi.nlm.nih.gov/pubmed/23609542&lt;/url&gt;&lt;/related-urls&gt;&lt;/urls&gt;&lt;custom2&gt;PMC3692093&lt;/custom2&gt;&lt;electronic-resource-num&gt;10.1093/nar/gkt282&lt;/electronic-resource-num&gt;&lt;/record&gt;&lt;/Cite&gt;&lt;/EndNote&gt;</w:instrText>
      </w:r>
      <w:r w:rsidR="00C43892" w:rsidRPr="00A366ED">
        <w:rPr>
          <w:color w:val="auto"/>
        </w:rPr>
        <w:fldChar w:fldCharType="separate"/>
      </w:r>
      <w:r w:rsidR="008E2E04" w:rsidRPr="008E2E04">
        <w:rPr>
          <w:noProof/>
          <w:color w:val="auto"/>
          <w:vertAlign w:val="superscript"/>
        </w:rPr>
        <w:t>33</w:t>
      </w:r>
      <w:r w:rsidR="00C43892" w:rsidRPr="00A366ED">
        <w:rPr>
          <w:color w:val="auto"/>
        </w:rPr>
        <w:fldChar w:fldCharType="end"/>
      </w:r>
      <w:r w:rsidR="00277744" w:rsidRPr="00A366ED">
        <w:rPr>
          <w:color w:val="auto"/>
        </w:rPr>
        <w:t xml:space="preserve"> or </w:t>
      </w:r>
      <w:r w:rsidR="00EF126C" w:rsidRPr="00A366ED">
        <w:rPr>
          <w:color w:val="auto"/>
        </w:rPr>
        <w:t xml:space="preserve">by </w:t>
      </w:r>
      <w:r w:rsidR="00277744" w:rsidRPr="00A366ED">
        <w:rPr>
          <w:color w:val="auto"/>
        </w:rPr>
        <w:t>us</w:t>
      </w:r>
      <w:r w:rsidR="00EF126C" w:rsidRPr="00A366ED">
        <w:rPr>
          <w:color w:val="auto"/>
        </w:rPr>
        <w:t xml:space="preserve">ing </w:t>
      </w:r>
      <w:r w:rsidR="00EC5D9F" w:rsidRPr="00A366ED">
        <w:rPr>
          <w:color w:val="auto"/>
        </w:rPr>
        <w:t>several freely available online t</w:t>
      </w:r>
      <w:r w:rsidR="008E3969" w:rsidRPr="00A366ED">
        <w:rPr>
          <w:color w:val="auto"/>
        </w:rPr>
        <w:t>ools, such as</w:t>
      </w:r>
      <w:r w:rsidR="00EC5D9F" w:rsidRPr="00A366ED">
        <w:rPr>
          <w:color w:val="auto"/>
        </w:rPr>
        <w:t>:</w:t>
      </w:r>
      <w:r w:rsidR="00A366ED">
        <w:rPr>
          <w:color w:val="auto"/>
        </w:rPr>
        <w:t xml:space="preserve"> (a) </w:t>
      </w:r>
      <w:r w:rsidR="00A53B04" w:rsidRPr="00A366ED">
        <w:rPr>
          <w:color w:val="auto"/>
        </w:rPr>
        <w:t>Program from Feng Zhang’s laboratory</w:t>
      </w:r>
      <w:r w:rsidR="00A53B04" w:rsidRPr="00A366ED">
        <w:rPr>
          <w:color w:val="auto"/>
        </w:rPr>
        <w:fldChar w:fldCharType="begin">
          <w:fldData xml:space="preserve">PEVuZE5vdGU+PENpdGU+PEF1dGhvcj5Ic3U8L0F1dGhvcj48WWVhcj4yMDEzPC9ZZWFyPjxSZWNO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</w:fldData>
        </w:fldChar>
      </w:r>
      <w:r w:rsidR="008E2E04">
        <w:rPr>
          <w:color w:val="auto"/>
        </w:rPr>
        <w:instrText xml:space="preserve"> ADDIN EN.CITE </w:instrText>
      </w:r>
      <w:r w:rsidR="008E2E04">
        <w:rPr>
          <w:color w:val="auto"/>
        </w:rPr>
        <w:fldChar w:fldCharType="begin">
          <w:fldData xml:space="preserve">PEVuZE5vdGU+PENpdGU+PEF1dGhvcj5Ic3U8L0F1dGhvcj48WWVhcj4yMDEzPC9ZZWFyPjxSZWNO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</w:fldData>
        </w:fldChar>
      </w:r>
      <w:r w:rsidR="008E2E04">
        <w:rPr>
          <w:color w:val="auto"/>
        </w:rPr>
        <w:instrText xml:space="preserve"> ADDIN EN.CITE.DATA </w:instrText>
      </w:r>
      <w:r w:rsidR="008E2E04">
        <w:rPr>
          <w:color w:val="auto"/>
        </w:rPr>
      </w:r>
      <w:r w:rsidR="008E2E04">
        <w:rPr>
          <w:color w:val="auto"/>
        </w:rPr>
        <w:fldChar w:fldCharType="end"/>
      </w:r>
      <w:r w:rsidR="00A53B04" w:rsidRPr="00A366ED">
        <w:rPr>
          <w:color w:val="auto"/>
        </w:rPr>
      </w:r>
      <w:r w:rsidR="00A53B04" w:rsidRPr="00A366ED">
        <w:rPr>
          <w:color w:val="auto"/>
        </w:rPr>
        <w:fldChar w:fldCharType="separate"/>
      </w:r>
      <w:r w:rsidR="008E2E04" w:rsidRPr="008E2E04">
        <w:rPr>
          <w:noProof/>
          <w:color w:val="auto"/>
          <w:vertAlign w:val="superscript"/>
        </w:rPr>
        <w:t>34</w:t>
      </w:r>
      <w:r w:rsidR="00A53B04" w:rsidRPr="00A366ED">
        <w:rPr>
          <w:color w:val="auto"/>
        </w:rPr>
        <w:fldChar w:fldCharType="end"/>
      </w:r>
      <w:r w:rsidR="00A53B04" w:rsidRPr="00A366ED">
        <w:rPr>
          <w:color w:val="auto"/>
        </w:rPr>
        <w:t xml:space="preserve"> (</w:t>
      </w:r>
      <w:hyperlink r:id="rId12" w:history="1">
        <w:r w:rsidR="00A53B04" w:rsidRPr="00A366ED">
          <w:rPr>
            <w:rStyle w:val="Hyperlink"/>
          </w:rPr>
          <w:t>http://crispr.mit.edu/</w:t>
        </w:r>
      </w:hyperlink>
      <w:r w:rsidR="00A53B04" w:rsidRPr="00A366ED">
        <w:rPr>
          <w:color w:val="auto"/>
        </w:rPr>
        <w:t>)</w:t>
      </w:r>
      <w:r w:rsidR="00A366ED">
        <w:rPr>
          <w:color w:val="auto"/>
        </w:rPr>
        <w:t xml:space="preserve">; </w:t>
      </w:r>
      <w:r w:rsidR="008E3969" w:rsidRPr="00A366ED">
        <w:rPr>
          <w:color w:val="auto"/>
        </w:rPr>
        <w:t xml:space="preserve">(b) </w:t>
      </w:r>
      <w:r w:rsidR="00F067F1" w:rsidRPr="00A366ED">
        <w:rPr>
          <w:color w:val="auto"/>
        </w:rPr>
        <w:t>CHOPCHOP</w:t>
      </w:r>
      <w:r w:rsidR="00A53B04" w:rsidRPr="00A366ED">
        <w:rPr>
          <w:color w:val="auto"/>
        </w:rPr>
        <w:fldChar w:fldCharType="begin">
          <w:fldData xml:space="preserve">PEVuZE5vdGU+PENpdGU+PEF1dGhvcj5Nb250YWd1ZTwvQXV0aG9yPjxZZWFyPjIwMTQ8L1llYXI+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</w:fldData>
        </w:fldChar>
      </w:r>
      <w:r w:rsidR="008E2E04">
        <w:rPr>
          <w:color w:val="auto"/>
        </w:rPr>
        <w:instrText xml:space="preserve"> ADDIN EN.CITE </w:instrText>
      </w:r>
      <w:r w:rsidR="008E2E04">
        <w:rPr>
          <w:color w:val="auto"/>
        </w:rPr>
        <w:fldChar w:fldCharType="begin">
          <w:fldData xml:space="preserve">PEVuZE5vdGU+PENpdGU+PEF1dGhvcj5Nb250YWd1ZTwvQXV0aG9yPjxZZWFyPjIwMTQ8L1llYXI+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</w:fldData>
        </w:fldChar>
      </w:r>
      <w:r w:rsidR="008E2E04">
        <w:rPr>
          <w:color w:val="auto"/>
        </w:rPr>
        <w:instrText xml:space="preserve"> ADDIN EN.CITE.DATA </w:instrText>
      </w:r>
      <w:r w:rsidR="008E2E04">
        <w:rPr>
          <w:color w:val="auto"/>
        </w:rPr>
      </w:r>
      <w:r w:rsidR="008E2E04">
        <w:rPr>
          <w:color w:val="auto"/>
        </w:rPr>
        <w:fldChar w:fldCharType="end"/>
      </w:r>
      <w:r w:rsidR="00A53B04" w:rsidRPr="00A366ED">
        <w:rPr>
          <w:color w:val="auto"/>
        </w:rPr>
      </w:r>
      <w:r w:rsidR="00A53B04" w:rsidRPr="00A366ED">
        <w:rPr>
          <w:color w:val="auto"/>
        </w:rPr>
        <w:fldChar w:fldCharType="separate"/>
      </w:r>
      <w:r w:rsidR="008E2E04" w:rsidRPr="008E2E04">
        <w:rPr>
          <w:noProof/>
          <w:color w:val="auto"/>
          <w:vertAlign w:val="superscript"/>
        </w:rPr>
        <w:t>35</w:t>
      </w:r>
      <w:r w:rsidR="00A53B04" w:rsidRPr="00A366ED">
        <w:rPr>
          <w:color w:val="auto"/>
        </w:rPr>
        <w:fldChar w:fldCharType="end"/>
      </w:r>
      <w:r w:rsidR="00F067F1" w:rsidRPr="00A366ED">
        <w:rPr>
          <w:color w:val="auto"/>
        </w:rPr>
        <w:t xml:space="preserve"> (</w:t>
      </w:r>
      <w:hyperlink r:id="rId13" w:history="1">
        <w:r w:rsidR="00F067F1" w:rsidRPr="00A366ED">
          <w:rPr>
            <w:rStyle w:val="Hyperlink"/>
          </w:rPr>
          <w:t>http://chopchop.cbu.uib.no/</w:t>
        </w:r>
      </w:hyperlink>
      <w:r w:rsidR="00F067F1" w:rsidRPr="00A366ED">
        <w:rPr>
          <w:color w:val="auto"/>
        </w:rPr>
        <w:t>)</w:t>
      </w:r>
      <w:r w:rsidR="00A366ED">
        <w:rPr>
          <w:color w:val="auto"/>
        </w:rPr>
        <w:t xml:space="preserve">; </w:t>
      </w:r>
      <w:r w:rsidR="008E3969" w:rsidRPr="00A366ED">
        <w:rPr>
          <w:color w:val="auto"/>
        </w:rPr>
        <w:t xml:space="preserve">(c) </w:t>
      </w:r>
      <w:r w:rsidR="00F24C8E" w:rsidRPr="00A366ED">
        <w:rPr>
          <w:color w:val="auto"/>
        </w:rPr>
        <w:t>E-CRISP</w:t>
      </w:r>
      <w:r w:rsidR="00F24C8E" w:rsidRPr="00A366ED">
        <w:rPr>
          <w:color w:val="auto"/>
        </w:rPr>
        <w:fldChar w:fldCharType="begin"/>
      </w:r>
      <w:r w:rsidR="008E2E04">
        <w:rPr>
          <w:color w:val="auto"/>
        </w:rPr>
        <w:instrText xml:space="preserve"> ADDIN EN.CITE &lt;EndNote&gt;&lt;Cite&gt;&lt;Author&gt;Heigwer&lt;/Author&gt;&lt;Year&gt;2014&lt;/Year&gt;&lt;RecNum&gt;172&lt;/RecNum&gt;&lt;DisplayText&gt;&lt;style face="superscript"&gt;36&lt;/style&gt;&lt;/DisplayText&gt;&lt;record&gt;&lt;rec-number&gt;172&lt;/rec-number&gt;&lt;foreign-keys&gt;&lt;key app="EN" db-id="d0e0dx0fjxsts4etttgp29eu5pwwvda0ewzw" timestamp="1535537051"&gt;172&lt;/key&gt;&lt;/foreign-keys&gt;&lt;ref-type name="Journal Article"&gt;17&lt;/ref-type&gt;&lt;contributors&gt;&lt;authors&gt;&lt;author&gt;Heigwer, F.&lt;/author&gt;&lt;author&gt;Kerr, G.&lt;/author&gt;&lt;author&gt;Boutros, M.&lt;/author&gt;&lt;/authors&gt;&lt;/contributors&gt;&lt;auth-address&gt;1] Division of Signaling and Functional Genomics, German Cancer Research Center (DKFZ), Heidelberg, Germany. [2] Department of Cell and Molecular Biology, Medical Faculty Mannheim, Heidelberg University, Heidelberg, Germany.&lt;/auth-address&gt;&lt;titles&gt;&lt;title&gt;E-CRISP: fast CRISPR target site identification&lt;/title&gt;&lt;secondary-title&gt;Nat Methods&lt;/secondary-title&gt;&lt;/titles&gt;&lt;periodical&gt;&lt;full-title&gt;Nat Methods&lt;/full-title&gt;&lt;/periodical&gt;&lt;pages&gt;122-3&lt;/pages&gt;&lt;volume&gt;11&lt;/volume&gt;&lt;number&gt;2&lt;/number&gt;&lt;edition&gt;2014/02/01&lt;/edition&gt;&lt;keywords&gt;&lt;keyword&gt;Animals&lt;/keyword&gt;&lt;keyword&gt;*Clustered Regularly Interspaced Short Palindromic Repeats&lt;/keyword&gt;&lt;keyword&gt;Computational Biology/*methods&lt;/keyword&gt;&lt;keyword&gt;Humans&lt;/keyword&gt;&lt;keyword&gt;RNA/*genetics&lt;/keyword&gt;&lt;keyword&gt;RNA-Binding Proteins/*genetics/metabolism&lt;/keyword&gt;&lt;keyword&gt;Sequence Analysis, RNA&lt;/keyword&gt;&lt;keyword&gt;*Software&lt;/keyword&gt;&lt;/keywords&gt;&lt;dates&gt;&lt;year&gt;2014&lt;/year&gt;&lt;pub-dates&gt;&lt;date&gt;Feb&lt;/date&gt;&lt;/pub-dates&gt;&lt;/dates&gt;&lt;isbn&gt;1548-7105 (Electronic)&amp;#xD;1548-7091 (Linking)&lt;/isbn&gt;&lt;accession-num&gt;24481216&lt;/accession-num&gt;&lt;urls&gt;&lt;related-urls&gt;&lt;url&gt;https://www.ncbi.nlm.nih.gov/pubmed/24481216&lt;/url&gt;&lt;/related-urls&gt;&lt;/urls&gt;&lt;electronic-resource-num&gt;10.1038/nmeth.2812&lt;/electronic-resource-num&gt;&lt;/record&gt;&lt;/Cite&gt;&lt;/EndNote&gt;</w:instrText>
      </w:r>
      <w:r w:rsidR="00F24C8E" w:rsidRPr="00A366ED">
        <w:rPr>
          <w:color w:val="auto"/>
        </w:rPr>
        <w:fldChar w:fldCharType="separate"/>
      </w:r>
      <w:r w:rsidR="008E2E04" w:rsidRPr="008E2E04">
        <w:rPr>
          <w:noProof/>
          <w:color w:val="auto"/>
          <w:vertAlign w:val="superscript"/>
        </w:rPr>
        <w:t>36</w:t>
      </w:r>
      <w:r w:rsidR="00F24C8E" w:rsidRPr="00A366ED">
        <w:rPr>
          <w:color w:val="auto"/>
        </w:rPr>
        <w:fldChar w:fldCharType="end"/>
      </w:r>
      <w:r w:rsidR="00A53B04" w:rsidRPr="00A366ED">
        <w:rPr>
          <w:color w:val="auto"/>
        </w:rPr>
        <w:t xml:space="preserve"> (</w:t>
      </w:r>
      <w:hyperlink r:id="rId14" w:history="1">
        <w:r w:rsidR="00A53B04" w:rsidRPr="00A366ED">
          <w:rPr>
            <w:rStyle w:val="Hyperlink"/>
          </w:rPr>
          <w:t>http://www.e-crisp.org/E-CRISP/</w:t>
        </w:r>
      </w:hyperlink>
      <w:r w:rsidR="00A53B04" w:rsidRPr="00A366ED">
        <w:rPr>
          <w:color w:val="auto"/>
        </w:rPr>
        <w:t>)</w:t>
      </w:r>
      <w:r w:rsidR="00A366ED">
        <w:rPr>
          <w:color w:val="auto"/>
        </w:rPr>
        <w:t xml:space="preserve">; </w:t>
      </w:r>
      <w:r w:rsidR="008E3969" w:rsidRPr="00A366ED">
        <w:t xml:space="preserve">(d) </w:t>
      </w:r>
      <w:r w:rsidR="00F24C8E" w:rsidRPr="00A366ED">
        <w:t>CRISPOR</w:t>
      </w:r>
      <w:r w:rsidR="007B549B" w:rsidRPr="00A366ED">
        <w:fldChar w:fldCharType="begin">
          <w:fldData xml:space="preserve">PEVuZE5vdGU+PENpdGU+PEF1dGhvcj5IYWV1c3NsZXI8L0F1dGhvcj48WWVhcj4yMDE2PC9ZZWFy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</w:fldData>
        </w:fldChar>
      </w:r>
      <w:r w:rsidR="008E2E04">
        <w:instrText xml:space="preserve"> ADDIN EN.CITE </w:instrText>
      </w:r>
      <w:r w:rsidR="008E2E04">
        <w:fldChar w:fldCharType="begin">
          <w:fldData xml:space="preserve">PEVuZE5vdGU+PENpdGU+PEF1dGhvcj5IYWV1c3NsZXI8L0F1dGhvcj48WWVhcj4yMDE2PC9ZZWFy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</w:fldData>
        </w:fldChar>
      </w:r>
      <w:r w:rsidR="008E2E04">
        <w:instrText xml:space="preserve"> ADDIN EN.CITE.DATA </w:instrText>
      </w:r>
      <w:r w:rsidR="008E2E04">
        <w:fldChar w:fldCharType="end"/>
      </w:r>
      <w:r w:rsidR="007B549B" w:rsidRPr="00A366ED">
        <w:fldChar w:fldCharType="separate"/>
      </w:r>
      <w:r w:rsidR="008E2E04" w:rsidRPr="008E2E04">
        <w:rPr>
          <w:noProof/>
          <w:vertAlign w:val="superscript"/>
        </w:rPr>
        <w:t>37</w:t>
      </w:r>
      <w:r w:rsidR="007B549B" w:rsidRPr="00A366ED">
        <w:fldChar w:fldCharType="end"/>
      </w:r>
      <w:r w:rsidR="00F24C8E" w:rsidRPr="00A366ED">
        <w:t xml:space="preserve"> (</w:t>
      </w:r>
      <w:hyperlink r:id="rId15" w:history="1">
        <w:r w:rsidR="00F24C8E" w:rsidRPr="00A366ED">
          <w:rPr>
            <w:rStyle w:val="Hyperlink"/>
          </w:rPr>
          <w:t>http://crispor.tefor.net/</w:t>
        </w:r>
      </w:hyperlink>
      <w:r w:rsidR="00F24C8E" w:rsidRPr="00A366ED">
        <w:t>)</w:t>
      </w:r>
      <w:r w:rsidR="00A366ED">
        <w:rPr>
          <w:color w:val="auto"/>
        </w:rPr>
        <w:t xml:space="preserve">; </w:t>
      </w:r>
      <w:r w:rsidR="008E3969" w:rsidRPr="00A366ED">
        <w:rPr>
          <w:color w:val="auto"/>
        </w:rPr>
        <w:t xml:space="preserve">(e) </w:t>
      </w:r>
      <w:r w:rsidR="00EC2D95" w:rsidRPr="00A366ED">
        <w:rPr>
          <w:color w:val="auto"/>
        </w:rPr>
        <w:t>Cas-OFFinder</w:t>
      </w:r>
      <w:r w:rsidR="00EC2D95" w:rsidRPr="00A366ED">
        <w:rPr>
          <w:color w:val="auto"/>
        </w:rPr>
        <w:fldChar w:fldCharType="begin"/>
      </w:r>
      <w:r w:rsidR="008E2E04">
        <w:rPr>
          <w:color w:val="auto"/>
        </w:rPr>
        <w:instrText xml:space="preserve"> ADDIN EN.CITE &lt;EndNote&gt;&lt;Cite&gt;&lt;Author&gt;Bae&lt;/Author&gt;&lt;Year&gt;2014&lt;/Year&gt;&lt;RecNum&gt;174&lt;/RecNum&gt;&lt;DisplayText&gt;&lt;style face="superscript"&gt;38&lt;/style&gt;&lt;/DisplayText&gt;&lt;record&gt;&lt;rec-number&gt;174&lt;/rec-number&gt;&lt;foreign-keys&gt;&lt;key app="EN" db-id="d0e0dx0fjxsts4etttgp29eu5pwwvda0ewzw" timestamp="1535537270"&gt;174&lt;/key&gt;&lt;/foreign-keys&gt;&lt;ref-type name="Journal Article"&gt;17&lt;/ref-type&gt;&lt;contributors&gt;&lt;authors&gt;&lt;author&gt;Bae, S.&lt;/author&gt;&lt;author&gt;Park, J.&lt;/author&gt;&lt;author&gt;Kim, J. S.&lt;/author&gt;&lt;/authors&gt;&lt;/contributors&gt;&lt;auth-address&gt;National Creative Research Initiatives Center for Genome Engineering, Department of Chemistry and Department of Physics and Astronomy, Seoul National University, 599 Gwanak-ro, Seoul 151-742, South Korea.&lt;/auth-address&gt;&lt;titles&gt;&lt;title&gt;Cas-OFFinder: a fast and versatile algorithm that searches for potential off-target sites of Cas9 RNA-guided endonucleases&lt;/title&gt;&lt;secondary-title&gt;Bioinformatics&lt;/secondary-title&gt;&lt;/titles&gt;&lt;periodical&gt;&lt;full-title&gt;Bioinformatics&lt;/full-title&gt;&lt;/periodical&gt;&lt;pages&gt;1473-5&lt;/pages&gt;&lt;volume&gt;30&lt;/volume&gt;&lt;number&gt;10&lt;/number&gt;&lt;edition&gt;2014/01/28&lt;/edition&gt;&lt;keywords&gt;&lt;keyword&gt;*Algorithms&lt;/keyword&gt;&lt;keyword&gt;Animals&lt;/keyword&gt;&lt;keyword&gt;Bacterial Proteins/*chemistry/genetics&lt;/keyword&gt;&lt;keyword&gt;Base Sequence&lt;/keyword&gt;&lt;keyword&gt;DNA/genetics/metabolism&lt;/keyword&gt;&lt;keyword&gt;Endonucleases/*chemistry/genetics&lt;/keyword&gt;&lt;keyword&gt;Genome, Human&lt;/keyword&gt;&lt;keyword&gt;Genome, Plant&lt;/keyword&gt;&lt;keyword&gt;Humans&lt;/keyword&gt;&lt;keyword&gt;Mice&lt;/keyword&gt;&lt;keyword&gt;RNA, Guide/*genetics/metabolism&lt;/keyword&gt;&lt;keyword&gt;Sequence Analysis, DNA/*methods&lt;/keyword&gt;&lt;keyword&gt;*Software&lt;/keyword&gt;&lt;keyword&gt;Time Factors&lt;/keyword&gt;&lt;/keywords&gt;&lt;dates&gt;&lt;year&gt;2014&lt;/year&gt;&lt;pub-dates&gt;&lt;date&gt;May 15&lt;/date&gt;&lt;/pub-dates&gt;&lt;/dates&gt;&lt;isbn&gt;1367-4811 (Electronic)&amp;#xD;1367-4803 (Linking)&lt;/isbn&gt;&lt;accession-num&gt;24463181&lt;/accession-num&gt;&lt;urls&gt;&lt;related-urls&gt;&lt;url&gt;https://www.ncbi.nlm.nih.gov/pubmed/24463181&lt;/url&gt;&lt;/related-urls&gt;&lt;/urls&gt;&lt;custom2&gt;PMC4016707&lt;/custom2&gt;&lt;electronic-resource-num&gt;10.1093/bioinformatics/btu048&lt;/electronic-resource-num&gt;&lt;/record&gt;&lt;/Cite&gt;&lt;/EndNote&gt;</w:instrText>
      </w:r>
      <w:r w:rsidR="00EC2D95" w:rsidRPr="00A366ED">
        <w:rPr>
          <w:color w:val="auto"/>
        </w:rPr>
        <w:fldChar w:fldCharType="separate"/>
      </w:r>
      <w:r w:rsidR="008E2E04" w:rsidRPr="008E2E04">
        <w:rPr>
          <w:noProof/>
          <w:color w:val="auto"/>
          <w:vertAlign w:val="superscript"/>
        </w:rPr>
        <w:t>38</w:t>
      </w:r>
      <w:r w:rsidR="00EC2D95" w:rsidRPr="00A366ED">
        <w:rPr>
          <w:color w:val="auto"/>
        </w:rPr>
        <w:fldChar w:fldCharType="end"/>
      </w:r>
      <w:r w:rsidR="00EC2D95" w:rsidRPr="00A366ED">
        <w:rPr>
          <w:color w:val="auto"/>
        </w:rPr>
        <w:t xml:space="preserve"> (</w:t>
      </w:r>
      <w:hyperlink r:id="rId16" w:history="1">
        <w:r w:rsidR="00EC2D95" w:rsidRPr="00A366ED">
          <w:rPr>
            <w:rStyle w:val="Hyperlink"/>
          </w:rPr>
          <w:t>http://www.rgenome.net/cas-offinder/</w:t>
        </w:r>
      </w:hyperlink>
      <w:r w:rsidR="00EC2D95" w:rsidRPr="00A366ED">
        <w:rPr>
          <w:color w:val="auto"/>
        </w:rPr>
        <w:t>)</w:t>
      </w:r>
      <w:r w:rsidR="00A366ED">
        <w:rPr>
          <w:color w:val="auto"/>
        </w:rPr>
        <w:t>.</w:t>
      </w:r>
    </w:p>
    <w:p w14:paraId="3C70DA48" w14:textId="2447EDB2" w:rsidR="001220FE" w:rsidRPr="00A366ED" w:rsidRDefault="00C81BEF" w:rsidP="00A366ED">
      <w:pPr>
        <w:widowControl/>
        <w:rPr>
          <w:color w:val="auto"/>
        </w:rPr>
      </w:pPr>
      <w:r w:rsidRPr="00A366ED">
        <w:rPr>
          <w:color w:val="auto"/>
        </w:rPr>
        <w:t xml:space="preserve"> </w:t>
      </w:r>
    </w:p>
    <w:p w14:paraId="5AC7DC6E" w14:textId="463D4F36" w:rsidR="005D77D8" w:rsidRPr="00A366ED" w:rsidRDefault="006A7E23" w:rsidP="00A366ED">
      <w:pPr>
        <w:widowControl/>
        <w:rPr>
          <w:color w:val="auto"/>
        </w:rPr>
      </w:pPr>
      <w:r w:rsidRPr="00A366ED">
        <w:rPr>
          <w:color w:val="auto"/>
        </w:rPr>
        <w:t>NOTE: The optimal length of the spacer can vary from 17 to 25 nucleotides (</w:t>
      </w:r>
      <w:proofErr w:type="spellStart"/>
      <w:r w:rsidRPr="00A366ED">
        <w:rPr>
          <w:color w:val="auto"/>
        </w:rPr>
        <w:t>nt</w:t>
      </w:r>
      <w:proofErr w:type="spellEnd"/>
      <w:r w:rsidRPr="00A366ED">
        <w:rPr>
          <w:color w:val="auto"/>
        </w:rPr>
        <w:t xml:space="preserve">) inclusive, depending on which Cas enzyme is used (see </w:t>
      </w:r>
      <w:r w:rsidRPr="00A366ED">
        <w:rPr>
          <w:b/>
          <w:color w:val="auto"/>
        </w:rPr>
        <w:t>Table 1</w:t>
      </w:r>
      <w:r w:rsidRPr="00A366ED">
        <w:rPr>
          <w:color w:val="auto"/>
        </w:rPr>
        <w:t>).</w:t>
      </w:r>
      <w:r w:rsidR="00A366ED">
        <w:rPr>
          <w:color w:val="auto"/>
        </w:rPr>
        <w:t xml:space="preserve"> </w:t>
      </w:r>
      <w:r w:rsidR="005D77D8" w:rsidRPr="00A366ED">
        <w:rPr>
          <w:color w:val="auto"/>
        </w:rPr>
        <w:t xml:space="preserve">For Cas9, the spacer is upstream of the PAM, while for Cas12a, the spacer is downstream of the PAM. </w:t>
      </w:r>
      <w:r w:rsidR="00335FCD" w:rsidRPr="00A366ED">
        <w:rPr>
          <w:color w:val="auto"/>
        </w:rPr>
        <w:t>Additionally, HDR efficiency drops rapidly with increasing distance from the cut site. Hence, for precise DNA editing, position the sgRNA as close as possible to the intended modification site.</w:t>
      </w:r>
    </w:p>
    <w:p w14:paraId="35FE1907" w14:textId="77777777" w:rsidR="009927E4" w:rsidRPr="00A366ED" w:rsidRDefault="009927E4" w:rsidP="00A366ED">
      <w:pPr>
        <w:widowControl/>
        <w:rPr>
          <w:color w:val="auto"/>
        </w:rPr>
      </w:pPr>
    </w:p>
    <w:p w14:paraId="0A14D16D" w14:textId="56E4331A" w:rsidR="009927E4" w:rsidRPr="00A366ED" w:rsidRDefault="009927E4" w:rsidP="00A366ED">
      <w:pPr>
        <w:widowControl/>
        <w:rPr>
          <w:color w:val="auto"/>
        </w:rPr>
      </w:pPr>
      <w:r w:rsidRPr="00A366ED">
        <w:rPr>
          <w:color w:val="auto"/>
        </w:rPr>
        <w:t xml:space="preserve">1.3 </w:t>
      </w:r>
      <w:r w:rsidR="005A2B6F" w:rsidRPr="00A366ED">
        <w:rPr>
          <w:color w:val="auto"/>
        </w:rPr>
        <w:t>Synthesize</w:t>
      </w:r>
      <w:r w:rsidRPr="00A366ED">
        <w:rPr>
          <w:color w:val="auto"/>
        </w:rPr>
        <w:t xml:space="preserve"> DNA oligonucleotides with the </w:t>
      </w:r>
      <w:r w:rsidR="005A2B6F" w:rsidRPr="00A366ED">
        <w:rPr>
          <w:color w:val="auto"/>
        </w:rPr>
        <w:t>appropriate</w:t>
      </w:r>
      <w:r w:rsidRPr="00A366ED">
        <w:rPr>
          <w:color w:val="auto"/>
        </w:rPr>
        <w:t xml:space="preserve"> overhangs for the </w:t>
      </w:r>
      <w:r w:rsidR="005A2B6F" w:rsidRPr="00A366ED">
        <w:rPr>
          <w:color w:val="auto"/>
        </w:rPr>
        <w:t xml:space="preserve">CRISPR </w:t>
      </w:r>
      <w:r w:rsidRPr="00A366ED">
        <w:rPr>
          <w:color w:val="auto"/>
        </w:rPr>
        <w:t xml:space="preserve">plasmid that is being used. </w:t>
      </w:r>
    </w:p>
    <w:p w14:paraId="1A7B1319" w14:textId="77777777" w:rsidR="009927E4" w:rsidRPr="00A366ED" w:rsidRDefault="009927E4" w:rsidP="00A366ED">
      <w:pPr>
        <w:widowControl/>
        <w:rPr>
          <w:color w:val="auto"/>
        </w:rPr>
      </w:pPr>
    </w:p>
    <w:p w14:paraId="53CAB197" w14:textId="77777777" w:rsidR="00A366ED" w:rsidRDefault="009927E4" w:rsidP="00A366ED">
      <w:pPr>
        <w:widowControl/>
        <w:rPr>
          <w:color w:val="auto"/>
        </w:rPr>
      </w:pPr>
      <w:r w:rsidRPr="00A366ED">
        <w:rPr>
          <w:color w:val="auto"/>
        </w:rPr>
        <w:t>1.3.1 Add a G nucleotide in front of the spacer if the first position of the guide is not a G.</w:t>
      </w:r>
      <w:r w:rsidR="00A366ED">
        <w:rPr>
          <w:color w:val="auto"/>
        </w:rPr>
        <w:t xml:space="preserve"> </w:t>
      </w:r>
      <w:r w:rsidRPr="00A366ED">
        <w:rPr>
          <w:color w:val="auto"/>
        </w:rPr>
        <w:t>Determine the reverse complementary sequence of the spacer.</w:t>
      </w:r>
      <w:r w:rsidR="005A2B6F" w:rsidRPr="00A366ED">
        <w:rPr>
          <w:color w:val="auto"/>
        </w:rPr>
        <w:t xml:space="preserve"> Add in the necessary overhangs for cloning purposes. </w:t>
      </w:r>
    </w:p>
    <w:p w14:paraId="269699A8" w14:textId="77777777" w:rsidR="00A366ED" w:rsidRDefault="00A366ED" w:rsidP="00A366ED">
      <w:pPr>
        <w:widowControl/>
        <w:rPr>
          <w:color w:val="auto"/>
        </w:rPr>
      </w:pPr>
    </w:p>
    <w:p w14:paraId="22D9AFE7" w14:textId="3885D020" w:rsidR="005A2B6F" w:rsidRPr="00A366ED" w:rsidRDefault="00A366ED" w:rsidP="00A366ED">
      <w:pPr>
        <w:widowControl/>
        <w:rPr>
          <w:color w:val="auto"/>
        </w:rPr>
      </w:pPr>
      <w:r>
        <w:rPr>
          <w:color w:val="auto"/>
        </w:rPr>
        <w:t xml:space="preserve">NOTE: </w:t>
      </w:r>
      <w:r w:rsidR="00DB0667" w:rsidRPr="00A366ED">
        <w:rPr>
          <w:color w:val="auto"/>
        </w:rPr>
        <w:t>By way of illustration</w:t>
      </w:r>
      <w:r w:rsidR="005A2B6F" w:rsidRPr="00A366ED">
        <w:rPr>
          <w:color w:val="auto"/>
        </w:rPr>
        <w:t>, for the</w:t>
      </w:r>
      <w:r w:rsidR="00DB0667" w:rsidRPr="00A366ED">
        <w:rPr>
          <w:color w:val="auto"/>
        </w:rPr>
        <w:t xml:space="preserve"> plasmids</w:t>
      </w:r>
      <w:r w:rsidR="00B74676" w:rsidRPr="00A366ED">
        <w:rPr>
          <w:color w:val="auto"/>
        </w:rPr>
        <w:t xml:space="preserve"> </w:t>
      </w:r>
      <w:r w:rsidR="00DB0667" w:rsidRPr="00A366ED">
        <w:rPr>
          <w:color w:val="auto"/>
        </w:rPr>
        <w:t xml:space="preserve">used in </w:t>
      </w:r>
      <w:r w:rsidR="00B74676" w:rsidRPr="00A366ED">
        <w:rPr>
          <w:color w:val="auto"/>
        </w:rPr>
        <w:t>our</w:t>
      </w:r>
      <w:r w:rsidR="008A47B1" w:rsidRPr="00A366ED">
        <w:rPr>
          <w:color w:val="auto"/>
        </w:rPr>
        <w:t xml:space="preserve"> </w:t>
      </w:r>
      <w:r w:rsidR="00DB0667" w:rsidRPr="00A366ED">
        <w:rPr>
          <w:color w:val="auto"/>
        </w:rPr>
        <w:t>evaluation study</w:t>
      </w:r>
      <w:r w:rsidR="00437989"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437989" w:rsidRPr="00A366ED">
        <w:rPr>
          <w:color w:val="auto"/>
        </w:rPr>
        <w:instrText xml:space="preserve"> ADDIN EN.CITE </w:instrText>
      </w:r>
      <w:r w:rsidR="00437989"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437989" w:rsidRPr="00A366ED">
        <w:rPr>
          <w:color w:val="auto"/>
        </w:rPr>
        <w:instrText xml:space="preserve"> ADDIN EN.CITE.DATA </w:instrText>
      </w:r>
      <w:r w:rsidR="00437989" w:rsidRPr="00A366ED">
        <w:rPr>
          <w:color w:val="auto"/>
        </w:rPr>
      </w:r>
      <w:r w:rsidR="00437989" w:rsidRPr="00A366ED">
        <w:rPr>
          <w:color w:val="auto"/>
        </w:rPr>
        <w:fldChar w:fldCharType="end"/>
      </w:r>
      <w:r w:rsidR="00437989" w:rsidRPr="00A366ED">
        <w:rPr>
          <w:color w:val="auto"/>
        </w:rPr>
      </w:r>
      <w:r w:rsidR="00437989" w:rsidRPr="00A366ED">
        <w:rPr>
          <w:color w:val="auto"/>
        </w:rPr>
        <w:fldChar w:fldCharType="separate"/>
      </w:r>
      <w:r w:rsidR="00437989" w:rsidRPr="00A366ED">
        <w:rPr>
          <w:noProof/>
          <w:color w:val="auto"/>
          <w:vertAlign w:val="superscript"/>
        </w:rPr>
        <w:t>25</w:t>
      </w:r>
      <w:r w:rsidR="00437989" w:rsidRPr="00A366ED">
        <w:rPr>
          <w:color w:val="auto"/>
        </w:rPr>
        <w:fldChar w:fldCharType="end"/>
      </w:r>
      <w:r w:rsidR="00DB0667" w:rsidRPr="00A366ED">
        <w:rPr>
          <w:color w:val="auto"/>
        </w:rPr>
        <w:t xml:space="preserve">, </w:t>
      </w:r>
      <w:r w:rsidR="005A2B6F" w:rsidRPr="00A366ED">
        <w:rPr>
          <w:color w:val="auto"/>
        </w:rPr>
        <w:t>the oligonucleotides to be synthesized are</w:t>
      </w:r>
      <w:r w:rsidR="00FD553E" w:rsidRPr="00A366ED">
        <w:rPr>
          <w:color w:val="auto"/>
        </w:rPr>
        <w:t xml:space="preserve"> shown in </w:t>
      </w:r>
      <w:r w:rsidR="00FD553E" w:rsidRPr="00A366ED">
        <w:rPr>
          <w:b/>
          <w:color w:val="auto"/>
        </w:rPr>
        <w:t>Table 2</w:t>
      </w:r>
      <w:r w:rsidR="00FD553E" w:rsidRPr="00A366ED">
        <w:rPr>
          <w:color w:val="auto"/>
        </w:rPr>
        <w:t>.</w:t>
      </w:r>
      <w:r w:rsidR="005779FF" w:rsidRPr="00A366ED">
        <w:rPr>
          <w:color w:val="auto"/>
        </w:rPr>
        <w:t xml:space="preserve"> Use the example given in </w:t>
      </w:r>
      <w:r w:rsidR="005779FF" w:rsidRPr="00A366ED">
        <w:rPr>
          <w:b/>
          <w:color w:val="auto"/>
        </w:rPr>
        <w:t xml:space="preserve">Figure </w:t>
      </w:r>
      <w:r w:rsidR="00A379D3" w:rsidRPr="00A366ED">
        <w:rPr>
          <w:b/>
          <w:color w:val="auto"/>
        </w:rPr>
        <w:t>2</w:t>
      </w:r>
      <w:r w:rsidR="005779FF" w:rsidRPr="00A366ED">
        <w:rPr>
          <w:color w:val="auto"/>
        </w:rPr>
        <w:t xml:space="preserve"> as a guide, if necessary.</w:t>
      </w:r>
      <w:r w:rsidRPr="00A366ED">
        <w:rPr>
          <w:color w:val="auto"/>
        </w:rPr>
        <w:t xml:space="preserve"> Many CRISPR plasmids are </w:t>
      </w:r>
      <w:r w:rsidRPr="00A35085">
        <w:rPr>
          <w:color w:val="auto"/>
        </w:rPr>
        <w:t xml:space="preserve">available from commercial sources (e.g., </w:t>
      </w:r>
      <w:proofErr w:type="spellStart"/>
      <w:r w:rsidRPr="00A35085">
        <w:rPr>
          <w:color w:val="auto"/>
        </w:rPr>
        <w:t>Addgene</w:t>
      </w:r>
      <w:proofErr w:type="spellEnd"/>
      <w:r w:rsidRPr="00A35085">
        <w:rPr>
          <w:color w:val="auto"/>
        </w:rPr>
        <w:t xml:space="preserve">). Some of the more popular plasmids are given in the </w:t>
      </w:r>
      <w:r w:rsidRPr="00A35085">
        <w:rPr>
          <w:b/>
          <w:color w:val="auto"/>
        </w:rPr>
        <w:t>Table of Materials</w:t>
      </w:r>
      <w:r w:rsidRPr="00A35085">
        <w:rPr>
          <w:color w:val="auto"/>
        </w:rPr>
        <w:t>.</w:t>
      </w:r>
      <w:r w:rsidR="00337936">
        <w:rPr>
          <w:color w:val="auto"/>
        </w:rPr>
        <w:t xml:space="preserve"> </w:t>
      </w:r>
    </w:p>
    <w:p w14:paraId="5179C361" w14:textId="77777777" w:rsidR="00D903F5" w:rsidRPr="00A366ED" w:rsidRDefault="00D903F5" w:rsidP="00A366ED">
      <w:pPr>
        <w:widowControl/>
        <w:rPr>
          <w:color w:val="auto"/>
        </w:rPr>
      </w:pPr>
    </w:p>
    <w:p w14:paraId="31621E3F" w14:textId="43587F36" w:rsidR="00D903F5" w:rsidRPr="00A366ED" w:rsidRDefault="00D903F5" w:rsidP="00A366ED">
      <w:pPr>
        <w:widowControl/>
        <w:rPr>
          <w:color w:val="auto"/>
        </w:rPr>
      </w:pPr>
      <w:r w:rsidRPr="00A366ED">
        <w:rPr>
          <w:color w:val="auto"/>
        </w:rPr>
        <w:t xml:space="preserve">[Place </w:t>
      </w:r>
      <w:r w:rsidRPr="00A366ED">
        <w:rPr>
          <w:b/>
          <w:color w:val="auto"/>
        </w:rPr>
        <w:t>Table 2</w:t>
      </w:r>
      <w:r w:rsidRPr="00A366ED">
        <w:rPr>
          <w:color w:val="auto"/>
        </w:rPr>
        <w:t xml:space="preserve"> </w:t>
      </w:r>
      <w:r w:rsidR="004F6420" w:rsidRPr="00A366ED">
        <w:rPr>
          <w:color w:val="auto"/>
        </w:rPr>
        <w:t xml:space="preserve">and </w:t>
      </w:r>
      <w:r w:rsidR="004F6420" w:rsidRPr="00A366ED">
        <w:rPr>
          <w:b/>
          <w:color w:val="auto"/>
        </w:rPr>
        <w:t>Figure 2</w:t>
      </w:r>
      <w:r w:rsidR="004F6420" w:rsidRPr="00A366ED">
        <w:rPr>
          <w:color w:val="auto"/>
        </w:rPr>
        <w:t xml:space="preserve"> </w:t>
      </w:r>
      <w:r w:rsidRPr="00A366ED">
        <w:rPr>
          <w:color w:val="auto"/>
        </w:rPr>
        <w:t>here.]</w:t>
      </w:r>
    </w:p>
    <w:p w14:paraId="41D63EAE" w14:textId="77777777" w:rsidR="00536E42" w:rsidRPr="00A366ED" w:rsidRDefault="00536E42" w:rsidP="00A366ED">
      <w:pPr>
        <w:widowControl/>
        <w:rPr>
          <w:color w:val="auto"/>
        </w:rPr>
      </w:pPr>
    </w:p>
    <w:p w14:paraId="39EAE790" w14:textId="48439798" w:rsidR="001220FE" w:rsidRPr="00A366ED" w:rsidRDefault="001220FE" w:rsidP="00A366ED">
      <w:pPr>
        <w:widowControl/>
        <w:rPr>
          <w:b/>
          <w:color w:val="auto"/>
        </w:rPr>
      </w:pPr>
      <w:r w:rsidRPr="00A366ED">
        <w:rPr>
          <w:b/>
          <w:color w:val="auto"/>
        </w:rPr>
        <w:t xml:space="preserve">2. Cloning of </w:t>
      </w:r>
      <w:r w:rsidR="00A366ED" w:rsidRPr="00A366ED">
        <w:rPr>
          <w:b/>
          <w:color w:val="auto"/>
        </w:rPr>
        <w:t>oligonucleotides into a backbone vector</w:t>
      </w:r>
    </w:p>
    <w:p w14:paraId="6DD787D9" w14:textId="414C509D" w:rsidR="001220FE" w:rsidRPr="00A366ED" w:rsidRDefault="001220FE" w:rsidP="00A366ED">
      <w:pPr>
        <w:widowControl/>
        <w:rPr>
          <w:color w:val="auto"/>
        </w:rPr>
      </w:pPr>
    </w:p>
    <w:p w14:paraId="27BD779F" w14:textId="7DF06999" w:rsidR="001220FE" w:rsidRPr="00A366ED" w:rsidRDefault="001220FE" w:rsidP="00A366ED">
      <w:pPr>
        <w:widowControl/>
        <w:rPr>
          <w:color w:val="auto"/>
        </w:rPr>
      </w:pPr>
      <w:r w:rsidRPr="00A366ED">
        <w:rPr>
          <w:color w:val="auto"/>
        </w:rPr>
        <w:t xml:space="preserve">2.1 </w:t>
      </w:r>
      <w:r w:rsidR="00084175" w:rsidRPr="00A366ED">
        <w:rPr>
          <w:color w:val="auto"/>
        </w:rPr>
        <w:t>Phosphorylate and anneal sense and antisense oligonucleotides.</w:t>
      </w:r>
    </w:p>
    <w:p w14:paraId="1976CF03" w14:textId="77777777" w:rsidR="00084175" w:rsidRPr="00A366ED" w:rsidRDefault="00084175" w:rsidP="00A366ED">
      <w:pPr>
        <w:widowControl/>
        <w:rPr>
          <w:color w:val="auto"/>
        </w:rPr>
      </w:pPr>
    </w:p>
    <w:p w14:paraId="6FB82259" w14:textId="39E5AB40" w:rsidR="004241D0" w:rsidRPr="00A366ED" w:rsidRDefault="005D34D2" w:rsidP="00A366ED">
      <w:pPr>
        <w:widowControl/>
        <w:rPr>
          <w:color w:val="auto"/>
        </w:rPr>
      </w:pPr>
      <w:r w:rsidRPr="00A366ED">
        <w:rPr>
          <w:color w:val="auto"/>
        </w:rPr>
        <w:t>2</w:t>
      </w:r>
      <w:r w:rsidR="004241D0" w:rsidRPr="00A366ED">
        <w:rPr>
          <w:color w:val="auto"/>
        </w:rPr>
        <w:t>.1.1 If the oligo</w:t>
      </w:r>
      <w:r w:rsidRPr="00A366ED">
        <w:rPr>
          <w:color w:val="auto"/>
        </w:rPr>
        <w:t>nucleotide</w:t>
      </w:r>
      <w:r w:rsidR="004241D0" w:rsidRPr="00A366ED">
        <w:rPr>
          <w:color w:val="auto"/>
        </w:rPr>
        <w:t xml:space="preserve">s are lyophilized, resuspend them to a 100 µM concentration in </w:t>
      </w:r>
      <w:r w:rsidR="00763DAA">
        <w:rPr>
          <w:color w:val="auto"/>
        </w:rPr>
        <w:t>t</w:t>
      </w:r>
      <w:r w:rsidR="00BE32E9" w:rsidRPr="00A366ED">
        <w:rPr>
          <w:color w:val="auto"/>
        </w:rPr>
        <w:t>ris-</w:t>
      </w:r>
      <w:r w:rsidR="00A366ED" w:rsidRPr="00A366ED">
        <w:t xml:space="preserve"> </w:t>
      </w:r>
      <w:r w:rsidR="00A366ED">
        <w:rPr>
          <w:color w:val="auto"/>
        </w:rPr>
        <w:t>e</w:t>
      </w:r>
      <w:r w:rsidR="00A366ED" w:rsidRPr="00A366ED">
        <w:rPr>
          <w:color w:val="auto"/>
        </w:rPr>
        <w:t>thylenediaminetetraacetic acid</w:t>
      </w:r>
      <w:r w:rsidR="00A366ED">
        <w:rPr>
          <w:color w:val="auto"/>
        </w:rPr>
        <w:t xml:space="preserve"> (</w:t>
      </w:r>
      <w:r w:rsidR="004241D0" w:rsidRPr="00A366ED">
        <w:rPr>
          <w:color w:val="auto"/>
        </w:rPr>
        <w:t>E</w:t>
      </w:r>
      <w:r w:rsidR="00BE32E9" w:rsidRPr="00A366ED">
        <w:rPr>
          <w:color w:val="auto"/>
        </w:rPr>
        <w:t>DTA</w:t>
      </w:r>
      <w:r w:rsidR="00A366ED">
        <w:rPr>
          <w:color w:val="auto"/>
        </w:rPr>
        <w:t>) (</w:t>
      </w:r>
      <w:r w:rsidR="00BE32E9" w:rsidRPr="00A366ED">
        <w:rPr>
          <w:color w:val="auto"/>
        </w:rPr>
        <w:t>TE</w:t>
      </w:r>
      <w:r w:rsidR="004241D0" w:rsidRPr="00A366ED">
        <w:rPr>
          <w:color w:val="auto"/>
        </w:rPr>
        <w:t xml:space="preserve"> buffer</w:t>
      </w:r>
      <w:r w:rsidR="00A366ED">
        <w:rPr>
          <w:color w:val="auto"/>
        </w:rPr>
        <w:t xml:space="preserve">, </w:t>
      </w:r>
      <w:r w:rsidR="00BE32E9" w:rsidRPr="00A366ED">
        <w:rPr>
          <w:color w:val="auto"/>
        </w:rPr>
        <w:t xml:space="preserve">see </w:t>
      </w:r>
      <w:r w:rsidR="00A366ED" w:rsidRPr="00A366ED">
        <w:rPr>
          <w:b/>
          <w:color w:val="auto"/>
        </w:rPr>
        <w:t>Table of Materials</w:t>
      </w:r>
      <w:r w:rsidR="00BE32E9" w:rsidRPr="00A366ED">
        <w:rPr>
          <w:color w:val="auto"/>
        </w:rPr>
        <w:t xml:space="preserve">) </w:t>
      </w:r>
      <w:r w:rsidR="004241D0" w:rsidRPr="00A366ED">
        <w:rPr>
          <w:color w:val="auto"/>
        </w:rPr>
        <w:t>or ddH</w:t>
      </w:r>
      <w:r w:rsidR="004241D0" w:rsidRPr="00A366ED">
        <w:rPr>
          <w:color w:val="auto"/>
          <w:vertAlign w:val="subscript"/>
        </w:rPr>
        <w:t>2</w:t>
      </w:r>
      <w:r w:rsidR="00A366ED">
        <w:rPr>
          <w:color w:val="auto"/>
        </w:rPr>
        <w:t>O</w:t>
      </w:r>
      <w:r w:rsidR="004241D0" w:rsidRPr="00A366ED">
        <w:rPr>
          <w:color w:val="auto"/>
        </w:rPr>
        <w:t xml:space="preserve">. </w:t>
      </w:r>
    </w:p>
    <w:p w14:paraId="4A301AB9" w14:textId="77777777" w:rsidR="00124F45" w:rsidRPr="00A366ED" w:rsidRDefault="00124F45" w:rsidP="00A366ED">
      <w:pPr>
        <w:widowControl/>
        <w:rPr>
          <w:color w:val="auto"/>
        </w:rPr>
      </w:pPr>
    </w:p>
    <w:p w14:paraId="7A7004C0" w14:textId="1D95615D" w:rsidR="00124F45" w:rsidRPr="00A366ED" w:rsidRDefault="00124F45" w:rsidP="00A366ED">
      <w:pPr>
        <w:widowControl/>
        <w:rPr>
          <w:color w:val="auto"/>
        </w:rPr>
      </w:pPr>
      <w:r w:rsidRPr="00A366ED">
        <w:rPr>
          <w:color w:val="auto"/>
        </w:rPr>
        <w:lastRenderedPageBreak/>
        <w:t>2</w:t>
      </w:r>
      <w:r w:rsidR="004241D0" w:rsidRPr="00A366ED">
        <w:rPr>
          <w:color w:val="auto"/>
        </w:rPr>
        <w:t xml:space="preserve">.1.2 Prepare a 10 </w:t>
      </w:r>
      <w:r w:rsidR="00A366ED">
        <w:rPr>
          <w:color w:val="auto"/>
        </w:rPr>
        <w:t>µL</w:t>
      </w:r>
      <w:r w:rsidR="004241D0" w:rsidRPr="00A366ED">
        <w:rPr>
          <w:color w:val="auto"/>
        </w:rPr>
        <w:t xml:space="preserve"> reaction mix</w:t>
      </w:r>
      <w:r w:rsidR="00A366ED">
        <w:rPr>
          <w:color w:val="auto"/>
        </w:rPr>
        <w:t xml:space="preserve"> containing </w:t>
      </w:r>
      <w:r w:rsidR="004241D0" w:rsidRPr="00A366ED">
        <w:rPr>
          <w:color w:val="auto"/>
        </w:rPr>
        <w:t xml:space="preserve">1 </w:t>
      </w:r>
      <w:r w:rsidR="00A366ED">
        <w:rPr>
          <w:color w:val="auto"/>
        </w:rPr>
        <w:t>µL</w:t>
      </w:r>
      <w:r w:rsidR="004241D0" w:rsidRPr="00A366ED">
        <w:rPr>
          <w:color w:val="auto"/>
        </w:rPr>
        <w:t xml:space="preserve"> </w:t>
      </w:r>
      <w:r w:rsidR="00A35085">
        <w:rPr>
          <w:color w:val="auto"/>
        </w:rPr>
        <w:t xml:space="preserve">of </w:t>
      </w:r>
      <w:r w:rsidRPr="00A366ED">
        <w:rPr>
          <w:color w:val="auto"/>
        </w:rPr>
        <w:t xml:space="preserve">sense oligonucleotide, 1 </w:t>
      </w:r>
      <w:r w:rsidR="00A366ED">
        <w:rPr>
          <w:color w:val="auto"/>
        </w:rPr>
        <w:t>µL</w:t>
      </w:r>
      <w:r w:rsidRPr="00A366ED">
        <w:rPr>
          <w:color w:val="auto"/>
        </w:rPr>
        <w:t xml:space="preserve"> </w:t>
      </w:r>
      <w:r w:rsidR="00A35085">
        <w:rPr>
          <w:color w:val="auto"/>
        </w:rPr>
        <w:t xml:space="preserve">of </w:t>
      </w:r>
      <w:r w:rsidRPr="00A366ED">
        <w:rPr>
          <w:color w:val="auto"/>
        </w:rPr>
        <w:t>antisense oligonucleotide</w:t>
      </w:r>
      <w:r w:rsidR="004241D0" w:rsidRPr="00A366ED">
        <w:rPr>
          <w:color w:val="auto"/>
        </w:rPr>
        <w:t xml:space="preserve">, 1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 xml:space="preserve">T4 </w:t>
      </w:r>
      <w:r w:rsidRPr="00A366ED">
        <w:rPr>
          <w:color w:val="auto"/>
        </w:rPr>
        <w:t xml:space="preserve">DNA ligase </w:t>
      </w:r>
      <w:r w:rsidR="004241D0" w:rsidRPr="00A366ED">
        <w:rPr>
          <w:color w:val="auto"/>
        </w:rPr>
        <w:t>buffer</w:t>
      </w:r>
      <w:r w:rsidRPr="00A366ED">
        <w:rPr>
          <w:color w:val="auto"/>
        </w:rPr>
        <w:t xml:space="preserve"> (10x)</w:t>
      </w:r>
      <w:r w:rsidR="004241D0" w:rsidRPr="00A366ED">
        <w:rPr>
          <w:color w:val="auto"/>
        </w:rPr>
        <w:t xml:space="preserve">, 1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 xml:space="preserve">T4 </w:t>
      </w:r>
      <w:r w:rsidR="00A366ED">
        <w:rPr>
          <w:color w:val="auto"/>
        </w:rPr>
        <w:t>p</w:t>
      </w:r>
      <w:r w:rsidR="007752F2" w:rsidRPr="00A366ED">
        <w:rPr>
          <w:color w:val="auto"/>
        </w:rPr>
        <w:t xml:space="preserve">olynucleotide </w:t>
      </w:r>
      <w:r w:rsidR="00A366ED">
        <w:rPr>
          <w:color w:val="auto"/>
        </w:rPr>
        <w:t>k</w:t>
      </w:r>
      <w:r w:rsidR="007752F2" w:rsidRPr="00A366ED">
        <w:rPr>
          <w:color w:val="auto"/>
        </w:rPr>
        <w:t>inase (PNK)</w:t>
      </w:r>
      <w:r w:rsidR="004241D0" w:rsidRPr="00A366ED">
        <w:rPr>
          <w:color w:val="auto"/>
        </w:rPr>
        <w:t>, and 6</w:t>
      </w:r>
      <w:r w:rsidRPr="00A366ED">
        <w:rPr>
          <w:color w:val="auto"/>
        </w:rPr>
        <w:t xml:space="preserve">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ddH</w:t>
      </w:r>
      <w:r w:rsidR="004241D0" w:rsidRPr="00A366ED">
        <w:rPr>
          <w:color w:val="auto"/>
          <w:vertAlign w:val="subscript"/>
        </w:rPr>
        <w:t>2</w:t>
      </w:r>
      <w:r w:rsidR="00A366ED">
        <w:rPr>
          <w:color w:val="auto"/>
        </w:rPr>
        <w:t>O</w:t>
      </w:r>
      <w:r w:rsidR="004241D0" w:rsidRPr="00A366ED">
        <w:rPr>
          <w:color w:val="auto"/>
        </w:rPr>
        <w:t>.</w:t>
      </w:r>
      <w:r w:rsidR="00A366ED">
        <w:rPr>
          <w:color w:val="auto"/>
        </w:rPr>
        <w:t xml:space="preserve"> </w:t>
      </w:r>
      <w:r w:rsidRPr="00A366ED">
        <w:rPr>
          <w:color w:val="auto"/>
        </w:rPr>
        <w:t xml:space="preserve">Mix well by pipetting and place the reaction mix </w:t>
      </w:r>
      <w:r w:rsidR="004241D0" w:rsidRPr="00A366ED">
        <w:rPr>
          <w:color w:val="auto"/>
        </w:rPr>
        <w:t>in a thermal cycler using the following parameters: 37 °C for 30 min, 95 °C for 5 min, and ramp down to 25 °C at 6 °C/min.</w:t>
      </w:r>
    </w:p>
    <w:p w14:paraId="60C1E4EF" w14:textId="36732ABE" w:rsidR="004241D0" w:rsidRPr="00A366ED" w:rsidRDefault="004241D0" w:rsidP="00A366ED">
      <w:pPr>
        <w:widowControl/>
        <w:rPr>
          <w:color w:val="auto"/>
        </w:rPr>
      </w:pPr>
      <w:r w:rsidRPr="00A366ED">
        <w:rPr>
          <w:color w:val="auto"/>
        </w:rPr>
        <w:t xml:space="preserve"> </w:t>
      </w:r>
    </w:p>
    <w:p w14:paraId="09787C7E" w14:textId="12F3661A" w:rsidR="004241D0" w:rsidRPr="00A366ED" w:rsidRDefault="00124F45" w:rsidP="00A366ED">
      <w:pPr>
        <w:widowControl/>
        <w:rPr>
          <w:color w:val="auto"/>
        </w:rPr>
      </w:pPr>
      <w:r w:rsidRPr="00A366ED">
        <w:rPr>
          <w:color w:val="auto"/>
        </w:rPr>
        <w:t>2</w:t>
      </w:r>
      <w:r w:rsidR="004241D0" w:rsidRPr="00A366ED">
        <w:rPr>
          <w:color w:val="auto"/>
        </w:rPr>
        <w:t>.1.</w:t>
      </w:r>
      <w:r w:rsidR="00A366ED">
        <w:rPr>
          <w:color w:val="auto"/>
        </w:rPr>
        <w:t>3</w:t>
      </w:r>
      <w:r w:rsidR="004241D0" w:rsidRPr="00A366ED">
        <w:rPr>
          <w:color w:val="auto"/>
        </w:rPr>
        <w:t xml:space="preserve"> Dilute the </w:t>
      </w:r>
      <w:r w:rsidRPr="00A366ED">
        <w:rPr>
          <w:color w:val="auto"/>
        </w:rPr>
        <w:t xml:space="preserve">reaction mix </w:t>
      </w:r>
      <w:r w:rsidR="004241D0" w:rsidRPr="00A366ED">
        <w:rPr>
          <w:color w:val="auto"/>
        </w:rPr>
        <w:t>1:100 in ddH</w:t>
      </w:r>
      <w:r w:rsidR="004241D0" w:rsidRPr="00A366ED">
        <w:rPr>
          <w:color w:val="auto"/>
          <w:vertAlign w:val="subscript"/>
        </w:rPr>
        <w:t>2</w:t>
      </w:r>
      <w:r w:rsidR="00A366ED">
        <w:rPr>
          <w:color w:val="auto"/>
        </w:rPr>
        <w:t>O</w:t>
      </w:r>
      <w:r w:rsidRPr="00A366ED">
        <w:rPr>
          <w:color w:val="auto"/>
        </w:rPr>
        <w:t xml:space="preserve"> (e.g.</w:t>
      </w:r>
      <w:r w:rsidR="00A366ED">
        <w:rPr>
          <w:color w:val="auto"/>
        </w:rPr>
        <w:t>,</w:t>
      </w:r>
      <w:r w:rsidRPr="00A366ED">
        <w:rPr>
          <w:color w:val="auto"/>
        </w:rPr>
        <w:t xml:space="preserve"> 2 </w:t>
      </w:r>
      <w:r w:rsidR="00A366ED">
        <w:rPr>
          <w:color w:val="auto"/>
        </w:rPr>
        <w:t>µL</w:t>
      </w:r>
      <w:r w:rsidRPr="00A366ED">
        <w:rPr>
          <w:color w:val="auto"/>
        </w:rPr>
        <w:t xml:space="preserve"> reaction mix</w:t>
      </w:r>
      <w:r w:rsidR="004241D0" w:rsidRPr="00A366ED">
        <w:rPr>
          <w:color w:val="auto"/>
        </w:rPr>
        <w:t xml:space="preserve"> + 198 </w:t>
      </w:r>
      <w:r w:rsidR="00A366ED">
        <w:rPr>
          <w:color w:val="auto"/>
        </w:rPr>
        <w:t>µL</w:t>
      </w:r>
      <w:r w:rsidR="004241D0" w:rsidRPr="00A366ED">
        <w:rPr>
          <w:color w:val="auto"/>
        </w:rPr>
        <w:t xml:space="preserve"> ddH</w:t>
      </w:r>
      <w:r w:rsidR="004241D0" w:rsidRPr="00A366ED">
        <w:rPr>
          <w:color w:val="auto"/>
          <w:vertAlign w:val="subscript"/>
        </w:rPr>
        <w:t>2</w:t>
      </w:r>
      <w:r w:rsidR="00A366ED">
        <w:rPr>
          <w:color w:val="auto"/>
        </w:rPr>
        <w:t>O</w:t>
      </w:r>
      <w:r w:rsidR="004241D0" w:rsidRPr="00A366ED">
        <w:rPr>
          <w:color w:val="auto"/>
        </w:rPr>
        <w:t>).</w:t>
      </w:r>
    </w:p>
    <w:p w14:paraId="7462150B" w14:textId="20502A42" w:rsidR="001220FE" w:rsidRPr="00A366ED" w:rsidRDefault="001220FE" w:rsidP="00A366ED">
      <w:pPr>
        <w:widowControl/>
        <w:rPr>
          <w:color w:val="auto"/>
        </w:rPr>
      </w:pPr>
    </w:p>
    <w:p w14:paraId="3E71DACD" w14:textId="12815342" w:rsidR="001220FE" w:rsidRPr="00A366ED" w:rsidRDefault="001220FE" w:rsidP="00A366ED">
      <w:pPr>
        <w:widowControl/>
        <w:rPr>
          <w:color w:val="auto"/>
        </w:rPr>
      </w:pPr>
      <w:r w:rsidRPr="00A366ED">
        <w:rPr>
          <w:color w:val="auto"/>
        </w:rPr>
        <w:t xml:space="preserve">2.2 </w:t>
      </w:r>
      <w:r w:rsidR="00124F45" w:rsidRPr="00A366ED">
        <w:rPr>
          <w:color w:val="auto"/>
        </w:rPr>
        <w:t>D</w:t>
      </w:r>
      <w:r w:rsidRPr="00A366ED">
        <w:rPr>
          <w:color w:val="auto"/>
        </w:rPr>
        <w:t xml:space="preserve">igest </w:t>
      </w:r>
      <w:r w:rsidR="00124F45" w:rsidRPr="00A366ED">
        <w:rPr>
          <w:color w:val="auto"/>
        </w:rPr>
        <w:t xml:space="preserve">the CRISPR </w:t>
      </w:r>
      <w:r w:rsidRPr="00A366ED">
        <w:rPr>
          <w:color w:val="auto"/>
        </w:rPr>
        <w:t>plasmid</w:t>
      </w:r>
      <w:r w:rsidR="00124F45" w:rsidRPr="00A366ED">
        <w:rPr>
          <w:color w:val="auto"/>
        </w:rPr>
        <w:t xml:space="preserve"> with an appropriate restriction enzyme</w:t>
      </w:r>
      <w:r w:rsidR="00176A8B" w:rsidRPr="00A366ED">
        <w:rPr>
          <w:color w:val="auto"/>
        </w:rPr>
        <w:t>.</w:t>
      </w:r>
    </w:p>
    <w:p w14:paraId="1EF50BF7" w14:textId="346B95BE" w:rsidR="001220FE" w:rsidRPr="00A366ED" w:rsidRDefault="001220FE" w:rsidP="00A366ED">
      <w:pPr>
        <w:widowControl/>
        <w:rPr>
          <w:color w:val="auto"/>
        </w:rPr>
      </w:pPr>
    </w:p>
    <w:p w14:paraId="0B02428A" w14:textId="22BC9F22" w:rsidR="004C157C" w:rsidRPr="00A366ED" w:rsidRDefault="00B801CD" w:rsidP="00A366ED">
      <w:pPr>
        <w:widowControl/>
        <w:rPr>
          <w:color w:val="auto"/>
        </w:rPr>
      </w:pPr>
      <w:r w:rsidRPr="00A366ED">
        <w:rPr>
          <w:color w:val="auto"/>
        </w:rPr>
        <w:t xml:space="preserve">NOTE: </w:t>
      </w:r>
      <w:r w:rsidR="00C3080D" w:rsidRPr="00A366ED">
        <w:rPr>
          <w:color w:val="auto"/>
        </w:rPr>
        <w:t xml:space="preserve">Cloning of </w:t>
      </w:r>
      <w:r w:rsidR="002726F8" w:rsidRPr="00A366ED">
        <w:rPr>
          <w:color w:val="auto"/>
        </w:rPr>
        <w:t>sgRNAs typically rely on Golden Gate assembly with type IIs restriction enzyme</w:t>
      </w:r>
      <w:r w:rsidR="00186924" w:rsidRPr="00A366ED">
        <w:rPr>
          <w:color w:val="auto"/>
        </w:rPr>
        <w:t>s</w:t>
      </w:r>
      <w:r w:rsidR="002726F8" w:rsidRPr="00A366ED">
        <w:rPr>
          <w:color w:val="auto"/>
        </w:rPr>
        <w:t xml:space="preserve">. Different enzymes may be used for different CRISPR plasmids. </w:t>
      </w:r>
      <w:r w:rsidR="00186924" w:rsidRPr="00A366ED">
        <w:rPr>
          <w:color w:val="auto"/>
        </w:rPr>
        <w:t xml:space="preserve">For </w:t>
      </w:r>
      <w:r w:rsidR="004C157C" w:rsidRPr="00A366ED">
        <w:rPr>
          <w:color w:val="auto"/>
        </w:rPr>
        <w:t>pSpCas9</w:t>
      </w:r>
      <w:r w:rsidR="00186924" w:rsidRPr="00A366ED">
        <w:rPr>
          <w:color w:val="auto"/>
        </w:rPr>
        <w:t xml:space="preserve">, use </w:t>
      </w:r>
      <w:proofErr w:type="spellStart"/>
      <w:r w:rsidR="004C157C" w:rsidRPr="00A366ED">
        <w:rPr>
          <w:color w:val="auto"/>
        </w:rPr>
        <w:t>BbsI</w:t>
      </w:r>
      <w:proofErr w:type="spellEnd"/>
      <w:r w:rsidR="007F314C" w:rsidRPr="00A366ED">
        <w:rPr>
          <w:color w:val="auto"/>
        </w:rPr>
        <w:t xml:space="preserve"> or </w:t>
      </w:r>
      <w:proofErr w:type="spellStart"/>
      <w:r w:rsidR="007F314C" w:rsidRPr="00A366ED">
        <w:rPr>
          <w:color w:val="auto"/>
        </w:rPr>
        <w:t>BplI</w:t>
      </w:r>
      <w:proofErr w:type="spellEnd"/>
      <w:r w:rsidR="007F314C" w:rsidRPr="00A366ED">
        <w:rPr>
          <w:color w:val="auto"/>
        </w:rPr>
        <w:t xml:space="preserve"> (see </w:t>
      </w:r>
      <w:r w:rsidR="007F314C" w:rsidRPr="00A366ED">
        <w:rPr>
          <w:b/>
          <w:color w:val="auto"/>
        </w:rPr>
        <w:t xml:space="preserve">Figure </w:t>
      </w:r>
      <w:r w:rsidR="00A379D3" w:rsidRPr="00A366ED">
        <w:rPr>
          <w:b/>
          <w:color w:val="auto"/>
        </w:rPr>
        <w:t>3</w:t>
      </w:r>
      <w:r w:rsidR="007F314C" w:rsidRPr="00A366ED">
        <w:rPr>
          <w:color w:val="auto"/>
        </w:rPr>
        <w:t>)</w:t>
      </w:r>
      <w:r w:rsidR="00186924" w:rsidRPr="00A366ED">
        <w:rPr>
          <w:color w:val="auto"/>
        </w:rPr>
        <w:t xml:space="preserve">. For </w:t>
      </w:r>
      <w:r w:rsidR="007327B0" w:rsidRPr="00A366ED">
        <w:rPr>
          <w:color w:val="auto"/>
        </w:rPr>
        <w:t>pSaCas9</w:t>
      </w:r>
      <w:r w:rsidR="005E742F" w:rsidRPr="00A366ED">
        <w:rPr>
          <w:color w:val="auto"/>
        </w:rPr>
        <w:t>, pNmCas9, pAsCas12a, and pLbCas12a</w:t>
      </w:r>
      <w:r w:rsidR="00186924" w:rsidRPr="00A366ED">
        <w:rPr>
          <w:color w:val="auto"/>
        </w:rPr>
        <w:t xml:space="preserve">, use </w:t>
      </w:r>
      <w:proofErr w:type="spellStart"/>
      <w:r w:rsidR="007327B0" w:rsidRPr="00A366ED">
        <w:rPr>
          <w:color w:val="auto"/>
        </w:rPr>
        <w:t>BsmBI</w:t>
      </w:r>
      <w:proofErr w:type="spellEnd"/>
      <w:r w:rsidR="00186924" w:rsidRPr="00A366ED">
        <w:rPr>
          <w:color w:val="auto"/>
        </w:rPr>
        <w:t xml:space="preserve">. </w:t>
      </w:r>
    </w:p>
    <w:p w14:paraId="565938F4" w14:textId="4B60E936" w:rsidR="007327B0" w:rsidRPr="00A366ED" w:rsidRDefault="007327B0" w:rsidP="00A366ED">
      <w:pPr>
        <w:widowControl/>
        <w:rPr>
          <w:color w:val="auto"/>
        </w:rPr>
      </w:pPr>
    </w:p>
    <w:p w14:paraId="59687AFE" w14:textId="604F6978" w:rsidR="0015772F" w:rsidRPr="00A366ED" w:rsidRDefault="0015772F" w:rsidP="00A366ED">
      <w:pPr>
        <w:widowControl/>
        <w:rPr>
          <w:color w:val="auto"/>
        </w:rPr>
      </w:pPr>
      <w:r w:rsidRPr="00A366ED">
        <w:rPr>
          <w:color w:val="auto"/>
        </w:rPr>
        <w:t xml:space="preserve">[Place </w:t>
      </w:r>
      <w:r w:rsidRPr="00A366ED">
        <w:rPr>
          <w:b/>
          <w:color w:val="auto"/>
        </w:rPr>
        <w:t>Figure 3</w:t>
      </w:r>
      <w:r w:rsidRPr="00A366ED">
        <w:rPr>
          <w:color w:val="auto"/>
        </w:rPr>
        <w:t xml:space="preserve"> here.]</w:t>
      </w:r>
    </w:p>
    <w:p w14:paraId="3AC2DAC4" w14:textId="77777777" w:rsidR="0015772F" w:rsidRPr="00A366ED" w:rsidRDefault="0015772F" w:rsidP="00A366ED">
      <w:pPr>
        <w:widowControl/>
        <w:rPr>
          <w:color w:val="auto"/>
        </w:rPr>
      </w:pPr>
    </w:p>
    <w:p w14:paraId="7FD0F4C2" w14:textId="2A862A29" w:rsidR="004241D0" w:rsidRPr="00A366ED" w:rsidRDefault="00791C60" w:rsidP="00A366ED">
      <w:pPr>
        <w:widowControl/>
        <w:rPr>
          <w:color w:val="auto"/>
        </w:rPr>
      </w:pPr>
      <w:r w:rsidRPr="00A366ED">
        <w:rPr>
          <w:color w:val="auto"/>
        </w:rPr>
        <w:t>2</w:t>
      </w:r>
      <w:r w:rsidR="004241D0" w:rsidRPr="00A366ED">
        <w:rPr>
          <w:color w:val="auto"/>
        </w:rPr>
        <w:t xml:space="preserve">.2.1 Prepare a 20 </w:t>
      </w:r>
      <w:r w:rsidR="00A366ED">
        <w:rPr>
          <w:color w:val="auto"/>
        </w:rPr>
        <w:t>µL</w:t>
      </w:r>
      <w:r w:rsidR="004241D0" w:rsidRPr="00A366ED">
        <w:rPr>
          <w:color w:val="auto"/>
        </w:rPr>
        <w:t xml:space="preserve"> reaction mix</w:t>
      </w:r>
      <w:r w:rsidR="00A366ED">
        <w:rPr>
          <w:color w:val="auto"/>
        </w:rPr>
        <w:t xml:space="preserve"> containing</w:t>
      </w:r>
      <w:r w:rsidR="004241D0" w:rsidRPr="00A366ED">
        <w:rPr>
          <w:color w:val="auto"/>
        </w:rPr>
        <w:t xml:space="preserve"> 1 µg </w:t>
      </w:r>
      <w:r w:rsidR="00A35085">
        <w:rPr>
          <w:color w:val="auto"/>
        </w:rPr>
        <w:t xml:space="preserve">of </w:t>
      </w:r>
      <w:r w:rsidR="004241D0" w:rsidRPr="00A366ED">
        <w:rPr>
          <w:color w:val="auto"/>
        </w:rPr>
        <w:t xml:space="preserve">circular plasmid vector, 2 </w:t>
      </w:r>
      <w:r w:rsidR="00A366ED">
        <w:rPr>
          <w:color w:val="auto"/>
        </w:rPr>
        <w:t>µL</w:t>
      </w:r>
      <w:r w:rsidR="00A35085">
        <w:rPr>
          <w:color w:val="auto"/>
        </w:rPr>
        <w:t xml:space="preserve"> of</w:t>
      </w:r>
      <w:r w:rsidR="004241D0" w:rsidRPr="00A366ED">
        <w:rPr>
          <w:color w:val="auto"/>
        </w:rPr>
        <w:t xml:space="preserve"> buffer</w:t>
      </w:r>
      <w:r w:rsidR="003507AA" w:rsidRPr="00A366ED">
        <w:rPr>
          <w:color w:val="auto"/>
        </w:rPr>
        <w:t xml:space="preserve"> (10x)</w:t>
      </w:r>
      <w:r w:rsidR="004241D0" w:rsidRPr="00A366ED">
        <w:rPr>
          <w:color w:val="auto"/>
        </w:rPr>
        <w:t xml:space="preserve">, 1 </w:t>
      </w:r>
      <w:r w:rsidR="00A366ED">
        <w:rPr>
          <w:color w:val="auto"/>
        </w:rPr>
        <w:t>µL</w:t>
      </w:r>
      <w:r w:rsidR="004241D0" w:rsidRPr="00A366ED">
        <w:rPr>
          <w:color w:val="auto"/>
        </w:rPr>
        <w:t xml:space="preserve"> </w:t>
      </w:r>
      <w:r w:rsidR="00A35085">
        <w:rPr>
          <w:color w:val="auto"/>
        </w:rPr>
        <w:t xml:space="preserve">of </w:t>
      </w:r>
      <w:r w:rsidR="003507AA" w:rsidRPr="00A366ED">
        <w:rPr>
          <w:color w:val="auto"/>
        </w:rPr>
        <w:t>restriction enzyme (</w:t>
      </w:r>
      <w:r w:rsidR="001633C9" w:rsidRPr="00A366ED">
        <w:rPr>
          <w:color w:val="auto"/>
        </w:rPr>
        <w:t>e.g.</w:t>
      </w:r>
      <w:r w:rsidR="00A366ED">
        <w:rPr>
          <w:color w:val="auto"/>
        </w:rPr>
        <w:t>,</w:t>
      </w:r>
      <w:r w:rsidR="001633C9" w:rsidRPr="00A366ED">
        <w:rPr>
          <w:color w:val="auto"/>
        </w:rPr>
        <w:t xml:space="preserve"> </w:t>
      </w:r>
      <w:proofErr w:type="spellStart"/>
      <w:r w:rsidR="004241D0" w:rsidRPr="00A366ED">
        <w:rPr>
          <w:color w:val="auto"/>
        </w:rPr>
        <w:t>BbsI</w:t>
      </w:r>
      <w:proofErr w:type="spellEnd"/>
      <w:r w:rsidR="001633C9" w:rsidRPr="00A366ED">
        <w:rPr>
          <w:color w:val="auto"/>
        </w:rPr>
        <w:t xml:space="preserve">, </w:t>
      </w:r>
      <w:proofErr w:type="spellStart"/>
      <w:r w:rsidR="001633C9" w:rsidRPr="00A366ED">
        <w:rPr>
          <w:color w:val="auto"/>
        </w:rPr>
        <w:t>BplI</w:t>
      </w:r>
      <w:proofErr w:type="spellEnd"/>
      <w:r w:rsidR="001633C9" w:rsidRPr="00A366ED">
        <w:rPr>
          <w:color w:val="auto"/>
        </w:rPr>
        <w:t>,</w:t>
      </w:r>
      <w:r w:rsidR="003507AA" w:rsidRPr="00A366ED">
        <w:rPr>
          <w:color w:val="auto"/>
        </w:rPr>
        <w:t xml:space="preserve"> or </w:t>
      </w:r>
      <w:proofErr w:type="spellStart"/>
      <w:r w:rsidR="003507AA" w:rsidRPr="00A366ED">
        <w:rPr>
          <w:color w:val="auto"/>
        </w:rPr>
        <w:t>BsmBI</w:t>
      </w:r>
      <w:proofErr w:type="spellEnd"/>
      <w:r w:rsidR="003507AA" w:rsidRPr="00A366ED">
        <w:rPr>
          <w:color w:val="auto"/>
        </w:rPr>
        <w:t>)</w:t>
      </w:r>
      <w:r w:rsidR="004241D0" w:rsidRPr="00A366ED">
        <w:rPr>
          <w:color w:val="auto"/>
        </w:rPr>
        <w:t>, and ddH</w:t>
      </w:r>
      <w:r w:rsidR="004241D0" w:rsidRPr="00A366ED">
        <w:rPr>
          <w:color w:val="auto"/>
          <w:vertAlign w:val="subscript"/>
        </w:rPr>
        <w:t>2</w:t>
      </w:r>
      <w:r w:rsidR="00A366ED">
        <w:rPr>
          <w:color w:val="auto"/>
        </w:rPr>
        <w:t>O</w:t>
      </w:r>
      <w:r w:rsidR="004241D0" w:rsidRPr="00A366ED">
        <w:rPr>
          <w:color w:val="auto"/>
        </w:rPr>
        <w:t xml:space="preserve"> to a final volume of 20 </w:t>
      </w:r>
      <w:r w:rsidR="00A366ED">
        <w:rPr>
          <w:color w:val="auto"/>
        </w:rPr>
        <w:t>µL</w:t>
      </w:r>
      <w:r w:rsidR="004241D0" w:rsidRPr="00A366ED">
        <w:rPr>
          <w:color w:val="auto"/>
        </w:rPr>
        <w:t>. Incubate the reaction at 37 °C for 2.5 h.</w:t>
      </w:r>
    </w:p>
    <w:p w14:paraId="77911AA4" w14:textId="77777777" w:rsidR="00B801CD" w:rsidRPr="00A366ED" w:rsidRDefault="00B801CD" w:rsidP="00A366ED">
      <w:pPr>
        <w:widowControl/>
        <w:rPr>
          <w:color w:val="auto"/>
        </w:rPr>
      </w:pPr>
    </w:p>
    <w:p w14:paraId="0E4AA7C6" w14:textId="0B1B9C5B" w:rsidR="004241D0" w:rsidRPr="00A366ED" w:rsidRDefault="003507AA" w:rsidP="00A366ED">
      <w:pPr>
        <w:widowControl/>
        <w:rPr>
          <w:color w:val="auto"/>
        </w:rPr>
      </w:pPr>
      <w:r w:rsidRPr="00A366ED">
        <w:rPr>
          <w:color w:val="auto"/>
        </w:rPr>
        <w:t>2</w:t>
      </w:r>
      <w:r w:rsidR="004241D0" w:rsidRPr="00A366ED">
        <w:rPr>
          <w:color w:val="auto"/>
        </w:rPr>
        <w:t>.2.</w:t>
      </w:r>
      <w:r w:rsidR="00A366ED">
        <w:rPr>
          <w:color w:val="auto"/>
        </w:rPr>
        <w:t>2</w:t>
      </w:r>
      <w:r w:rsidR="004241D0" w:rsidRPr="00A366ED">
        <w:rPr>
          <w:color w:val="auto"/>
        </w:rPr>
        <w:t xml:space="preserve"> Add 1 </w:t>
      </w:r>
      <w:r w:rsidR="00A366ED">
        <w:rPr>
          <w:color w:val="auto"/>
        </w:rPr>
        <w:t>µL</w:t>
      </w:r>
      <w:r w:rsidR="004241D0" w:rsidRPr="00A366ED">
        <w:rPr>
          <w:color w:val="auto"/>
        </w:rPr>
        <w:t xml:space="preserve"> </w:t>
      </w:r>
      <w:r w:rsidR="00A35085">
        <w:rPr>
          <w:color w:val="auto"/>
        </w:rPr>
        <w:t xml:space="preserve">of </w:t>
      </w:r>
      <w:r w:rsidR="00A366ED">
        <w:rPr>
          <w:color w:val="auto"/>
        </w:rPr>
        <w:t>s</w:t>
      </w:r>
      <w:r w:rsidR="007752F2" w:rsidRPr="00A366ED">
        <w:rPr>
          <w:color w:val="auto"/>
        </w:rPr>
        <w:t xml:space="preserve">hrimp </w:t>
      </w:r>
      <w:r w:rsidR="00A366ED">
        <w:rPr>
          <w:color w:val="auto"/>
        </w:rPr>
        <w:t>a</w:t>
      </w:r>
      <w:r w:rsidR="007752F2" w:rsidRPr="00A366ED">
        <w:rPr>
          <w:color w:val="auto"/>
        </w:rPr>
        <w:t xml:space="preserve">lkaline </w:t>
      </w:r>
      <w:r w:rsidR="00A366ED">
        <w:rPr>
          <w:color w:val="auto"/>
        </w:rPr>
        <w:t>p</w:t>
      </w:r>
      <w:r w:rsidR="007752F2" w:rsidRPr="00A366ED">
        <w:rPr>
          <w:color w:val="auto"/>
        </w:rPr>
        <w:t>hosphatase (SAP)</w:t>
      </w:r>
      <w:r w:rsidR="004241D0" w:rsidRPr="00A366ED">
        <w:rPr>
          <w:color w:val="auto"/>
        </w:rPr>
        <w:t xml:space="preserve"> </w:t>
      </w:r>
      <w:r w:rsidRPr="00A366ED">
        <w:rPr>
          <w:color w:val="auto"/>
        </w:rPr>
        <w:t>to</w:t>
      </w:r>
      <w:r w:rsidR="004241D0" w:rsidRPr="00A366ED">
        <w:rPr>
          <w:color w:val="auto"/>
        </w:rPr>
        <w:t xml:space="preserve"> the reaction, and incubate at 37 °C for </w:t>
      </w:r>
      <w:r w:rsidRPr="00A366ED">
        <w:rPr>
          <w:color w:val="auto"/>
        </w:rPr>
        <w:t xml:space="preserve">another </w:t>
      </w:r>
      <w:r w:rsidR="004241D0" w:rsidRPr="00A366ED">
        <w:rPr>
          <w:color w:val="auto"/>
        </w:rPr>
        <w:t>30 min.</w:t>
      </w:r>
    </w:p>
    <w:p w14:paraId="4499AA4D" w14:textId="77777777" w:rsidR="00B801CD" w:rsidRPr="00A366ED" w:rsidRDefault="00B801CD" w:rsidP="00A366ED">
      <w:pPr>
        <w:widowControl/>
        <w:rPr>
          <w:color w:val="auto"/>
        </w:rPr>
      </w:pPr>
    </w:p>
    <w:p w14:paraId="30722140" w14:textId="1D30E735" w:rsidR="004241D0" w:rsidRPr="00A366ED" w:rsidRDefault="003507AA" w:rsidP="00A366ED">
      <w:pPr>
        <w:widowControl/>
        <w:rPr>
          <w:color w:val="auto"/>
        </w:rPr>
      </w:pPr>
      <w:r w:rsidRPr="00A366ED">
        <w:rPr>
          <w:color w:val="auto"/>
        </w:rPr>
        <w:t>2</w:t>
      </w:r>
      <w:r w:rsidR="004241D0" w:rsidRPr="00A366ED">
        <w:rPr>
          <w:color w:val="auto"/>
        </w:rPr>
        <w:t>.2.</w:t>
      </w:r>
      <w:r w:rsidR="00A366ED">
        <w:rPr>
          <w:color w:val="auto"/>
        </w:rPr>
        <w:t>3</w:t>
      </w:r>
      <w:r w:rsidR="004241D0" w:rsidRPr="00A366ED">
        <w:rPr>
          <w:color w:val="auto"/>
        </w:rPr>
        <w:t xml:space="preserve"> Quench the reaction by adding 5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6</w:t>
      </w:r>
      <w:r w:rsidR="006505E5" w:rsidRPr="00A366ED">
        <w:rPr>
          <w:color w:val="auto"/>
        </w:rPr>
        <w:t>x</w:t>
      </w:r>
      <w:r w:rsidR="004241D0" w:rsidRPr="00A366ED">
        <w:rPr>
          <w:color w:val="auto"/>
        </w:rPr>
        <w:t xml:space="preserve"> </w:t>
      </w:r>
      <w:r w:rsidR="00C06123" w:rsidRPr="00A366ED">
        <w:rPr>
          <w:color w:val="auto"/>
        </w:rPr>
        <w:t xml:space="preserve">DNA </w:t>
      </w:r>
      <w:r w:rsidR="004241D0" w:rsidRPr="00A366ED">
        <w:rPr>
          <w:color w:val="auto"/>
        </w:rPr>
        <w:t>loading dye</w:t>
      </w:r>
      <w:r w:rsidR="00CE40BC" w:rsidRPr="00A366ED">
        <w:rPr>
          <w:color w:val="auto"/>
        </w:rPr>
        <w:t xml:space="preserve"> (see </w:t>
      </w:r>
      <w:r w:rsidR="00A366ED" w:rsidRPr="00A366ED">
        <w:rPr>
          <w:b/>
          <w:color w:val="auto"/>
        </w:rPr>
        <w:t>Table of Materials</w:t>
      </w:r>
      <w:r w:rsidR="00CE40BC" w:rsidRPr="00A366ED">
        <w:rPr>
          <w:color w:val="auto"/>
        </w:rPr>
        <w:t>)</w:t>
      </w:r>
      <w:r w:rsidRPr="00A366ED">
        <w:rPr>
          <w:color w:val="auto"/>
        </w:rPr>
        <w:t>, mix well,</w:t>
      </w:r>
      <w:r w:rsidR="004241D0" w:rsidRPr="00A366ED">
        <w:rPr>
          <w:color w:val="auto"/>
        </w:rPr>
        <w:t xml:space="preserve"> and r</w:t>
      </w:r>
      <w:r w:rsidR="006505E5" w:rsidRPr="00A366ED">
        <w:rPr>
          <w:color w:val="auto"/>
        </w:rPr>
        <w:t>esolve</w:t>
      </w:r>
      <w:r w:rsidR="004241D0" w:rsidRPr="00A366ED">
        <w:rPr>
          <w:color w:val="auto"/>
        </w:rPr>
        <w:t xml:space="preserve"> the reaction on a 0.8% agarose gel </w:t>
      </w:r>
      <w:r w:rsidRPr="00A366ED">
        <w:rPr>
          <w:color w:val="auto"/>
        </w:rPr>
        <w:t xml:space="preserve">with </w:t>
      </w:r>
      <w:r w:rsidR="004241D0" w:rsidRPr="00A366ED">
        <w:rPr>
          <w:color w:val="auto"/>
        </w:rPr>
        <w:t>1</w:t>
      </w:r>
      <w:r w:rsidR="006505E5" w:rsidRPr="00A366ED">
        <w:rPr>
          <w:color w:val="auto"/>
        </w:rPr>
        <w:t>x</w:t>
      </w:r>
      <w:r w:rsidR="004241D0" w:rsidRPr="00A366ED">
        <w:rPr>
          <w:color w:val="auto"/>
        </w:rPr>
        <w:t xml:space="preserve"> </w:t>
      </w:r>
      <w:r w:rsidR="00763DAA">
        <w:rPr>
          <w:color w:val="auto"/>
        </w:rPr>
        <w:t>t</w:t>
      </w:r>
      <w:r w:rsidR="004241D0" w:rsidRPr="00A366ED">
        <w:rPr>
          <w:color w:val="auto"/>
        </w:rPr>
        <w:t>ris-acetate-EDTA (TAE) buffer.</w:t>
      </w:r>
      <w:r w:rsidR="00A366ED">
        <w:rPr>
          <w:color w:val="auto"/>
        </w:rPr>
        <w:t xml:space="preserve"> Then,</w:t>
      </w:r>
      <w:r w:rsidR="004241D0" w:rsidRPr="00A366ED">
        <w:rPr>
          <w:color w:val="auto"/>
        </w:rPr>
        <w:t xml:space="preserve"> </w:t>
      </w:r>
      <w:r w:rsidR="00A366ED">
        <w:rPr>
          <w:color w:val="auto"/>
        </w:rPr>
        <w:t>e</w:t>
      </w:r>
      <w:r w:rsidR="004241D0" w:rsidRPr="00A366ED">
        <w:rPr>
          <w:color w:val="auto"/>
        </w:rPr>
        <w:t>xcise the correct band and proceed to gel purify the line</w:t>
      </w:r>
      <w:r w:rsidRPr="00A366ED">
        <w:rPr>
          <w:color w:val="auto"/>
        </w:rPr>
        <w:t>arized</w:t>
      </w:r>
      <w:r w:rsidR="004241D0" w:rsidRPr="00A366ED">
        <w:rPr>
          <w:color w:val="auto"/>
        </w:rPr>
        <w:t xml:space="preserve"> vector.</w:t>
      </w:r>
    </w:p>
    <w:p w14:paraId="3FC6F5A6" w14:textId="77777777" w:rsidR="004241D0" w:rsidRPr="00A366ED" w:rsidRDefault="004241D0" w:rsidP="00A366ED">
      <w:pPr>
        <w:widowControl/>
        <w:rPr>
          <w:color w:val="auto"/>
        </w:rPr>
      </w:pPr>
    </w:p>
    <w:p w14:paraId="1E5C7969" w14:textId="77874D20" w:rsidR="001220FE" w:rsidRPr="00A366ED" w:rsidRDefault="001220FE" w:rsidP="00A366ED">
      <w:pPr>
        <w:widowControl/>
        <w:rPr>
          <w:color w:val="auto"/>
        </w:rPr>
      </w:pPr>
      <w:r w:rsidRPr="00A366ED">
        <w:rPr>
          <w:color w:val="auto"/>
        </w:rPr>
        <w:t>2.3 Ligat</w:t>
      </w:r>
      <w:r w:rsidR="00176A8B" w:rsidRPr="00A366ED">
        <w:rPr>
          <w:color w:val="auto"/>
        </w:rPr>
        <w:t>e the annealed oligonucleotides into the digested CRISPR plasmid.</w:t>
      </w:r>
    </w:p>
    <w:p w14:paraId="605C33EB" w14:textId="64494CDA" w:rsidR="001220FE" w:rsidRPr="00A366ED" w:rsidRDefault="001220FE" w:rsidP="00A366ED">
      <w:pPr>
        <w:widowControl/>
        <w:rPr>
          <w:color w:val="auto"/>
        </w:rPr>
      </w:pPr>
    </w:p>
    <w:p w14:paraId="685EE269" w14:textId="4AD20F2C" w:rsidR="005871F5" w:rsidRPr="00A366ED" w:rsidRDefault="00176A8B" w:rsidP="00A366ED">
      <w:pPr>
        <w:widowControl/>
        <w:rPr>
          <w:color w:val="auto"/>
        </w:rPr>
      </w:pPr>
      <w:r w:rsidRPr="00A366ED">
        <w:rPr>
          <w:color w:val="auto"/>
        </w:rPr>
        <w:t>2</w:t>
      </w:r>
      <w:r w:rsidR="004241D0" w:rsidRPr="00A366ED">
        <w:rPr>
          <w:color w:val="auto"/>
        </w:rPr>
        <w:t xml:space="preserve">.3.1 Prepare a 10 </w:t>
      </w:r>
      <w:r w:rsidR="00A366ED">
        <w:rPr>
          <w:color w:val="auto"/>
        </w:rPr>
        <w:t>µL</w:t>
      </w:r>
      <w:r w:rsidR="004241D0" w:rsidRPr="00A366ED">
        <w:rPr>
          <w:color w:val="auto"/>
        </w:rPr>
        <w:t xml:space="preserve"> reaction mix: 50 ng </w:t>
      </w:r>
      <w:r w:rsidR="00A35085">
        <w:rPr>
          <w:color w:val="auto"/>
        </w:rPr>
        <w:t xml:space="preserve">of </w:t>
      </w:r>
      <w:r w:rsidR="004241D0" w:rsidRPr="00A366ED">
        <w:rPr>
          <w:color w:val="auto"/>
        </w:rPr>
        <w:t xml:space="preserve">linearized vector, 1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diluted annealed oligo</w:t>
      </w:r>
      <w:r w:rsidRPr="00A366ED">
        <w:rPr>
          <w:color w:val="auto"/>
        </w:rPr>
        <w:t>nucleotide</w:t>
      </w:r>
      <w:r w:rsidR="004241D0" w:rsidRPr="00A366ED">
        <w:rPr>
          <w:color w:val="auto"/>
        </w:rPr>
        <w:t xml:space="preserve">s, 1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 xml:space="preserve">T4 </w:t>
      </w:r>
      <w:r w:rsidRPr="00A366ED">
        <w:rPr>
          <w:color w:val="auto"/>
        </w:rPr>
        <w:t xml:space="preserve">DNA ligase </w:t>
      </w:r>
      <w:r w:rsidR="004241D0" w:rsidRPr="00A366ED">
        <w:rPr>
          <w:color w:val="auto"/>
        </w:rPr>
        <w:t>buffer</w:t>
      </w:r>
      <w:r w:rsidRPr="00A366ED">
        <w:rPr>
          <w:color w:val="auto"/>
        </w:rPr>
        <w:t xml:space="preserve"> (10x)</w:t>
      </w:r>
      <w:r w:rsidR="004241D0" w:rsidRPr="00A366ED">
        <w:rPr>
          <w:color w:val="auto"/>
        </w:rPr>
        <w:t xml:space="preserve">, 1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T4 DNA ligase, and ddH</w:t>
      </w:r>
      <w:r w:rsidR="004241D0" w:rsidRPr="00A366ED">
        <w:rPr>
          <w:color w:val="auto"/>
          <w:vertAlign w:val="subscript"/>
        </w:rPr>
        <w:t>2</w:t>
      </w:r>
      <w:r w:rsidR="00A35085">
        <w:rPr>
          <w:color w:val="auto"/>
        </w:rPr>
        <w:t>O</w:t>
      </w:r>
      <w:r w:rsidR="004241D0" w:rsidRPr="00A366ED">
        <w:rPr>
          <w:color w:val="auto"/>
        </w:rPr>
        <w:t xml:space="preserve"> to a final volume of 10 </w:t>
      </w:r>
      <w:r w:rsidR="00A366ED">
        <w:rPr>
          <w:color w:val="auto"/>
        </w:rPr>
        <w:t>µL</w:t>
      </w:r>
      <w:r w:rsidR="00FB4F16" w:rsidRPr="00A366ED">
        <w:rPr>
          <w:color w:val="auto"/>
        </w:rPr>
        <w:t xml:space="preserve"> (see </w:t>
      </w:r>
      <w:r w:rsidR="00A366ED" w:rsidRPr="00A366ED">
        <w:rPr>
          <w:b/>
          <w:color w:val="auto"/>
        </w:rPr>
        <w:t>Table of Materials</w:t>
      </w:r>
      <w:r w:rsidR="00FB4F16" w:rsidRPr="00A366ED">
        <w:rPr>
          <w:color w:val="auto"/>
        </w:rPr>
        <w:t>)</w:t>
      </w:r>
      <w:r w:rsidR="004241D0" w:rsidRPr="00A366ED">
        <w:rPr>
          <w:color w:val="auto"/>
        </w:rPr>
        <w:t>.</w:t>
      </w:r>
      <w:r w:rsidR="00A366ED">
        <w:rPr>
          <w:color w:val="auto"/>
        </w:rPr>
        <w:t xml:space="preserve"> </w:t>
      </w:r>
      <w:r w:rsidR="004241D0" w:rsidRPr="00A366ED">
        <w:rPr>
          <w:color w:val="auto"/>
        </w:rPr>
        <w:t xml:space="preserve">Incubate the reaction at 16 </w:t>
      </w:r>
      <w:r w:rsidR="00A366ED" w:rsidRPr="00A366ED">
        <w:rPr>
          <w:color w:val="auto"/>
        </w:rPr>
        <w:t>°</w:t>
      </w:r>
      <w:r w:rsidR="004241D0" w:rsidRPr="00A366ED">
        <w:rPr>
          <w:color w:val="auto"/>
        </w:rPr>
        <w:t>C overnight or at room temperature for 2 h.</w:t>
      </w:r>
    </w:p>
    <w:p w14:paraId="69BF2A4E" w14:textId="77777777" w:rsidR="00176A8B" w:rsidRPr="00A366ED" w:rsidRDefault="00176A8B" w:rsidP="00A366ED">
      <w:pPr>
        <w:widowControl/>
        <w:rPr>
          <w:color w:val="auto"/>
        </w:rPr>
      </w:pPr>
    </w:p>
    <w:p w14:paraId="310460D2" w14:textId="5FBB4B2A" w:rsidR="000762C0" w:rsidRPr="00A366ED" w:rsidRDefault="000762C0" w:rsidP="00A366ED">
      <w:pPr>
        <w:widowControl/>
        <w:rPr>
          <w:color w:val="auto"/>
        </w:rPr>
      </w:pPr>
      <w:r w:rsidRPr="00A366ED">
        <w:rPr>
          <w:color w:val="auto"/>
        </w:rPr>
        <w:t xml:space="preserve">NOTE: To speed up the ligation process, use concentrated T4 DNA ligase and incubate the reaction mix at room temperature for 15 min (see </w:t>
      </w:r>
      <w:r w:rsidR="00A366ED" w:rsidRPr="00A366ED">
        <w:rPr>
          <w:b/>
          <w:color w:val="auto"/>
        </w:rPr>
        <w:t>Table of Materials</w:t>
      </w:r>
      <w:r w:rsidRPr="00A366ED">
        <w:rPr>
          <w:color w:val="auto"/>
        </w:rPr>
        <w:t xml:space="preserve">). </w:t>
      </w:r>
    </w:p>
    <w:p w14:paraId="653BC3D4" w14:textId="77777777" w:rsidR="000762C0" w:rsidRPr="00A366ED" w:rsidRDefault="000762C0" w:rsidP="00A366ED">
      <w:pPr>
        <w:widowControl/>
        <w:rPr>
          <w:color w:val="auto"/>
        </w:rPr>
      </w:pPr>
    </w:p>
    <w:p w14:paraId="4944E9FA" w14:textId="32B7C051" w:rsidR="0072007D" w:rsidRPr="00A366ED" w:rsidRDefault="001220FE" w:rsidP="00A366ED">
      <w:pPr>
        <w:widowControl/>
        <w:rPr>
          <w:color w:val="auto"/>
        </w:rPr>
      </w:pPr>
      <w:r w:rsidRPr="00A366ED">
        <w:rPr>
          <w:color w:val="auto"/>
        </w:rPr>
        <w:t>2.4 Transform</w:t>
      </w:r>
      <w:r w:rsidR="0072007D" w:rsidRPr="00A366ED">
        <w:rPr>
          <w:color w:val="auto"/>
        </w:rPr>
        <w:t xml:space="preserve"> ligated products into chemically competent </w:t>
      </w:r>
      <w:r w:rsidR="0072007D" w:rsidRPr="00A366ED">
        <w:rPr>
          <w:i/>
          <w:color w:val="auto"/>
        </w:rPr>
        <w:t>E. coli</w:t>
      </w:r>
      <w:r w:rsidR="0072007D" w:rsidRPr="00A366ED">
        <w:rPr>
          <w:color w:val="auto"/>
        </w:rPr>
        <w:t xml:space="preserve"> cells</w:t>
      </w:r>
      <w:r w:rsidR="00B7080B">
        <w:rPr>
          <w:color w:val="auto"/>
        </w:rPr>
        <w:t xml:space="preserve"> (see </w:t>
      </w:r>
      <w:r w:rsidR="00B7080B" w:rsidRPr="00337936">
        <w:rPr>
          <w:b/>
          <w:color w:val="auto"/>
        </w:rPr>
        <w:t>Supplementary File</w:t>
      </w:r>
      <w:r w:rsidR="00337936">
        <w:rPr>
          <w:b/>
          <w:color w:val="auto"/>
        </w:rPr>
        <w:t xml:space="preserve"> 1</w:t>
      </w:r>
      <w:r w:rsidR="00B7080B">
        <w:rPr>
          <w:color w:val="auto"/>
        </w:rPr>
        <w:t>)</w:t>
      </w:r>
      <w:r w:rsidR="0072007D" w:rsidRPr="00A366ED">
        <w:rPr>
          <w:color w:val="auto"/>
        </w:rPr>
        <w:t>.</w:t>
      </w:r>
      <w:r w:rsidR="005D0FD7">
        <w:rPr>
          <w:color w:val="auto"/>
        </w:rPr>
        <w:t xml:space="preserve"> S</w:t>
      </w:r>
      <w:r w:rsidR="005D0FD7" w:rsidRPr="00A366ED">
        <w:rPr>
          <w:color w:val="auto"/>
        </w:rPr>
        <w:t xml:space="preserve">pread the transformed bacterial cells on </w:t>
      </w:r>
      <w:r w:rsidR="005D0FD7">
        <w:rPr>
          <w:color w:val="auto"/>
        </w:rPr>
        <w:t xml:space="preserve">an </w:t>
      </w:r>
      <w:r w:rsidR="005D0FD7" w:rsidRPr="00A366ED">
        <w:rPr>
          <w:color w:val="auto"/>
        </w:rPr>
        <w:t xml:space="preserve">LB agar plate with </w:t>
      </w:r>
      <w:r w:rsidR="005D0FD7" w:rsidRPr="00E570C5">
        <w:t>100 µg/mL ampicillin</w:t>
      </w:r>
      <w:r w:rsidR="005D0FD7" w:rsidRPr="00A366ED">
        <w:rPr>
          <w:color w:val="auto"/>
        </w:rPr>
        <w:t>.</w:t>
      </w:r>
    </w:p>
    <w:p w14:paraId="655906FF" w14:textId="76244617" w:rsidR="00176A8B" w:rsidRPr="00A366ED" w:rsidRDefault="00176A8B" w:rsidP="00A366ED">
      <w:pPr>
        <w:widowControl/>
        <w:rPr>
          <w:color w:val="auto"/>
        </w:rPr>
      </w:pPr>
    </w:p>
    <w:p w14:paraId="28AE5F8F" w14:textId="24295274" w:rsidR="001220FE" w:rsidRPr="00A366ED" w:rsidRDefault="001220FE" w:rsidP="00A366ED">
      <w:pPr>
        <w:widowControl/>
        <w:rPr>
          <w:color w:val="auto"/>
        </w:rPr>
      </w:pPr>
      <w:r w:rsidRPr="00A366ED">
        <w:rPr>
          <w:color w:val="auto"/>
        </w:rPr>
        <w:t xml:space="preserve">2.5 </w:t>
      </w:r>
      <w:r w:rsidR="00346FD8" w:rsidRPr="00A366ED">
        <w:rPr>
          <w:color w:val="auto"/>
        </w:rPr>
        <w:t>Perform c</w:t>
      </w:r>
      <w:r w:rsidRPr="00A366ED">
        <w:rPr>
          <w:color w:val="auto"/>
        </w:rPr>
        <w:t>olony</w:t>
      </w:r>
      <w:r w:rsidR="00A366ED">
        <w:rPr>
          <w:color w:val="auto"/>
        </w:rPr>
        <w:t xml:space="preserve"> polymerase chain reaction</w:t>
      </w:r>
      <w:r w:rsidRPr="00A366ED">
        <w:rPr>
          <w:color w:val="auto"/>
        </w:rPr>
        <w:t xml:space="preserve"> </w:t>
      </w:r>
      <w:r w:rsidR="00A366ED">
        <w:rPr>
          <w:color w:val="auto"/>
        </w:rPr>
        <w:t>(</w:t>
      </w:r>
      <w:r w:rsidRPr="00A366ED">
        <w:rPr>
          <w:color w:val="auto"/>
        </w:rPr>
        <w:t>PCR</w:t>
      </w:r>
      <w:r w:rsidR="00A366ED">
        <w:rPr>
          <w:color w:val="auto"/>
        </w:rPr>
        <w:t>)</w:t>
      </w:r>
      <w:r w:rsidR="00346FD8" w:rsidRPr="00A366ED">
        <w:rPr>
          <w:color w:val="auto"/>
        </w:rPr>
        <w:t xml:space="preserve"> to identify </w:t>
      </w:r>
      <w:r w:rsidR="00A366ED">
        <w:rPr>
          <w:color w:val="auto"/>
        </w:rPr>
        <w:t xml:space="preserve">the </w:t>
      </w:r>
      <w:r w:rsidR="00346FD8" w:rsidRPr="00A366ED">
        <w:rPr>
          <w:color w:val="auto"/>
        </w:rPr>
        <w:t>bacteria with insert.</w:t>
      </w:r>
    </w:p>
    <w:p w14:paraId="61CA817C" w14:textId="77777777" w:rsidR="001220FE" w:rsidRPr="00A366ED" w:rsidRDefault="001220FE" w:rsidP="00A366ED">
      <w:pPr>
        <w:widowControl/>
        <w:rPr>
          <w:color w:val="auto"/>
        </w:rPr>
      </w:pPr>
    </w:p>
    <w:p w14:paraId="3D330CDE" w14:textId="7E741306" w:rsidR="002E70D5" w:rsidRPr="00A366ED" w:rsidRDefault="00A757BD" w:rsidP="00A366ED">
      <w:pPr>
        <w:widowControl/>
        <w:rPr>
          <w:color w:val="auto"/>
        </w:rPr>
      </w:pPr>
      <w:r w:rsidRPr="00A366ED">
        <w:rPr>
          <w:color w:val="auto"/>
        </w:rPr>
        <w:t>2</w:t>
      </w:r>
      <w:r w:rsidR="004241D0" w:rsidRPr="00A366ED">
        <w:rPr>
          <w:color w:val="auto"/>
        </w:rPr>
        <w:t>.</w:t>
      </w:r>
      <w:r w:rsidRPr="00A366ED">
        <w:rPr>
          <w:color w:val="auto"/>
        </w:rPr>
        <w:t>5</w:t>
      </w:r>
      <w:r w:rsidR="004241D0" w:rsidRPr="00A366ED">
        <w:rPr>
          <w:color w:val="auto"/>
        </w:rPr>
        <w:t xml:space="preserve">.1 Prepare </w:t>
      </w:r>
      <w:r w:rsidR="000141DE" w:rsidRPr="00A366ED">
        <w:rPr>
          <w:color w:val="auto"/>
        </w:rPr>
        <w:t>two</w:t>
      </w:r>
      <w:r w:rsidR="004241D0" w:rsidRPr="00A366ED">
        <w:rPr>
          <w:color w:val="auto"/>
        </w:rPr>
        <w:t xml:space="preserve"> sets of </w:t>
      </w:r>
      <w:r w:rsidR="002E70D5" w:rsidRPr="00A366ED">
        <w:rPr>
          <w:color w:val="auto"/>
        </w:rPr>
        <w:t xml:space="preserve">sterile </w:t>
      </w:r>
      <w:r w:rsidR="004241D0" w:rsidRPr="00A366ED">
        <w:rPr>
          <w:color w:val="auto"/>
        </w:rPr>
        <w:t>PCR strip tubes. In Set 1, add 4</w:t>
      </w:r>
      <w:r w:rsidR="0041306E" w:rsidRPr="00A366ED">
        <w:rPr>
          <w:color w:val="auto"/>
        </w:rPr>
        <w:t>.7</w:t>
      </w:r>
      <w:r w:rsidR="004241D0" w:rsidRPr="00A366ED">
        <w:rPr>
          <w:color w:val="auto"/>
        </w:rPr>
        <w:t xml:space="preserve">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ddH</w:t>
      </w:r>
      <w:r w:rsidR="004241D0" w:rsidRPr="00A366ED">
        <w:rPr>
          <w:color w:val="auto"/>
          <w:vertAlign w:val="subscript"/>
        </w:rPr>
        <w:t>2</w:t>
      </w:r>
      <w:r w:rsidR="00A366ED">
        <w:rPr>
          <w:color w:val="auto"/>
        </w:rPr>
        <w:t>O</w:t>
      </w:r>
      <w:r w:rsidR="004241D0" w:rsidRPr="00A366ED">
        <w:rPr>
          <w:color w:val="auto"/>
        </w:rPr>
        <w:t xml:space="preserve">, </w:t>
      </w:r>
      <w:r w:rsidR="000141DE" w:rsidRPr="00A366ED">
        <w:rPr>
          <w:color w:val="auto"/>
        </w:rPr>
        <w:t>while</w:t>
      </w:r>
      <w:r w:rsidR="004241D0" w:rsidRPr="00A366ED">
        <w:rPr>
          <w:color w:val="auto"/>
        </w:rPr>
        <w:t xml:space="preserve"> in Set 2, add 50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 xml:space="preserve">LB broth with </w:t>
      </w:r>
      <w:r w:rsidR="000141DE" w:rsidRPr="00A366ED">
        <w:rPr>
          <w:color w:val="auto"/>
        </w:rPr>
        <w:t>appropriate antibiotic (e.g.</w:t>
      </w:r>
      <w:r w:rsidR="00A366ED">
        <w:rPr>
          <w:color w:val="auto"/>
        </w:rPr>
        <w:t>,</w:t>
      </w:r>
      <w:r w:rsidR="000141DE" w:rsidRPr="00A366ED">
        <w:rPr>
          <w:color w:val="auto"/>
        </w:rPr>
        <w:t xml:space="preserve"> </w:t>
      </w:r>
      <w:r w:rsidR="004241D0" w:rsidRPr="00A366ED">
        <w:rPr>
          <w:color w:val="auto"/>
        </w:rPr>
        <w:t>100</w:t>
      </w:r>
      <w:r w:rsidR="000141DE" w:rsidRPr="00A366ED">
        <w:rPr>
          <w:color w:val="auto"/>
        </w:rPr>
        <w:t xml:space="preserve"> µ</w:t>
      </w:r>
      <w:r w:rsidR="004241D0" w:rsidRPr="00A366ED">
        <w:rPr>
          <w:color w:val="auto"/>
        </w:rPr>
        <w:t>g</w:t>
      </w:r>
      <w:r w:rsidR="00A366ED">
        <w:rPr>
          <w:color w:val="auto"/>
        </w:rPr>
        <w:t>/mL</w:t>
      </w:r>
      <w:r w:rsidR="004241D0" w:rsidRPr="00A366ED">
        <w:rPr>
          <w:color w:val="auto"/>
        </w:rPr>
        <w:t xml:space="preserve"> ampicillin</w:t>
      </w:r>
      <w:r w:rsidR="000141DE" w:rsidRPr="00A366ED">
        <w:rPr>
          <w:color w:val="auto"/>
        </w:rPr>
        <w:t>)</w:t>
      </w:r>
      <w:r w:rsidR="004241D0" w:rsidRPr="00A366ED">
        <w:rPr>
          <w:color w:val="auto"/>
        </w:rPr>
        <w:t>.</w:t>
      </w:r>
    </w:p>
    <w:p w14:paraId="38517C22" w14:textId="262038E2" w:rsidR="004241D0" w:rsidRPr="00A366ED" w:rsidRDefault="004241D0" w:rsidP="00A366ED">
      <w:pPr>
        <w:widowControl/>
        <w:rPr>
          <w:color w:val="auto"/>
        </w:rPr>
      </w:pPr>
      <w:r w:rsidRPr="00A366ED">
        <w:rPr>
          <w:color w:val="auto"/>
        </w:rPr>
        <w:t xml:space="preserve"> </w:t>
      </w:r>
    </w:p>
    <w:p w14:paraId="2913E70A" w14:textId="7C4E5EB9" w:rsidR="004241D0" w:rsidRPr="00A366ED" w:rsidRDefault="000141DE" w:rsidP="00A366ED">
      <w:pPr>
        <w:widowControl/>
        <w:rPr>
          <w:color w:val="auto"/>
        </w:rPr>
      </w:pPr>
      <w:r w:rsidRPr="00A366ED">
        <w:rPr>
          <w:color w:val="auto"/>
        </w:rPr>
        <w:lastRenderedPageBreak/>
        <w:t>2.5.</w:t>
      </w:r>
      <w:r w:rsidR="00A366ED">
        <w:rPr>
          <w:color w:val="auto"/>
        </w:rPr>
        <w:t>2</w:t>
      </w:r>
      <w:r w:rsidR="004241D0" w:rsidRPr="00A366ED">
        <w:rPr>
          <w:color w:val="auto"/>
        </w:rPr>
        <w:t xml:space="preserve"> </w:t>
      </w:r>
      <w:r w:rsidR="00023CAB" w:rsidRPr="00A366ED">
        <w:rPr>
          <w:color w:val="auto"/>
        </w:rPr>
        <w:t>With</w:t>
      </w:r>
      <w:r w:rsidR="004241D0" w:rsidRPr="00A366ED">
        <w:rPr>
          <w:color w:val="auto"/>
        </w:rPr>
        <w:t xml:space="preserve"> a </w:t>
      </w:r>
      <w:r w:rsidRPr="00A366ED">
        <w:rPr>
          <w:color w:val="auto"/>
        </w:rPr>
        <w:t xml:space="preserve">sterile </w:t>
      </w:r>
      <w:r w:rsidR="004241D0" w:rsidRPr="00A366ED">
        <w:rPr>
          <w:color w:val="auto"/>
        </w:rPr>
        <w:t xml:space="preserve">pipette tip, pick </w:t>
      </w:r>
      <w:r w:rsidRPr="00A366ED">
        <w:rPr>
          <w:color w:val="auto"/>
        </w:rPr>
        <w:t>a</w:t>
      </w:r>
      <w:r w:rsidR="004241D0" w:rsidRPr="00A366ED">
        <w:rPr>
          <w:color w:val="auto"/>
        </w:rPr>
        <w:t xml:space="preserve"> colon</w:t>
      </w:r>
      <w:r w:rsidRPr="00A366ED">
        <w:rPr>
          <w:color w:val="auto"/>
        </w:rPr>
        <w:t>y</w:t>
      </w:r>
      <w:r w:rsidR="004241D0" w:rsidRPr="00A366ED">
        <w:rPr>
          <w:color w:val="auto"/>
        </w:rPr>
        <w:t xml:space="preserve"> o</w:t>
      </w:r>
      <w:r w:rsidRPr="00A366ED">
        <w:rPr>
          <w:color w:val="auto"/>
        </w:rPr>
        <w:t>ff</w:t>
      </w:r>
      <w:r w:rsidR="004241D0" w:rsidRPr="00A366ED">
        <w:rPr>
          <w:color w:val="auto"/>
        </w:rPr>
        <w:t xml:space="preserve"> the plate</w:t>
      </w:r>
      <w:r w:rsidRPr="00A366ED">
        <w:rPr>
          <w:color w:val="auto"/>
        </w:rPr>
        <w:t xml:space="preserve">, </w:t>
      </w:r>
      <w:r w:rsidR="004241D0" w:rsidRPr="00A366ED">
        <w:rPr>
          <w:color w:val="auto"/>
        </w:rPr>
        <w:t xml:space="preserve">swipe it briefly in </w:t>
      </w:r>
      <w:r w:rsidRPr="00A366ED">
        <w:rPr>
          <w:color w:val="auto"/>
        </w:rPr>
        <w:t xml:space="preserve">a </w:t>
      </w:r>
      <w:r w:rsidR="004241D0" w:rsidRPr="00A366ED">
        <w:rPr>
          <w:color w:val="auto"/>
        </w:rPr>
        <w:t>Set 1 tube</w:t>
      </w:r>
      <w:r w:rsidRPr="00A366ED">
        <w:rPr>
          <w:color w:val="auto"/>
        </w:rPr>
        <w:t>, and leave the tip in a Set 2 tube</w:t>
      </w:r>
      <w:r w:rsidR="004241D0" w:rsidRPr="00A366ED">
        <w:rPr>
          <w:color w:val="auto"/>
        </w:rPr>
        <w:t>.</w:t>
      </w:r>
      <w:r w:rsidRPr="00A366ED">
        <w:rPr>
          <w:color w:val="auto"/>
        </w:rPr>
        <w:t xml:space="preserve"> Repeat for a few colonies</w:t>
      </w:r>
      <w:r w:rsidR="00023CAB" w:rsidRPr="00A366ED">
        <w:rPr>
          <w:color w:val="auto"/>
        </w:rPr>
        <w:t>, making sure to use different PCR tubes each time.</w:t>
      </w:r>
      <w:r w:rsidRPr="00A366ED">
        <w:rPr>
          <w:color w:val="auto"/>
        </w:rPr>
        <w:t xml:space="preserve"> </w:t>
      </w:r>
    </w:p>
    <w:p w14:paraId="4B53E048" w14:textId="60F9AD4E" w:rsidR="000141DE" w:rsidRPr="00A366ED" w:rsidRDefault="000141DE" w:rsidP="00A366ED">
      <w:pPr>
        <w:widowControl/>
        <w:rPr>
          <w:color w:val="auto"/>
        </w:rPr>
      </w:pPr>
    </w:p>
    <w:p w14:paraId="657A6FE9" w14:textId="27755221" w:rsidR="000141DE" w:rsidRPr="00A366ED" w:rsidRDefault="000141DE" w:rsidP="00A366ED">
      <w:pPr>
        <w:widowControl/>
        <w:rPr>
          <w:color w:val="auto"/>
        </w:rPr>
      </w:pPr>
      <w:r w:rsidRPr="00A366ED">
        <w:rPr>
          <w:color w:val="auto"/>
        </w:rPr>
        <w:t xml:space="preserve">NOTE: Typically, screening four colonies is </w:t>
      </w:r>
      <w:proofErr w:type="gramStart"/>
      <w:r w:rsidRPr="00A366ED">
        <w:rPr>
          <w:color w:val="auto"/>
        </w:rPr>
        <w:t>sufficient</w:t>
      </w:r>
      <w:proofErr w:type="gramEnd"/>
      <w:r w:rsidRPr="00A366ED">
        <w:rPr>
          <w:color w:val="auto"/>
        </w:rPr>
        <w:t>. However, this may vary depending on the cloning efficiency.</w:t>
      </w:r>
    </w:p>
    <w:p w14:paraId="15E371AD" w14:textId="77777777" w:rsidR="002E70D5" w:rsidRPr="00A366ED" w:rsidRDefault="002E70D5" w:rsidP="00A366ED">
      <w:pPr>
        <w:widowControl/>
        <w:rPr>
          <w:color w:val="auto"/>
        </w:rPr>
      </w:pPr>
    </w:p>
    <w:p w14:paraId="59C27E21" w14:textId="06E54D20" w:rsidR="004241D0" w:rsidRPr="00A366ED" w:rsidRDefault="000141DE" w:rsidP="00A366ED">
      <w:pPr>
        <w:widowControl/>
        <w:rPr>
          <w:color w:val="auto"/>
        </w:rPr>
      </w:pPr>
      <w:r w:rsidRPr="00A366ED">
        <w:rPr>
          <w:color w:val="auto"/>
        </w:rPr>
        <w:t>2.5.</w:t>
      </w:r>
      <w:r w:rsidR="00A366ED">
        <w:rPr>
          <w:color w:val="auto"/>
        </w:rPr>
        <w:t>3</w:t>
      </w:r>
      <w:r w:rsidR="004241D0" w:rsidRPr="00A366ED">
        <w:rPr>
          <w:color w:val="auto"/>
        </w:rPr>
        <w:t xml:space="preserve"> </w:t>
      </w:r>
      <w:r w:rsidR="001A280F" w:rsidRPr="00A366ED">
        <w:rPr>
          <w:color w:val="auto"/>
        </w:rPr>
        <w:t xml:space="preserve">Add the following reagents to each Set 1 tube (for a </w:t>
      </w:r>
      <w:r w:rsidR="004241D0" w:rsidRPr="00A366ED">
        <w:rPr>
          <w:color w:val="auto"/>
        </w:rPr>
        <w:t xml:space="preserve">10 </w:t>
      </w:r>
      <w:r w:rsidR="00A366ED">
        <w:rPr>
          <w:color w:val="auto"/>
        </w:rPr>
        <w:t>µL</w:t>
      </w:r>
      <w:r w:rsidR="004241D0" w:rsidRPr="00A366ED">
        <w:rPr>
          <w:color w:val="auto"/>
        </w:rPr>
        <w:t xml:space="preserve"> PCR</w:t>
      </w:r>
      <w:r w:rsidR="001A280F" w:rsidRPr="00A366ED">
        <w:rPr>
          <w:color w:val="auto"/>
        </w:rPr>
        <w:t>)</w:t>
      </w:r>
      <w:r w:rsidR="004241D0" w:rsidRPr="00A366ED">
        <w:rPr>
          <w:color w:val="auto"/>
        </w:rPr>
        <w:t xml:space="preserve">: 5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2</w:t>
      </w:r>
      <w:r w:rsidR="001A280F" w:rsidRPr="00A366ED">
        <w:rPr>
          <w:color w:val="auto"/>
        </w:rPr>
        <w:t>x</w:t>
      </w:r>
      <w:r w:rsidR="004241D0" w:rsidRPr="00A366ED">
        <w:rPr>
          <w:color w:val="auto"/>
        </w:rPr>
        <w:t xml:space="preserve"> PCR </w:t>
      </w:r>
      <w:r w:rsidR="00A366ED">
        <w:rPr>
          <w:color w:val="auto"/>
        </w:rPr>
        <w:t>m</w:t>
      </w:r>
      <w:r w:rsidR="001A280F" w:rsidRPr="00A366ED">
        <w:rPr>
          <w:color w:val="auto"/>
        </w:rPr>
        <w:t xml:space="preserve">aster </w:t>
      </w:r>
      <w:r w:rsidR="00A366ED">
        <w:rPr>
          <w:color w:val="auto"/>
        </w:rPr>
        <w:t>m</w:t>
      </w:r>
      <w:r w:rsidR="001A280F" w:rsidRPr="00A366ED">
        <w:rPr>
          <w:color w:val="auto"/>
        </w:rPr>
        <w:t>ix</w:t>
      </w:r>
      <w:r w:rsidR="00E973C0" w:rsidRPr="00A366ED">
        <w:rPr>
          <w:color w:val="auto"/>
        </w:rPr>
        <w:t xml:space="preserve"> </w:t>
      </w:r>
      <w:r w:rsidR="001A280F" w:rsidRPr="00A366ED">
        <w:rPr>
          <w:color w:val="auto"/>
        </w:rPr>
        <w:t>(with loading dye</w:t>
      </w:r>
      <w:r w:rsidR="00A366ED">
        <w:rPr>
          <w:color w:val="auto"/>
        </w:rPr>
        <w:t xml:space="preserve">, </w:t>
      </w:r>
      <w:r w:rsidR="00FE0A30" w:rsidRPr="00A366ED">
        <w:rPr>
          <w:color w:val="auto"/>
        </w:rPr>
        <w:t xml:space="preserve">see </w:t>
      </w:r>
      <w:r w:rsidR="00A366ED" w:rsidRPr="00A366ED">
        <w:rPr>
          <w:b/>
          <w:color w:val="auto"/>
        </w:rPr>
        <w:t>Table of Materials</w:t>
      </w:r>
      <w:r w:rsidR="00FE0A30" w:rsidRPr="00A366ED">
        <w:rPr>
          <w:color w:val="auto"/>
        </w:rPr>
        <w:t>)</w:t>
      </w:r>
      <w:r w:rsidR="004241D0" w:rsidRPr="00A366ED">
        <w:rPr>
          <w:color w:val="auto"/>
        </w:rPr>
        <w:t xml:space="preserve">, 0.15 </w:t>
      </w:r>
      <w:r w:rsidR="00A366ED">
        <w:rPr>
          <w:color w:val="auto"/>
        </w:rPr>
        <w:t>µL</w:t>
      </w:r>
      <w:r w:rsidR="00A35085">
        <w:rPr>
          <w:color w:val="auto"/>
        </w:rPr>
        <w:t xml:space="preserve"> of</w:t>
      </w:r>
      <w:r w:rsidR="004241D0" w:rsidRPr="00A366ED">
        <w:rPr>
          <w:color w:val="auto"/>
        </w:rPr>
        <w:t xml:space="preserve"> </w:t>
      </w:r>
      <w:r w:rsidR="001A280F" w:rsidRPr="00A366ED">
        <w:rPr>
          <w:color w:val="auto"/>
        </w:rPr>
        <w:t xml:space="preserve">sense </w:t>
      </w:r>
      <w:r w:rsidR="00FE0A30" w:rsidRPr="00A366ED">
        <w:rPr>
          <w:color w:val="auto"/>
        </w:rPr>
        <w:t xml:space="preserve">or antisense </w:t>
      </w:r>
      <w:r w:rsidR="001A280F" w:rsidRPr="00A366ED">
        <w:rPr>
          <w:color w:val="auto"/>
        </w:rPr>
        <w:t>o</w:t>
      </w:r>
      <w:r w:rsidR="004241D0" w:rsidRPr="00A366ED">
        <w:rPr>
          <w:color w:val="auto"/>
        </w:rPr>
        <w:t>ligo</w:t>
      </w:r>
      <w:r w:rsidR="001A280F" w:rsidRPr="00A366ED">
        <w:rPr>
          <w:color w:val="auto"/>
        </w:rPr>
        <w:t>nucleotide (100 µM)</w:t>
      </w:r>
      <w:r w:rsidR="004241D0" w:rsidRPr="00A366ED">
        <w:rPr>
          <w:color w:val="auto"/>
        </w:rPr>
        <w:t xml:space="preserve">, 0.15 </w:t>
      </w:r>
      <w:r w:rsidR="00A366ED">
        <w:rPr>
          <w:color w:val="auto"/>
        </w:rPr>
        <w:t>µL</w:t>
      </w:r>
      <w:r w:rsidR="004241D0" w:rsidRPr="00A366ED">
        <w:rPr>
          <w:color w:val="auto"/>
        </w:rPr>
        <w:t xml:space="preserve"> </w:t>
      </w:r>
      <w:r w:rsidR="00A35085">
        <w:rPr>
          <w:color w:val="auto"/>
        </w:rPr>
        <w:t xml:space="preserve">of </w:t>
      </w:r>
      <w:r w:rsidR="004241D0" w:rsidRPr="00A366ED">
        <w:rPr>
          <w:color w:val="auto"/>
        </w:rPr>
        <w:t>primer</w:t>
      </w:r>
      <w:r w:rsidR="001A280F" w:rsidRPr="00A366ED">
        <w:rPr>
          <w:color w:val="auto"/>
        </w:rPr>
        <w:t xml:space="preserve"> (100 µM)</w:t>
      </w:r>
      <w:r w:rsidR="004241D0" w:rsidRPr="00A366ED">
        <w:rPr>
          <w:color w:val="auto"/>
        </w:rPr>
        <w:t xml:space="preserve"> targeting the </w:t>
      </w:r>
      <w:r w:rsidR="001A280F" w:rsidRPr="00A366ED">
        <w:rPr>
          <w:color w:val="auto"/>
        </w:rPr>
        <w:t xml:space="preserve">CRISPR </w:t>
      </w:r>
      <w:r w:rsidR="004241D0" w:rsidRPr="00A366ED">
        <w:rPr>
          <w:color w:val="auto"/>
        </w:rPr>
        <w:t xml:space="preserve">plasmid </w:t>
      </w:r>
      <w:r w:rsidR="001A280F" w:rsidRPr="00A366ED">
        <w:rPr>
          <w:color w:val="auto"/>
        </w:rPr>
        <w:t>downstream or upstream of the sgRNA cassette respectively</w:t>
      </w:r>
      <w:r w:rsidR="00C36CE8" w:rsidRPr="00A366ED">
        <w:rPr>
          <w:color w:val="auto"/>
        </w:rPr>
        <w:t xml:space="preserve"> (see </w:t>
      </w:r>
      <w:r w:rsidR="00C36CE8" w:rsidRPr="00A366ED">
        <w:rPr>
          <w:b/>
          <w:color w:val="auto"/>
        </w:rPr>
        <w:t xml:space="preserve">Figure </w:t>
      </w:r>
      <w:r w:rsidR="00A379D3" w:rsidRPr="00A366ED">
        <w:rPr>
          <w:b/>
          <w:color w:val="auto"/>
        </w:rPr>
        <w:t>3</w:t>
      </w:r>
      <w:r w:rsidR="00C36CE8" w:rsidRPr="00A366ED">
        <w:rPr>
          <w:color w:val="auto"/>
        </w:rPr>
        <w:t>)</w:t>
      </w:r>
      <w:r w:rsidR="004241D0" w:rsidRPr="00A366ED">
        <w:rPr>
          <w:color w:val="auto"/>
        </w:rPr>
        <w:t>.</w:t>
      </w:r>
    </w:p>
    <w:p w14:paraId="4381491C" w14:textId="65BFE609" w:rsidR="009D2F40" w:rsidRPr="00A366ED" w:rsidRDefault="009D2F40" w:rsidP="00A366ED">
      <w:pPr>
        <w:widowControl/>
        <w:rPr>
          <w:color w:val="auto"/>
        </w:rPr>
      </w:pPr>
    </w:p>
    <w:p w14:paraId="0DE8E3A7" w14:textId="5D8C266A" w:rsidR="009D2F40" w:rsidRPr="00A366ED" w:rsidRDefault="009D2F40" w:rsidP="00A366ED">
      <w:pPr>
        <w:widowControl/>
        <w:rPr>
          <w:color w:val="auto"/>
        </w:rPr>
      </w:pPr>
      <w:r w:rsidRPr="00A366ED">
        <w:rPr>
          <w:color w:val="auto"/>
        </w:rPr>
        <w:t xml:space="preserve">NOTE: The PCR product should ideally yield a product size of approximately </w:t>
      </w:r>
      <w:r w:rsidR="00FE0A30" w:rsidRPr="00A366ED">
        <w:rPr>
          <w:color w:val="auto"/>
        </w:rPr>
        <w:t>15</w:t>
      </w:r>
      <w:r w:rsidRPr="00A366ED">
        <w:rPr>
          <w:color w:val="auto"/>
        </w:rPr>
        <w:t>0</w:t>
      </w:r>
      <w:r w:rsidR="00BC3D4E">
        <w:rPr>
          <w:color w:val="auto"/>
        </w:rPr>
        <w:t xml:space="preserve"> </w:t>
      </w:r>
      <w:r w:rsidRPr="00A366ED">
        <w:rPr>
          <w:color w:val="auto"/>
        </w:rPr>
        <w:t>bp or larger, so that any positive bands are not mistaken as primer dimer</w:t>
      </w:r>
      <w:r w:rsidR="00FE0A30" w:rsidRPr="00A366ED">
        <w:rPr>
          <w:color w:val="auto"/>
        </w:rPr>
        <w:t>s</w:t>
      </w:r>
      <w:r w:rsidRPr="00A366ED">
        <w:rPr>
          <w:color w:val="auto"/>
        </w:rPr>
        <w:t>.</w:t>
      </w:r>
    </w:p>
    <w:p w14:paraId="7A8E570B" w14:textId="77777777" w:rsidR="002E70D5" w:rsidRPr="00A366ED" w:rsidRDefault="002E70D5" w:rsidP="00A366ED">
      <w:pPr>
        <w:widowControl/>
        <w:rPr>
          <w:color w:val="auto"/>
        </w:rPr>
      </w:pPr>
    </w:p>
    <w:p w14:paraId="4CFB9239" w14:textId="07BBF038" w:rsidR="002E70D5" w:rsidRPr="00A366ED" w:rsidRDefault="001A280F" w:rsidP="00A366ED">
      <w:pPr>
        <w:widowControl/>
        <w:rPr>
          <w:color w:val="auto"/>
        </w:rPr>
      </w:pPr>
      <w:r w:rsidRPr="00A366ED">
        <w:rPr>
          <w:color w:val="auto"/>
        </w:rPr>
        <w:t>2.5.</w:t>
      </w:r>
      <w:r w:rsidR="00BC3D4E">
        <w:rPr>
          <w:color w:val="auto"/>
        </w:rPr>
        <w:t>4</w:t>
      </w:r>
      <w:r w:rsidR="004241D0" w:rsidRPr="00A366ED">
        <w:rPr>
          <w:color w:val="auto"/>
        </w:rPr>
        <w:t xml:space="preserve"> Run the PCR</w:t>
      </w:r>
      <w:r w:rsidR="00D84DCC" w:rsidRPr="00A366ED">
        <w:rPr>
          <w:color w:val="auto"/>
        </w:rPr>
        <w:t>s</w:t>
      </w:r>
      <w:r w:rsidR="004241D0" w:rsidRPr="00A366ED">
        <w:rPr>
          <w:color w:val="auto"/>
        </w:rPr>
        <w:t xml:space="preserve"> in a thermal cycler </w:t>
      </w:r>
      <w:r w:rsidRPr="00A366ED">
        <w:rPr>
          <w:color w:val="auto"/>
        </w:rPr>
        <w:t>using</w:t>
      </w:r>
      <w:r w:rsidR="004241D0" w:rsidRPr="00A366ED">
        <w:rPr>
          <w:color w:val="auto"/>
        </w:rPr>
        <w:t xml:space="preserve"> the following parameters: 95 </w:t>
      </w:r>
      <w:r w:rsidR="00A366ED" w:rsidRPr="00A366ED">
        <w:rPr>
          <w:color w:val="auto"/>
        </w:rPr>
        <w:t>°</w:t>
      </w:r>
      <w:r w:rsidR="004241D0" w:rsidRPr="00A366ED">
        <w:rPr>
          <w:color w:val="auto"/>
        </w:rPr>
        <w:t xml:space="preserve">C for 3 min, 95 </w:t>
      </w:r>
      <w:r w:rsidR="00A366ED" w:rsidRPr="00A366ED">
        <w:rPr>
          <w:color w:val="auto"/>
        </w:rPr>
        <w:t>°</w:t>
      </w:r>
      <w:r w:rsidR="004241D0" w:rsidRPr="00A366ED">
        <w:rPr>
          <w:color w:val="auto"/>
        </w:rPr>
        <w:t xml:space="preserve">C for 30 s (step 2), 60 </w:t>
      </w:r>
      <w:r w:rsidR="00A366ED" w:rsidRPr="00A366ED">
        <w:rPr>
          <w:color w:val="auto"/>
        </w:rPr>
        <w:t>°</w:t>
      </w:r>
      <w:r w:rsidR="004241D0" w:rsidRPr="00A366ED">
        <w:rPr>
          <w:color w:val="auto"/>
        </w:rPr>
        <w:t>C for 30 s</w:t>
      </w:r>
      <w:r w:rsidRPr="00A366ED">
        <w:rPr>
          <w:color w:val="auto"/>
        </w:rPr>
        <w:t xml:space="preserve"> (step 3)</w:t>
      </w:r>
      <w:r w:rsidR="004241D0" w:rsidRPr="00A366ED">
        <w:rPr>
          <w:color w:val="auto"/>
        </w:rPr>
        <w:t xml:space="preserve">, 72 </w:t>
      </w:r>
      <w:r w:rsidR="00A366ED" w:rsidRPr="00A366ED">
        <w:rPr>
          <w:color w:val="auto"/>
        </w:rPr>
        <w:t>°</w:t>
      </w:r>
      <w:r w:rsidR="004241D0" w:rsidRPr="00A366ED">
        <w:rPr>
          <w:color w:val="auto"/>
        </w:rPr>
        <w:t>C for 30 s (step 4), repeat steps 2</w:t>
      </w:r>
      <w:r w:rsidR="00BC3D4E" w:rsidRPr="00BC3D4E">
        <w:rPr>
          <w:color w:val="auto"/>
        </w:rPr>
        <w:t>‒</w:t>
      </w:r>
      <w:r w:rsidR="004241D0" w:rsidRPr="00A366ED">
        <w:rPr>
          <w:color w:val="auto"/>
        </w:rPr>
        <w:t xml:space="preserve">4 for another 34 cycles, 72 </w:t>
      </w:r>
      <w:r w:rsidR="00A366ED" w:rsidRPr="00A366ED">
        <w:rPr>
          <w:color w:val="auto"/>
        </w:rPr>
        <w:t>°</w:t>
      </w:r>
      <w:r w:rsidR="004241D0" w:rsidRPr="00A366ED">
        <w:rPr>
          <w:color w:val="auto"/>
        </w:rPr>
        <w:t xml:space="preserve">C for 5 min, and hold at 4 </w:t>
      </w:r>
      <w:r w:rsidR="00A366ED" w:rsidRPr="00A366ED">
        <w:rPr>
          <w:color w:val="auto"/>
        </w:rPr>
        <w:t>°</w:t>
      </w:r>
      <w:r w:rsidR="004241D0" w:rsidRPr="00A366ED">
        <w:rPr>
          <w:color w:val="auto"/>
        </w:rPr>
        <w:t>C.</w:t>
      </w:r>
    </w:p>
    <w:p w14:paraId="66698247" w14:textId="1EE186C2" w:rsidR="004241D0" w:rsidRPr="00A366ED" w:rsidRDefault="004241D0" w:rsidP="00A366ED">
      <w:pPr>
        <w:widowControl/>
        <w:rPr>
          <w:color w:val="auto"/>
        </w:rPr>
      </w:pPr>
      <w:r w:rsidRPr="00A366ED">
        <w:rPr>
          <w:color w:val="auto"/>
        </w:rPr>
        <w:t xml:space="preserve"> </w:t>
      </w:r>
    </w:p>
    <w:p w14:paraId="78B7BB4D" w14:textId="0F7E8718" w:rsidR="004241D0" w:rsidRPr="00A366ED" w:rsidRDefault="004241D0" w:rsidP="00A366ED">
      <w:pPr>
        <w:widowControl/>
        <w:rPr>
          <w:color w:val="auto"/>
        </w:rPr>
      </w:pPr>
      <w:r w:rsidRPr="00A366ED">
        <w:rPr>
          <w:color w:val="auto"/>
        </w:rPr>
        <w:t xml:space="preserve">NOTE: </w:t>
      </w:r>
      <w:r w:rsidR="00DF129E" w:rsidRPr="00A366ED">
        <w:rPr>
          <w:color w:val="auto"/>
        </w:rPr>
        <w:t>The a</w:t>
      </w:r>
      <w:r w:rsidRPr="00A366ED">
        <w:rPr>
          <w:color w:val="auto"/>
        </w:rPr>
        <w:t>nnealing t</w:t>
      </w:r>
      <w:r w:rsidR="00DF129E" w:rsidRPr="00A366ED">
        <w:rPr>
          <w:color w:val="auto"/>
        </w:rPr>
        <w:t>emperature</w:t>
      </w:r>
      <w:r w:rsidRPr="00A366ED">
        <w:rPr>
          <w:color w:val="auto"/>
        </w:rPr>
        <w:t xml:space="preserve"> of 60 </w:t>
      </w:r>
      <w:r w:rsidR="00A366ED" w:rsidRPr="00A366ED">
        <w:rPr>
          <w:color w:val="auto"/>
        </w:rPr>
        <w:t>°</w:t>
      </w:r>
      <w:r w:rsidRPr="00A366ED">
        <w:rPr>
          <w:color w:val="auto"/>
        </w:rPr>
        <w:t xml:space="preserve">C </w:t>
      </w:r>
      <w:r w:rsidR="003D7A06" w:rsidRPr="00A366ED">
        <w:rPr>
          <w:color w:val="auto"/>
        </w:rPr>
        <w:t xml:space="preserve">may </w:t>
      </w:r>
      <w:r w:rsidRPr="00A366ED">
        <w:rPr>
          <w:color w:val="auto"/>
        </w:rPr>
        <w:t>need to be optimized for the primer</w:t>
      </w:r>
      <w:r w:rsidR="003D7A06" w:rsidRPr="00A366ED">
        <w:rPr>
          <w:color w:val="auto"/>
        </w:rPr>
        <w:t xml:space="preserve">s </w:t>
      </w:r>
      <w:r w:rsidRPr="00A366ED">
        <w:rPr>
          <w:color w:val="auto"/>
        </w:rPr>
        <w:t>designed</w:t>
      </w:r>
      <w:r w:rsidR="003D7A06" w:rsidRPr="00A366ED">
        <w:rPr>
          <w:color w:val="auto"/>
        </w:rPr>
        <w:t>. The elongation time of 30 s can also vary depending on the expected PCR amplicon</w:t>
      </w:r>
      <w:r w:rsidR="00D84DCC" w:rsidRPr="00A366ED">
        <w:rPr>
          <w:color w:val="auto"/>
        </w:rPr>
        <w:t xml:space="preserve"> size</w:t>
      </w:r>
      <w:r w:rsidR="003D7A06" w:rsidRPr="00A366ED">
        <w:rPr>
          <w:color w:val="auto"/>
        </w:rPr>
        <w:t xml:space="preserve"> </w:t>
      </w:r>
      <w:r w:rsidRPr="00A366ED">
        <w:rPr>
          <w:color w:val="auto"/>
        </w:rPr>
        <w:t xml:space="preserve">and the DNA polymerase used. </w:t>
      </w:r>
    </w:p>
    <w:p w14:paraId="52A03C27" w14:textId="77777777" w:rsidR="002E70D5" w:rsidRPr="00A366ED" w:rsidRDefault="002E70D5" w:rsidP="00A366ED">
      <w:pPr>
        <w:widowControl/>
        <w:rPr>
          <w:color w:val="auto"/>
        </w:rPr>
      </w:pPr>
    </w:p>
    <w:p w14:paraId="3B996D30" w14:textId="56D58350" w:rsidR="004241D0" w:rsidRPr="00A366ED" w:rsidRDefault="00D84DCC" w:rsidP="00A366ED">
      <w:pPr>
        <w:widowControl/>
        <w:rPr>
          <w:color w:val="auto"/>
        </w:rPr>
      </w:pPr>
      <w:r w:rsidRPr="00A366ED">
        <w:rPr>
          <w:color w:val="auto"/>
        </w:rPr>
        <w:t>2.5.</w:t>
      </w:r>
      <w:r w:rsidR="00BC3D4E">
        <w:rPr>
          <w:color w:val="auto"/>
        </w:rPr>
        <w:t>5</w:t>
      </w:r>
      <w:r w:rsidR="004241D0" w:rsidRPr="00A366ED">
        <w:rPr>
          <w:color w:val="auto"/>
        </w:rPr>
        <w:t xml:space="preserve"> R</w:t>
      </w:r>
      <w:r w:rsidRPr="00A366ED">
        <w:rPr>
          <w:color w:val="auto"/>
        </w:rPr>
        <w:t>esolve</w:t>
      </w:r>
      <w:r w:rsidR="004241D0" w:rsidRPr="00A366ED">
        <w:rPr>
          <w:color w:val="auto"/>
        </w:rPr>
        <w:t xml:space="preserve"> the reaction</w:t>
      </w:r>
      <w:r w:rsidRPr="00A366ED">
        <w:rPr>
          <w:color w:val="auto"/>
        </w:rPr>
        <w:t>s</w:t>
      </w:r>
      <w:r w:rsidR="004241D0" w:rsidRPr="00A366ED">
        <w:rPr>
          <w:color w:val="auto"/>
        </w:rPr>
        <w:t xml:space="preserve"> on a 1% agarose gel using 1</w:t>
      </w:r>
      <w:r w:rsidRPr="00A366ED">
        <w:rPr>
          <w:color w:val="auto"/>
        </w:rPr>
        <w:t>x</w:t>
      </w:r>
      <w:r w:rsidR="004241D0" w:rsidRPr="00A366ED">
        <w:rPr>
          <w:color w:val="auto"/>
        </w:rPr>
        <w:t xml:space="preserve"> TAE buffer.</w:t>
      </w:r>
    </w:p>
    <w:p w14:paraId="67A23F00" w14:textId="77777777" w:rsidR="002E70D5" w:rsidRPr="00A366ED" w:rsidRDefault="002E70D5" w:rsidP="00A366ED">
      <w:pPr>
        <w:widowControl/>
        <w:rPr>
          <w:color w:val="auto"/>
        </w:rPr>
      </w:pPr>
    </w:p>
    <w:p w14:paraId="07FE99CA" w14:textId="5BA363CB" w:rsidR="004241D0" w:rsidRPr="00A366ED" w:rsidRDefault="00D84DCC" w:rsidP="00A366ED">
      <w:pPr>
        <w:widowControl/>
        <w:rPr>
          <w:color w:val="auto"/>
        </w:rPr>
      </w:pPr>
      <w:r w:rsidRPr="00A366ED">
        <w:rPr>
          <w:color w:val="auto"/>
        </w:rPr>
        <w:t>2.5.</w:t>
      </w:r>
      <w:r w:rsidR="00BC3D4E">
        <w:rPr>
          <w:color w:val="auto"/>
        </w:rPr>
        <w:t>6</w:t>
      </w:r>
      <w:r w:rsidR="004241D0" w:rsidRPr="00A366ED">
        <w:rPr>
          <w:color w:val="auto"/>
        </w:rPr>
        <w:t xml:space="preserve"> </w:t>
      </w:r>
      <w:r w:rsidRPr="00A366ED">
        <w:rPr>
          <w:color w:val="auto"/>
        </w:rPr>
        <w:t>I</w:t>
      </w:r>
      <w:r w:rsidR="004241D0" w:rsidRPr="00A366ED">
        <w:rPr>
          <w:color w:val="auto"/>
        </w:rPr>
        <w:t xml:space="preserve">noculate </w:t>
      </w:r>
      <w:r w:rsidR="006A37B6" w:rsidRPr="00A366ED">
        <w:rPr>
          <w:color w:val="auto"/>
        </w:rPr>
        <w:t xml:space="preserve">a </w:t>
      </w:r>
      <w:r w:rsidR="004241D0" w:rsidRPr="00A366ED">
        <w:rPr>
          <w:color w:val="auto"/>
        </w:rPr>
        <w:t>colon</w:t>
      </w:r>
      <w:r w:rsidR="006A37B6" w:rsidRPr="00A366ED">
        <w:rPr>
          <w:color w:val="auto"/>
        </w:rPr>
        <w:t>y</w:t>
      </w:r>
      <w:r w:rsidRPr="00A366ED">
        <w:rPr>
          <w:color w:val="auto"/>
        </w:rPr>
        <w:t xml:space="preserve"> that </w:t>
      </w:r>
      <w:r w:rsidR="006A37B6" w:rsidRPr="00A366ED">
        <w:rPr>
          <w:color w:val="auto"/>
        </w:rPr>
        <w:t>yields</w:t>
      </w:r>
      <w:r w:rsidR="004241D0" w:rsidRPr="00A366ED">
        <w:rPr>
          <w:color w:val="auto"/>
        </w:rPr>
        <w:t xml:space="preserve"> </w:t>
      </w:r>
      <w:r w:rsidRPr="00A366ED">
        <w:rPr>
          <w:color w:val="auto"/>
        </w:rPr>
        <w:t>a</w:t>
      </w:r>
      <w:r w:rsidR="004241D0" w:rsidRPr="00A366ED">
        <w:rPr>
          <w:color w:val="auto"/>
        </w:rPr>
        <w:t xml:space="preserve"> positive</w:t>
      </w:r>
      <w:r w:rsidRPr="00A366ED">
        <w:rPr>
          <w:color w:val="auto"/>
        </w:rPr>
        <w:t xml:space="preserve"> band</w:t>
      </w:r>
      <w:r w:rsidR="004241D0" w:rsidRPr="00A366ED">
        <w:rPr>
          <w:color w:val="auto"/>
        </w:rPr>
        <w:t xml:space="preserve"> in the PCR</w:t>
      </w:r>
      <w:r w:rsidRPr="00A366ED">
        <w:rPr>
          <w:color w:val="auto"/>
        </w:rPr>
        <w:t xml:space="preserve"> by transferring </w:t>
      </w:r>
      <w:r w:rsidR="00BC3D4E" w:rsidRPr="00A366ED">
        <w:rPr>
          <w:color w:val="auto"/>
        </w:rPr>
        <w:t xml:space="preserve">50 </w:t>
      </w:r>
      <w:r w:rsidR="00BC3D4E">
        <w:rPr>
          <w:color w:val="auto"/>
        </w:rPr>
        <w:t>µL of</w:t>
      </w:r>
      <w:r w:rsidR="00BC3D4E" w:rsidRPr="00A366ED">
        <w:rPr>
          <w:color w:val="auto"/>
        </w:rPr>
        <w:t xml:space="preserve"> </w:t>
      </w:r>
      <w:r w:rsidR="0097640B" w:rsidRPr="00A366ED">
        <w:rPr>
          <w:color w:val="auto"/>
        </w:rPr>
        <w:t>its</w:t>
      </w:r>
      <w:r w:rsidR="006A37B6" w:rsidRPr="00A366ED">
        <w:rPr>
          <w:color w:val="auto"/>
        </w:rPr>
        <w:t xml:space="preserve"> culture from </w:t>
      </w:r>
      <w:r w:rsidR="0097640B" w:rsidRPr="00A366ED">
        <w:rPr>
          <w:color w:val="auto"/>
        </w:rPr>
        <w:t>the corresponding</w:t>
      </w:r>
      <w:r w:rsidR="006A37B6" w:rsidRPr="00A366ED">
        <w:rPr>
          <w:color w:val="auto"/>
        </w:rPr>
        <w:t xml:space="preserve"> Set 2 tube </w:t>
      </w:r>
      <w:r w:rsidR="004241D0" w:rsidRPr="00A366ED">
        <w:rPr>
          <w:color w:val="auto"/>
        </w:rPr>
        <w:t>into</w:t>
      </w:r>
      <w:r w:rsidRPr="00A366ED">
        <w:rPr>
          <w:color w:val="auto"/>
        </w:rPr>
        <w:t xml:space="preserve"> </w:t>
      </w:r>
      <w:r w:rsidR="006A37B6" w:rsidRPr="00A366ED">
        <w:rPr>
          <w:color w:val="auto"/>
        </w:rPr>
        <w:t xml:space="preserve">a larger </w:t>
      </w:r>
      <w:r w:rsidR="00BC3D4E">
        <w:rPr>
          <w:color w:val="auto"/>
        </w:rPr>
        <w:t>conical</w:t>
      </w:r>
      <w:r w:rsidR="006A37B6" w:rsidRPr="00A366ED">
        <w:rPr>
          <w:color w:val="auto"/>
        </w:rPr>
        <w:t xml:space="preserve"> tube containing </w:t>
      </w:r>
      <w:r w:rsidRPr="00A366ED">
        <w:rPr>
          <w:color w:val="auto"/>
        </w:rPr>
        <w:t>5</w:t>
      </w:r>
      <w:r w:rsidR="00BC3D4E">
        <w:rPr>
          <w:color w:val="auto"/>
        </w:rPr>
        <w:t xml:space="preserve"> </w:t>
      </w:r>
      <w:r w:rsidRPr="00A366ED">
        <w:rPr>
          <w:color w:val="auto"/>
        </w:rPr>
        <w:t>m</w:t>
      </w:r>
      <w:r w:rsidR="00BC3D4E">
        <w:rPr>
          <w:color w:val="auto"/>
        </w:rPr>
        <w:t>L</w:t>
      </w:r>
      <w:r w:rsidRPr="00A366ED">
        <w:rPr>
          <w:color w:val="auto"/>
        </w:rPr>
        <w:t xml:space="preserve"> LB with </w:t>
      </w:r>
      <w:r w:rsidR="006A37B6" w:rsidRPr="00A366ED">
        <w:rPr>
          <w:color w:val="auto"/>
        </w:rPr>
        <w:t xml:space="preserve">an </w:t>
      </w:r>
      <w:r w:rsidRPr="00A366ED">
        <w:rPr>
          <w:color w:val="auto"/>
        </w:rPr>
        <w:t>appropriate antibiotic. Let the culture</w:t>
      </w:r>
      <w:r w:rsidR="004241D0" w:rsidRPr="00A366ED">
        <w:rPr>
          <w:color w:val="auto"/>
        </w:rPr>
        <w:t xml:space="preserve"> grow overnight</w:t>
      </w:r>
      <w:r w:rsidRPr="00A366ED">
        <w:rPr>
          <w:color w:val="auto"/>
        </w:rPr>
        <w:t xml:space="preserve"> in a 37 </w:t>
      </w:r>
      <w:r w:rsidR="00A366ED" w:rsidRPr="00A366ED">
        <w:rPr>
          <w:color w:val="auto"/>
        </w:rPr>
        <w:t>°</w:t>
      </w:r>
      <w:r w:rsidRPr="00A366ED">
        <w:rPr>
          <w:color w:val="auto"/>
        </w:rPr>
        <w:t>C incubator-shaker</w:t>
      </w:r>
      <w:r w:rsidR="004241D0" w:rsidRPr="00A366ED">
        <w:rPr>
          <w:color w:val="auto"/>
        </w:rPr>
        <w:t>.</w:t>
      </w:r>
    </w:p>
    <w:p w14:paraId="69B10B18" w14:textId="77777777" w:rsidR="002E70D5" w:rsidRPr="00A366ED" w:rsidRDefault="002E70D5" w:rsidP="00A366ED">
      <w:pPr>
        <w:widowControl/>
        <w:rPr>
          <w:color w:val="auto"/>
        </w:rPr>
      </w:pPr>
    </w:p>
    <w:p w14:paraId="4D5E9B92" w14:textId="069F4B48" w:rsidR="004241D0" w:rsidRPr="00A366ED" w:rsidRDefault="006A37B6" w:rsidP="00A366ED">
      <w:pPr>
        <w:widowControl/>
        <w:rPr>
          <w:color w:val="auto"/>
        </w:rPr>
      </w:pPr>
      <w:r w:rsidRPr="00A366ED">
        <w:rPr>
          <w:color w:val="auto"/>
        </w:rPr>
        <w:t>2.5.</w:t>
      </w:r>
      <w:r w:rsidR="00BC3D4E">
        <w:rPr>
          <w:color w:val="auto"/>
        </w:rPr>
        <w:t>7</w:t>
      </w:r>
      <w:r w:rsidR="004241D0" w:rsidRPr="00A366ED">
        <w:rPr>
          <w:color w:val="auto"/>
        </w:rPr>
        <w:t xml:space="preserve"> </w:t>
      </w:r>
      <w:r w:rsidRPr="00A366ED">
        <w:rPr>
          <w:color w:val="auto"/>
        </w:rPr>
        <w:t xml:space="preserve">Isolate plasmids from the overnight culture using a miniprep kit </w:t>
      </w:r>
      <w:r w:rsidR="00C71F02" w:rsidRPr="00A366ED">
        <w:rPr>
          <w:color w:val="auto"/>
        </w:rPr>
        <w:t xml:space="preserve">(see </w:t>
      </w:r>
      <w:r w:rsidR="00A366ED" w:rsidRPr="00A366ED">
        <w:rPr>
          <w:b/>
          <w:color w:val="auto"/>
        </w:rPr>
        <w:t>Table of Materials</w:t>
      </w:r>
      <w:r w:rsidR="00C71F02" w:rsidRPr="00A366ED">
        <w:rPr>
          <w:color w:val="auto"/>
        </w:rPr>
        <w:t xml:space="preserve">) </w:t>
      </w:r>
      <w:r w:rsidRPr="00A366ED">
        <w:rPr>
          <w:color w:val="auto"/>
        </w:rPr>
        <w:t xml:space="preserve">and sequence the sample using the </w:t>
      </w:r>
      <w:r w:rsidR="00DB13AE" w:rsidRPr="00A366ED">
        <w:rPr>
          <w:color w:val="auto"/>
        </w:rPr>
        <w:t xml:space="preserve">colony </w:t>
      </w:r>
      <w:r w:rsidRPr="00A366ED">
        <w:rPr>
          <w:color w:val="auto"/>
        </w:rPr>
        <w:t>PCR primer</w:t>
      </w:r>
      <w:r w:rsidR="00DB13AE" w:rsidRPr="00A366ED">
        <w:rPr>
          <w:color w:val="auto"/>
        </w:rPr>
        <w:t xml:space="preserve"> that</w:t>
      </w:r>
      <w:r w:rsidRPr="00A366ED">
        <w:rPr>
          <w:color w:val="auto"/>
        </w:rPr>
        <w:t xml:space="preserve"> is not the sense or antisense oligonucleotide</w:t>
      </w:r>
      <w:r w:rsidR="00DB13AE" w:rsidRPr="00A366ED">
        <w:rPr>
          <w:color w:val="auto"/>
        </w:rPr>
        <w:t xml:space="preserve"> (hU6_forward or M13</w:t>
      </w:r>
      <w:proofErr w:type="gramStart"/>
      <w:r w:rsidR="00DB13AE" w:rsidRPr="00A366ED">
        <w:rPr>
          <w:color w:val="auto"/>
        </w:rPr>
        <w:t>R(</w:t>
      </w:r>
      <w:proofErr w:type="gramEnd"/>
      <w:r w:rsidR="00DB13AE" w:rsidRPr="00A366ED">
        <w:rPr>
          <w:color w:val="auto"/>
        </w:rPr>
        <w:t xml:space="preserve">-20) in </w:t>
      </w:r>
      <w:r w:rsidR="00DB13AE" w:rsidRPr="00A366ED">
        <w:rPr>
          <w:b/>
          <w:color w:val="auto"/>
        </w:rPr>
        <w:t xml:space="preserve">Figure </w:t>
      </w:r>
      <w:r w:rsidR="00A379D3" w:rsidRPr="00A366ED">
        <w:rPr>
          <w:b/>
          <w:color w:val="auto"/>
        </w:rPr>
        <w:t>3</w:t>
      </w:r>
      <w:r w:rsidR="00DB13AE" w:rsidRPr="00A366ED">
        <w:rPr>
          <w:color w:val="auto"/>
        </w:rPr>
        <w:t>)</w:t>
      </w:r>
      <w:r w:rsidRPr="00A366ED">
        <w:rPr>
          <w:color w:val="auto"/>
        </w:rPr>
        <w:t xml:space="preserve">. </w:t>
      </w:r>
    </w:p>
    <w:p w14:paraId="71307E9E" w14:textId="77777777" w:rsidR="002E70D5" w:rsidRPr="00A366ED" w:rsidRDefault="002E70D5" w:rsidP="00A366ED">
      <w:pPr>
        <w:widowControl/>
        <w:rPr>
          <w:color w:val="auto"/>
        </w:rPr>
      </w:pPr>
    </w:p>
    <w:p w14:paraId="41830AED" w14:textId="0B116ECC" w:rsidR="004241D0" w:rsidRPr="00A366ED" w:rsidRDefault="004241D0" w:rsidP="00A366ED">
      <w:pPr>
        <w:widowControl/>
        <w:rPr>
          <w:color w:val="auto"/>
        </w:rPr>
      </w:pPr>
      <w:r w:rsidRPr="00A366ED">
        <w:rPr>
          <w:color w:val="auto"/>
        </w:rPr>
        <w:t xml:space="preserve">NOTE: </w:t>
      </w:r>
      <w:r w:rsidR="003B04F1" w:rsidRPr="00A366ED">
        <w:rPr>
          <w:color w:val="auto"/>
        </w:rPr>
        <w:t>If necessary, perform a</w:t>
      </w:r>
      <w:r w:rsidRPr="00A366ED">
        <w:rPr>
          <w:color w:val="auto"/>
        </w:rPr>
        <w:t xml:space="preserve"> maxiprep </w:t>
      </w:r>
      <w:r w:rsidR="003B04F1" w:rsidRPr="00A366ED">
        <w:rPr>
          <w:color w:val="auto"/>
        </w:rPr>
        <w:t>of</w:t>
      </w:r>
      <w:r w:rsidRPr="00A366ED">
        <w:rPr>
          <w:color w:val="auto"/>
        </w:rPr>
        <w:t xml:space="preserve"> the </w:t>
      </w:r>
      <w:r w:rsidR="003B04F1" w:rsidRPr="00A366ED">
        <w:rPr>
          <w:color w:val="auto"/>
        </w:rPr>
        <w:t>sequence-</w:t>
      </w:r>
      <w:r w:rsidRPr="00A366ED">
        <w:rPr>
          <w:color w:val="auto"/>
        </w:rPr>
        <w:t xml:space="preserve">verified </w:t>
      </w:r>
      <w:r w:rsidR="003B04F1" w:rsidRPr="00A366ED">
        <w:rPr>
          <w:color w:val="auto"/>
        </w:rPr>
        <w:t xml:space="preserve">CRISPR </w:t>
      </w:r>
      <w:r w:rsidRPr="00A366ED">
        <w:rPr>
          <w:color w:val="auto"/>
        </w:rPr>
        <w:t>plasmid</w:t>
      </w:r>
      <w:r w:rsidR="0097640B" w:rsidRPr="00A366ED">
        <w:rPr>
          <w:color w:val="auto"/>
        </w:rPr>
        <w:t xml:space="preserve"> to obtain a larger amount for </w:t>
      </w:r>
      <w:r w:rsidR="003B04F1" w:rsidRPr="00A366ED">
        <w:rPr>
          <w:color w:val="auto"/>
        </w:rPr>
        <w:t xml:space="preserve">downstream </w:t>
      </w:r>
      <w:r w:rsidR="0097640B" w:rsidRPr="00A366ED">
        <w:rPr>
          <w:color w:val="auto"/>
        </w:rPr>
        <w:t>experiments.</w:t>
      </w:r>
    </w:p>
    <w:p w14:paraId="68238C55" w14:textId="77777777" w:rsidR="004241D0" w:rsidRPr="00A366ED" w:rsidRDefault="004241D0" w:rsidP="00A366ED">
      <w:pPr>
        <w:widowControl/>
        <w:rPr>
          <w:color w:val="auto"/>
        </w:rPr>
      </w:pPr>
    </w:p>
    <w:p w14:paraId="24B3AC11" w14:textId="37F34EDD" w:rsidR="001220FE" w:rsidRPr="00A366ED" w:rsidRDefault="001220FE" w:rsidP="00A366ED">
      <w:pPr>
        <w:widowControl/>
        <w:rPr>
          <w:b/>
          <w:color w:val="auto"/>
        </w:rPr>
      </w:pPr>
      <w:r w:rsidRPr="00A366ED">
        <w:rPr>
          <w:b/>
          <w:color w:val="auto"/>
        </w:rPr>
        <w:t xml:space="preserve">3. Design </w:t>
      </w:r>
      <w:r w:rsidR="00BC3D4E" w:rsidRPr="00A366ED">
        <w:rPr>
          <w:b/>
          <w:color w:val="auto"/>
        </w:rPr>
        <w:t>and synthesis of repair templates</w:t>
      </w:r>
    </w:p>
    <w:p w14:paraId="52CB019A" w14:textId="74FA1AA9" w:rsidR="001220FE" w:rsidRPr="00A366ED" w:rsidRDefault="001220FE" w:rsidP="00A366ED">
      <w:pPr>
        <w:widowControl/>
        <w:rPr>
          <w:color w:val="auto"/>
        </w:rPr>
      </w:pPr>
    </w:p>
    <w:p w14:paraId="4450AC6E" w14:textId="68448351" w:rsidR="002D5AD1" w:rsidRPr="00A366ED" w:rsidRDefault="002D5AD1" w:rsidP="00A366ED">
      <w:pPr>
        <w:widowControl/>
        <w:rPr>
          <w:color w:val="auto"/>
        </w:rPr>
      </w:pPr>
      <w:r w:rsidRPr="00A366ED">
        <w:rPr>
          <w:color w:val="auto"/>
        </w:rPr>
        <w:t xml:space="preserve">NOTE: </w:t>
      </w:r>
      <w:r w:rsidR="00793BA8" w:rsidRPr="00A366ED">
        <w:rPr>
          <w:color w:val="auto"/>
        </w:rPr>
        <w:t xml:space="preserve">For precision genome engineering, a template specifying the desired DNA modifications needs to be provided together with the CRISPR reagents. For small DNA edits such as alteration of a single nucleotide, </w:t>
      </w:r>
      <w:proofErr w:type="spellStart"/>
      <w:r w:rsidRPr="00A366ED">
        <w:rPr>
          <w:color w:val="auto"/>
        </w:rPr>
        <w:t>ssODN</w:t>
      </w:r>
      <w:proofErr w:type="spellEnd"/>
      <w:r w:rsidRPr="00A366ED">
        <w:rPr>
          <w:color w:val="auto"/>
        </w:rPr>
        <w:t xml:space="preserve"> </w:t>
      </w:r>
      <w:r w:rsidR="00793BA8" w:rsidRPr="00A366ED">
        <w:rPr>
          <w:color w:val="auto"/>
        </w:rPr>
        <w:t>donor</w:t>
      </w:r>
      <w:r w:rsidRPr="00A366ED">
        <w:rPr>
          <w:color w:val="auto"/>
        </w:rPr>
        <w:t xml:space="preserve"> templates are most suitable</w:t>
      </w:r>
      <w:r w:rsidR="00F726AD" w:rsidRPr="00A366ED">
        <w:rPr>
          <w:color w:val="auto"/>
        </w:rPr>
        <w:t xml:space="preserve"> (see </w:t>
      </w:r>
      <w:r w:rsidR="00BC3D4E">
        <w:rPr>
          <w:color w:val="auto"/>
        </w:rPr>
        <w:t>s</w:t>
      </w:r>
      <w:r w:rsidR="00F726AD" w:rsidRPr="00BC3D4E">
        <w:rPr>
          <w:color w:val="auto"/>
        </w:rPr>
        <w:t>ection 3.1</w:t>
      </w:r>
      <w:r w:rsidR="00F726AD" w:rsidRPr="00A366ED">
        <w:rPr>
          <w:color w:val="auto"/>
        </w:rPr>
        <w:t>)</w:t>
      </w:r>
      <w:r w:rsidR="00793BA8" w:rsidRPr="00A366ED">
        <w:rPr>
          <w:color w:val="auto"/>
        </w:rPr>
        <w:t xml:space="preserve">. For larger DNA edits such as insertion of a GFP tag 5’ or 3’ of a </w:t>
      </w:r>
      <w:proofErr w:type="gramStart"/>
      <w:r w:rsidR="00793BA8" w:rsidRPr="00A366ED">
        <w:rPr>
          <w:color w:val="auto"/>
        </w:rPr>
        <w:t>particular protein-coding</w:t>
      </w:r>
      <w:proofErr w:type="gramEnd"/>
      <w:r w:rsidR="00793BA8" w:rsidRPr="00A366ED">
        <w:rPr>
          <w:color w:val="auto"/>
        </w:rPr>
        <w:t xml:space="preserve"> gene, plasmid donor templates are most suitable</w:t>
      </w:r>
      <w:r w:rsidR="00F726AD" w:rsidRPr="00A366ED">
        <w:rPr>
          <w:color w:val="auto"/>
        </w:rPr>
        <w:t xml:space="preserve"> (see </w:t>
      </w:r>
      <w:r w:rsidR="00BC3D4E">
        <w:rPr>
          <w:color w:val="auto"/>
        </w:rPr>
        <w:t>s</w:t>
      </w:r>
      <w:r w:rsidR="00F726AD" w:rsidRPr="00BC3D4E">
        <w:rPr>
          <w:color w:val="auto"/>
        </w:rPr>
        <w:t>ection 3.2</w:t>
      </w:r>
      <w:r w:rsidR="00F726AD" w:rsidRPr="00A366ED">
        <w:rPr>
          <w:color w:val="auto"/>
        </w:rPr>
        <w:t>)</w:t>
      </w:r>
      <w:r w:rsidR="00793BA8" w:rsidRPr="00A366ED">
        <w:rPr>
          <w:color w:val="auto"/>
        </w:rPr>
        <w:t>.</w:t>
      </w:r>
      <w:r w:rsidR="00337936">
        <w:rPr>
          <w:color w:val="auto"/>
        </w:rPr>
        <w:t xml:space="preserve"> </w:t>
      </w:r>
    </w:p>
    <w:p w14:paraId="7549AFF9" w14:textId="1F243518" w:rsidR="002D5AD1" w:rsidRPr="00A366ED" w:rsidRDefault="002D5AD1" w:rsidP="00A366ED">
      <w:pPr>
        <w:widowControl/>
        <w:rPr>
          <w:color w:val="auto"/>
        </w:rPr>
      </w:pPr>
    </w:p>
    <w:p w14:paraId="4B1595D0" w14:textId="516B8D0F" w:rsidR="008A7CA5" w:rsidRPr="00A366ED" w:rsidRDefault="008A7CA5" w:rsidP="00A366ED">
      <w:pPr>
        <w:widowControl/>
        <w:rPr>
          <w:color w:val="auto"/>
        </w:rPr>
      </w:pPr>
      <w:r w:rsidRPr="00A366ED">
        <w:rPr>
          <w:color w:val="auto"/>
        </w:rPr>
        <w:lastRenderedPageBreak/>
        <w:t>3.1 Design a</w:t>
      </w:r>
      <w:r w:rsidR="006A56D3" w:rsidRPr="00A366ED">
        <w:rPr>
          <w:color w:val="auto"/>
        </w:rPr>
        <w:t>nd synthesize a</w:t>
      </w:r>
      <w:r w:rsidRPr="00A366ED">
        <w:rPr>
          <w:color w:val="auto"/>
        </w:rPr>
        <w:t xml:space="preserve"> </w:t>
      </w:r>
      <w:proofErr w:type="spellStart"/>
      <w:r w:rsidRPr="00A366ED">
        <w:rPr>
          <w:color w:val="auto"/>
        </w:rPr>
        <w:t>ssODN</w:t>
      </w:r>
      <w:proofErr w:type="spellEnd"/>
      <w:r w:rsidRPr="00A366ED">
        <w:rPr>
          <w:color w:val="auto"/>
        </w:rPr>
        <w:t xml:space="preserve"> donor template</w:t>
      </w:r>
      <w:r w:rsidR="00F916A1" w:rsidRPr="00A366ED">
        <w:rPr>
          <w:color w:val="auto"/>
        </w:rPr>
        <w:t xml:space="preserve"> (see </w:t>
      </w:r>
      <w:r w:rsidR="00F916A1" w:rsidRPr="00A366ED">
        <w:rPr>
          <w:b/>
          <w:color w:val="auto"/>
        </w:rPr>
        <w:t xml:space="preserve">Figure </w:t>
      </w:r>
      <w:r w:rsidR="00063EA2" w:rsidRPr="00A366ED">
        <w:rPr>
          <w:b/>
          <w:color w:val="auto"/>
        </w:rPr>
        <w:t>4</w:t>
      </w:r>
      <w:r w:rsidR="00F916A1" w:rsidRPr="00A366ED">
        <w:rPr>
          <w:color w:val="auto"/>
        </w:rPr>
        <w:t>)</w:t>
      </w:r>
      <w:r w:rsidRPr="00A366ED">
        <w:rPr>
          <w:color w:val="auto"/>
        </w:rPr>
        <w:t>.</w:t>
      </w:r>
    </w:p>
    <w:p w14:paraId="587E5157" w14:textId="77777777" w:rsidR="008A7CA5" w:rsidRPr="00A366ED" w:rsidRDefault="008A7CA5" w:rsidP="00A366ED">
      <w:pPr>
        <w:widowControl/>
        <w:rPr>
          <w:color w:val="auto"/>
        </w:rPr>
      </w:pPr>
    </w:p>
    <w:p w14:paraId="702119AD" w14:textId="1065178C" w:rsidR="002D5AD1" w:rsidRPr="00A366ED" w:rsidRDefault="002D5AD1" w:rsidP="00A366ED">
      <w:pPr>
        <w:widowControl/>
        <w:rPr>
          <w:color w:val="auto"/>
        </w:rPr>
      </w:pPr>
      <w:r w:rsidRPr="00A366ED">
        <w:rPr>
          <w:color w:val="auto"/>
        </w:rPr>
        <w:t>3.1</w:t>
      </w:r>
      <w:r w:rsidR="008A7CA5" w:rsidRPr="00A366ED">
        <w:rPr>
          <w:color w:val="auto"/>
        </w:rPr>
        <w:t>.1</w:t>
      </w:r>
      <w:r w:rsidRPr="00A366ED">
        <w:rPr>
          <w:color w:val="auto"/>
        </w:rPr>
        <w:t xml:space="preserve"> Determine the correct strand</w:t>
      </w:r>
      <w:r w:rsidR="00F726AD" w:rsidRPr="00A366ED">
        <w:rPr>
          <w:color w:val="auto"/>
        </w:rPr>
        <w:t xml:space="preserve"> whose sequence </w:t>
      </w:r>
      <w:r w:rsidR="006A56D3" w:rsidRPr="00A366ED">
        <w:rPr>
          <w:color w:val="auto"/>
        </w:rPr>
        <w:t>the template should follow.</w:t>
      </w:r>
    </w:p>
    <w:p w14:paraId="3351328E" w14:textId="77777777" w:rsidR="002D5AD1" w:rsidRPr="00A366ED" w:rsidRDefault="002D5AD1" w:rsidP="00A366ED">
      <w:pPr>
        <w:widowControl/>
        <w:rPr>
          <w:color w:val="auto"/>
        </w:rPr>
      </w:pPr>
    </w:p>
    <w:p w14:paraId="0111A90E" w14:textId="072B05D4" w:rsidR="00F726AD" w:rsidRPr="00A366ED" w:rsidRDefault="008A7CA5" w:rsidP="00A366ED">
      <w:pPr>
        <w:widowControl/>
        <w:rPr>
          <w:color w:val="auto"/>
        </w:rPr>
      </w:pPr>
      <w:r w:rsidRPr="00A366ED">
        <w:rPr>
          <w:color w:val="auto"/>
        </w:rPr>
        <w:t>NOTE:</w:t>
      </w:r>
      <w:r w:rsidR="00F726AD" w:rsidRPr="00A366ED">
        <w:rPr>
          <w:color w:val="auto"/>
        </w:rPr>
        <w:t xml:space="preserve"> </w:t>
      </w:r>
      <w:r w:rsidRPr="00A366ED">
        <w:rPr>
          <w:color w:val="auto"/>
        </w:rPr>
        <w:t>Cas12a</w:t>
      </w:r>
      <w:r w:rsidR="00F726AD" w:rsidRPr="00A366ED">
        <w:rPr>
          <w:color w:val="auto"/>
        </w:rPr>
        <w:t xml:space="preserve"> exhibit</w:t>
      </w:r>
      <w:r w:rsidRPr="00A366ED">
        <w:rPr>
          <w:color w:val="auto"/>
        </w:rPr>
        <w:t>s</w:t>
      </w:r>
      <w:r w:rsidR="00F726AD" w:rsidRPr="00A366ED">
        <w:rPr>
          <w:color w:val="auto"/>
        </w:rPr>
        <w:t xml:space="preserve"> a preference for </w:t>
      </w:r>
      <w:proofErr w:type="spellStart"/>
      <w:r w:rsidR="00F726AD" w:rsidRPr="00A366ED">
        <w:rPr>
          <w:color w:val="auto"/>
        </w:rPr>
        <w:t>ssODNs</w:t>
      </w:r>
      <w:proofErr w:type="spellEnd"/>
      <w:r w:rsidR="00F726AD" w:rsidRPr="00A366ED">
        <w:rPr>
          <w:color w:val="auto"/>
        </w:rPr>
        <w:t xml:space="preserve"> of the non-target strand sequence, while Cas9</w:t>
      </w:r>
      <w:r w:rsidR="006A56D3" w:rsidRPr="00A366ED">
        <w:rPr>
          <w:color w:val="auto"/>
        </w:rPr>
        <w:t xml:space="preserve"> </w:t>
      </w:r>
      <w:r w:rsidR="00F726AD" w:rsidRPr="00A366ED">
        <w:rPr>
          <w:color w:val="auto"/>
        </w:rPr>
        <w:t xml:space="preserve">exhibits a preference for </w:t>
      </w:r>
      <w:proofErr w:type="spellStart"/>
      <w:r w:rsidR="00F726AD" w:rsidRPr="00A366ED">
        <w:rPr>
          <w:color w:val="auto"/>
        </w:rPr>
        <w:t>ssODNs</w:t>
      </w:r>
      <w:proofErr w:type="spellEnd"/>
      <w:r w:rsidR="00F726AD" w:rsidRPr="00A366ED">
        <w:rPr>
          <w:color w:val="auto"/>
        </w:rPr>
        <w:t xml:space="preserve"> of the target strand sequence instead</w:t>
      </w:r>
      <w:r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Pr="00A366ED">
        <w:rPr>
          <w:color w:val="auto"/>
        </w:rPr>
        <w:instrText xml:space="preserve"> ADDIN EN.CITE </w:instrText>
      </w:r>
      <w:r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Pr="00A366ED">
        <w:rPr>
          <w:color w:val="auto"/>
        </w:rPr>
        <w:instrText xml:space="preserve"> ADDIN EN.CITE.DATA </w:instrText>
      </w:r>
      <w:r w:rsidRPr="00A366ED">
        <w:rPr>
          <w:color w:val="auto"/>
        </w:rPr>
      </w:r>
      <w:r w:rsidRPr="00A366ED">
        <w:rPr>
          <w:color w:val="auto"/>
        </w:rPr>
        <w:fldChar w:fldCharType="end"/>
      </w:r>
      <w:r w:rsidRPr="00A366ED">
        <w:rPr>
          <w:color w:val="auto"/>
        </w:rPr>
      </w:r>
      <w:r w:rsidRPr="00A366ED">
        <w:rPr>
          <w:color w:val="auto"/>
        </w:rPr>
        <w:fldChar w:fldCharType="separate"/>
      </w:r>
      <w:r w:rsidRPr="00A366ED">
        <w:rPr>
          <w:noProof/>
          <w:color w:val="auto"/>
          <w:vertAlign w:val="superscript"/>
        </w:rPr>
        <w:t>25</w:t>
      </w:r>
      <w:r w:rsidRPr="00A366ED">
        <w:rPr>
          <w:color w:val="auto"/>
        </w:rPr>
        <w:fldChar w:fldCharType="end"/>
      </w:r>
      <w:r w:rsidR="00174A18" w:rsidRPr="00A366ED">
        <w:rPr>
          <w:color w:val="auto"/>
        </w:rPr>
        <w:t xml:space="preserve"> (see </w:t>
      </w:r>
      <w:r w:rsidR="00174A18" w:rsidRPr="00A366ED">
        <w:rPr>
          <w:b/>
          <w:color w:val="auto"/>
        </w:rPr>
        <w:t xml:space="preserve">Figure </w:t>
      </w:r>
      <w:r w:rsidR="00063EA2" w:rsidRPr="00A366ED">
        <w:rPr>
          <w:b/>
          <w:color w:val="auto"/>
        </w:rPr>
        <w:t>4</w:t>
      </w:r>
      <w:r w:rsidR="00174A18" w:rsidRPr="00A366ED">
        <w:rPr>
          <w:b/>
          <w:color w:val="auto"/>
        </w:rPr>
        <w:t>a</w:t>
      </w:r>
      <w:r w:rsidR="00174A18" w:rsidRPr="00A366ED">
        <w:rPr>
          <w:color w:val="auto"/>
        </w:rPr>
        <w:t>).</w:t>
      </w:r>
    </w:p>
    <w:p w14:paraId="44DB8C1C" w14:textId="0C231B7F" w:rsidR="00F726AD" w:rsidRPr="00A366ED" w:rsidRDefault="00F726AD" w:rsidP="00A366ED">
      <w:pPr>
        <w:widowControl/>
        <w:rPr>
          <w:color w:val="auto"/>
        </w:rPr>
      </w:pPr>
    </w:p>
    <w:p w14:paraId="39E29D58" w14:textId="5C9BDF67" w:rsidR="006A56D3" w:rsidRPr="00A366ED" w:rsidRDefault="006A56D3" w:rsidP="00A366ED">
      <w:pPr>
        <w:widowControl/>
        <w:rPr>
          <w:color w:val="auto"/>
        </w:rPr>
      </w:pPr>
      <w:r w:rsidRPr="00A366ED">
        <w:rPr>
          <w:color w:val="auto"/>
        </w:rPr>
        <w:t xml:space="preserve">3.1.2 Ensure that the repaired sequence </w:t>
      </w:r>
      <w:r w:rsidR="003E26F6" w:rsidRPr="00A366ED">
        <w:rPr>
          <w:color w:val="auto"/>
        </w:rPr>
        <w:t>is not target</w:t>
      </w:r>
      <w:r w:rsidR="007651F8" w:rsidRPr="00A366ED">
        <w:rPr>
          <w:color w:val="auto"/>
        </w:rPr>
        <w:t>able</w:t>
      </w:r>
      <w:r w:rsidR="003E26F6" w:rsidRPr="00A366ED">
        <w:rPr>
          <w:color w:val="auto"/>
        </w:rPr>
        <w:t xml:space="preserve"> </w:t>
      </w:r>
      <w:r w:rsidRPr="00A366ED">
        <w:rPr>
          <w:color w:val="auto"/>
        </w:rPr>
        <w:t xml:space="preserve">by the </w:t>
      </w:r>
      <w:r w:rsidR="00F24604" w:rsidRPr="00A366ED">
        <w:rPr>
          <w:color w:val="auto"/>
        </w:rPr>
        <w:t xml:space="preserve">selected Cas nuclease </w:t>
      </w:r>
      <w:r w:rsidRPr="00A366ED">
        <w:rPr>
          <w:color w:val="auto"/>
        </w:rPr>
        <w:t xml:space="preserve">again. For example, mutate the PAM in such a way that </w:t>
      </w:r>
      <w:r w:rsidR="00F24604" w:rsidRPr="00A366ED">
        <w:rPr>
          <w:color w:val="auto"/>
        </w:rPr>
        <w:t xml:space="preserve">there is no amino acid change or eliminate the PAM from the donor template if it has no functional consequence. </w:t>
      </w:r>
      <w:r w:rsidR="00174A18" w:rsidRPr="00A366ED">
        <w:rPr>
          <w:color w:val="auto"/>
        </w:rPr>
        <w:t xml:space="preserve">Use the example given in </w:t>
      </w:r>
      <w:r w:rsidR="00174A18" w:rsidRPr="00A366ED">
        <w:rPr>
          <w:b/>
          <w:color w:val="auto"/>
        </w:rPr>
        <w:t xml:space="preserve">Figure </w:t>
      </w:r>
      <w:r w:rsidR="00063EA2" w:rsidRPr="00A366ED">
        <w:rPr>
          <w:b/>
          <w:color w:val="auto"/>
        </w:rPr>
        <w:t>4</w:t>
      </w:r>
      <w:r w:rsidR="00174A18" w:rsidRPr="00A366ED">
        <w:rPr>
          <w:b/>
          <w:color w:val="auto"/>
        </w:rPr>
        <w:t>b</w:t>
      </w:r>
      <w:r w:rsidR="00174A18" w:rsidRPr="00A366ED">
        <w:rPr>
          <w:color w:val="auto"/>
        </w:rPr>
        <w:t xml:space="preserve"> as a guide, if necessary.</w:t>
      </w:r>
      <w:r w:rsidR="00337936">
        <w:rPr>
          <w:color w:val="auto"/>
        </w:rPr>
        <w:t xml:space="preserve"> </w:t>
      </w:r>
    </w:p>
    <w:p w14:paraId="2C0FCB99" w14:textId="77777777" w:rsidR="006A56D3" w:rsidRPr="00A366ED" w:rsidRDefault="006A56D3" w:rsidP="00A366ED">
      <w:pPr>
        <w:widowControl/>
        <w:rPr>
          <w:color w:val="auto"/>
        </w:rPr>
      </w:pPr>
    </w:p>
    <w:p w14:paraId="39DDCCDE" w14:textId="06D6F3F0" w:rsidR="00D56343" w:rsidRPr="00A366ED" w:rsidRDefault="00F24604" w:rsidP="00A366ED">
      <w:pPr>
        <w:widowControl/>
        <w:rPr>
          <w:color w:val="auto"/>
        </w:rPr>
      </w:pPr>
      <w:r w:rsidRPr="00A366ED">
        <w:rPr>
          <w:color w:val="auto"/>
        </w:rPr>
        <w:t xml:space="preserve">3.1.3 Decide if a symmetric or asymmetric donor template is desired. </w:t>
      </w:r>
      <w:r w:rsidR="006477A4" w:rsidRPr="00A366ED">
        <w:rPr>
          <w:color w:val="auto"/>
        </w:rPr>
        <w:t xml:space="preserve">For symmetric donors, ensure that </w:t>
      </w:r>
      <w:r w:rsidR="000804FE" w:rsidRPr="00A366ED">
        <w:rPr>
          <w:color w:val="auto"/>
        </w:rPr>
        <w:t>each</w:t>
      </w:r>
      <w:r w:rsidR="006477A4" w:rsidRPr="00A366ED">
        <w:rPr>
          <w:color w:val="auto"/>
        </w:rPr>
        <w:t xml:space="preserve"> h</w:t>
      </w:r>
      <w:r w:rsidR="00024FC9" w:rsidRPr="00A366ED">
        <w:rPr>
          <w:color w:val="auto"/>
        </w:rPr>
        <w:t>omology arm flanking the</w:t>
      </w:r>
      <w:r w:rsidR="006477A4" w:rsidRPr="00A366ED">
        <w:rPr>
          <w:color w:val="auto"/>
        </w:rPr>
        <w:t xml:space="preserve"> DNA modification site </w:t>
      </w:r>
      <w:r w:rsidR="000804FE" w:rsidRPr="00A366ED">
        <w:rPr>
          <w:color w:val="auto"/>
        </w:rPr>
        <w:t xml:space="preserve">is </w:t>
      </w:r>
      <w:r w:rsidR="006477A4" w:rsidRPr="00A366ED">
        <w:rPr>
          <w:color w:val="auto"/>
        </w:rPr>
        <w:t xml:space="preserve">at least 17 </w:t>
      </w:r>
      <w:proofErr w:type="spellStart"/>
      <w:r w:rsidR="006477A4" w:rsidRPr="00A366ED">
        <w:rPr>
          <w:color w:val="auto"/>
        </w:rPr>
        <w:t>nt</w:t>
      </w:r>
      <w:proofErr w:type="spellEnd"/>
      <w:r w:rsidR="006477A4" w:rsidRPr="00A366ED">
        <w:rPr>
          <w:color w:val="auto"/>
        </w:rPr>
        <w:t xml:space="preserve"> long</w:t>
      </w:r>
      <w:r w:rsidR="00174A18"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174A18" w:rsidRPr="00A366ED">
        <w:rPr>
          <w:color w:val="auto"/>
        </w:rPr>
        <w:instrText xml:space="preserve"> ADDIN EN.CITE </w:instrText>
      </w:r>
      <w:r w:rsidR="00174A18"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174A18" w:rsidRPr="00A366ED">
        <w:rPr>
          <w:color w:val="auto"/>
        </w:rPr>
        <w:instrText xml:space="preserve"> ADDIN EN.CITE.DATA </w:instrText>
      </w:r>
      <w:r w:rsidR="00174A18" w:rsidRPr="00A366ED">
        <w:rPr>
          <w:color w:val="auto"/>
        </w:rPr>
      </w:r>
      <w:r w:rsidR="00174A18" w:rsidRPr="00A366ED">
        <w:rPr>
          <w:color w:val="auto"/>
        </w:rPr>
        <w:fldChar w:fldCharType="end"/>
      </w:r>
      <w:r w:rsidR="00174A18" w:rsidRPr="00A366ED">
        <w:rPr>
          <w:color w:val="auto"/>
        </w:rPr>
      </w:r>
      <w:r w:rsidR="00174A18" w:rsidRPr="00A366ED">
        <w:rPr>
          <w:color w:val="auto"/>
        </w:rPr>
        <w:fldChar w:fldCharType="separate"/>
      </w:r>
      <w:r w:rsidR="00174A18" w:rsidRPr="00A366ED">
        <w:rPr>
          <w:noProof/>
          <w:color w:val="auto"/>
          <w:vertAlign w:val="superscript"/>
        </w:rPr>
        <w:t>25</w:t>
      </w:r>
      <w:r w:rsidR="00174A18" w:rsidRPr="00A366ED">
        <w:rPr>
          <w:color w:val="auto"/>
        </w:rPr>
        <w:fldChar w:fldCharType="end"/>
      </w:r>
      <w:r w:rsidR="006477A4" w:rsidRPr="00A366ED">
        <w:rPr>
          <w:color w:val="auto"/>
        </w:rPr>
        <w:t>. For a</w:t>
      </w:r>
      <w:r w:rsidR="00CF7A94" w:rsidRPr="00A366ED">
        <w:rPr>
          <w:color w:val="auto"/>
        </w:rPr>
        <w:t>symmetric donor templates</w:t>
      </w:r>
      <w:r w:rsidR="006477A4" w:rsidRPr="00A366ED">
        <w:rPr>
          <w:color w:val="auto"/>
        </w:rPr>
        <w:t xml:space="preserve">, use longer arms 5′ of the desired DNA changes (see </w:t>
      </w:r>
      <w:r w:rsidR="006477A4" w:rsidRPr="00A366ED">
        <w:rPr>
          <w:b/>
          <w:color w:val="auto"/>
        </w:rPr>
        <w:t xml:space="preserve">Figure </w:t>
      </w:r>
      <w:r w:rsidR="00063EA2" w:rsidRPr="00A366ED">
        <w:rPr>
          <w:b/>
          <w:color w:val="auto"/>
        </w:rPr>
        <w:t>4</w:t>
      </w:r>
      <w:r w:rsidR="00174A18" w:rsidRPr="00A366ED">
        <w:rPr>
          <w:b/>
          <w:color w:val="auto"/>
        </w:rPr>
        <w:t>a</w:t>
      </w:r>
      <w:r w:rsidR="006477A4" w:rsidRPr="00A366ED">
        <w:rPr>
          <w:color w:val="auto"/>
        </w:rPr>
        <w:t xml:space="preserve">). </w:t>
      </w:r>
      <w:r w:rsidR="003E26F6" w:rsidRPr="00A366ED">
        <w:rPr>
          <w:color w:val="auto"/>
        </w:rPr>
        <w:t>Importantly</w:t>
      </w:r>
      <w:r w:rsidR="006477A4" w:rsidRPr="00A366ED">
        <w:rPr>
          <w:color w:val="auto"/>
        </w:rPr>
        <w:t xml:space="preserve">, </w:t>
      </w:r>
      <w:r w:rsidR="003E26F6" w:rsidRPr="00A366ED">
        <w:rPr>
          <w:color w:val="auto"/>
        </w:rPr>
        <w:t xml:space="preserve">ensure that </w:t>
      </w:r>
      <w:r w:rsidR="006477A4" w:rsidRPr="00A366ED">
        <w:rPr>
          <w:color w:val="auto"/>
        </w:rPr>
        <w:t xml:space="preserve">the shorter arm </w:t>
      </w:r>
      <w:r w:rsidR="003E26F6" w:rsidRPr="00A366ED">
        <w:rPr>
          <w:color w:val="auto"/>
        </w:rPr>
        <w:t>is</w:t>
      </w:r>
      <w:r w:rsidR="006477A4" w:rsidRPr="00A366ED">
        <w:rPr>
          <w:color w:val="auto"/>
        </w:rPr>
        <w:t xml:space="preserve"> around 37 </w:t>
      </w:r>
      <w:proofErr w:type="spellStart"/>
      <w:r w:rsidR="006477A4" w:rsidRPr="00A366ED">
        <w:rPr>
          <w:color w:val="auto"/>
        </w:rPr>
        <w:t>nt</w:t>
      </w:r>
      <w:proofErr w:type="spellEnd"/>
      <w:r w:rsidR="006477A4" w:rsidRPr="00A366ED">
        <w:rPr>
          <w:color w:val="auto"/>
        </w:rPr>
        <w:t xml:space="preserve"> </w:t>
      </w:r>
      <w:r w:rsidR="000804FE" w:rsidRPr="00A366ED">
        <w:rPr>
          <w:color w:val="auto"/>
        </w:rPr>
        <w:t xml:space="preserve">in length, while the other homology arm </w:t>
      </w:r>
      <w:r w:rsidR="003E26F6" w:rsidRPr="00A366ED">
        <w:rPr>
          <w:color w:val="auto"/>
        </w:rPr>
        <w:t xml:space="preserve">is </w:t>
      </w:r>
      <w:r w:rsidR="000804FE" w:rsidRPr="00A366ED">
        <w:rPr>
          <w:color w:val="auto"/>
        </w:rPr>
        <w:t xml:space="preserve">around 77 </w:t>
      </w:r>
      <w:proofErr w:type="spellStart"/>
      <w:r w:rsidR="000804FE" w:rsidRPr="00A366ED">
        <w:rPr>
          <w:color w:val="auto"/>
        </w:rPr>
        <w:t>nt</w:t>
      </w:r>
      <w:proofErr w:type="spellEnd"/>
      <w:r w:rsidR="000804FE" w:rsidRPr="00A366ED">
        <w:rPr>
          <w:color w:val="auto"/>
        </w:rPr>
        <w:t xml:space="preserve"> in length</w:t>
      </w:r>
      <w:r w:rsidR="000804FE" w:rsidRPr="00A366ED">
        <w:rPr>
          <w:color w:val="auto"/>
        </w:rPr>
        <w:fldChar w:fldCharType="begin">
          <w:fldData xml:space="preserve">PEVuZE5vdGU+PENpdGU+PEF1dGhvcj5XYW5nPC9BdXRob3I+PFllYXI+MjAxODwvWWVhcj48UmVj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</w:fldData>
        </w:fldChar>
      </w:r>
      <w:r w:rsidR="008E2E04">
        <w:rPr>
          <w:color w:val="auto"/>
        </w:rPr>
        <w:instrText xml:space="preserve"> ADDIN EN.CITE </w:instrText>
      </w:r>
      <w:r w:rsidR="008E2E04">
        <w:rPr>
          <w:color w:val="auto"/>
        </w:rPr>
        <w:fldChar w:fldCharType="begin">
          <w:fldData xml:space="preserve">PEVuZE5vdGU+PENpdGU+PEF1dGhvcj5XYW5nPC9BdXRob3I+PFllYXI+MjAxODwvWWVhcj48UmVj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</w:fldData>
        </w:fldChar>
      </w:r>
      <w:r w:rsidR="008E2E04">
        <w:rPr>
          <w:color w:val="auto"/>
        </w:rPr>
        <w:instrText xml:space="preserve"> ADDIN EN.CITE.DATA </w:instrText>
      </w:r>
      <w:r w:rsidR="008E2E04">
        <w:rPr>
          <w:color w:val="auto"/>
        </w:rPr>
      </w:r>
      <w:r w:rsidR="008E2E04">
        <w:rPr>
          <w:color w:val="auto"/>
        </w:rPr>
        <w:fldChar w:fldCharType="end"/>
      </w:r>
      <w:r w:rsidR="000804FE" w:rsidRPr="00A366ED">
        <w:rPr>
          <w:color w:val="auto"/>
        </w:rPr>
      </w:r>
      <w:r w:rsidR="000804FE" w:rsidRPr="00A366ED">
        <w:rPr>
          <w:color w:val="auto"/>
        </w:rPr>
        <w:fldChar w:fldCharType="separate"/>
      </w:r>
      <w:r w:rsidR="008E2E04" w:rsidRPr="008E2E04">
        <w:rPr>
          <w:noProof/>
          <w:color w:val="auto"/>
          <w:vertAlign w:val="superscript"/>
        </w:rPr>
        <w:t>25,39</w:t>
      </w:r>
      <w:r w:rsidR="000804FE" w:rsidRPr="00A366ED">
        <w:rPr>
          <w:color w:val="auto"/>
        </w:rPr>
        <w:fldChar w:fldCharType="end"/>
      </w:r>
      <w:r w:rsidR="000804FE" w:rsidRPr="00A366ED">
        <w:rPr>
          <w:color w:val="auto"/>
        </w:rPr>
        <w:t xml:space="preserve">. </w:t>
      </w:r>
    </w:p>
    <w:p w14:paraId="7FC38B81" w14:textId="7459823D" w:rsidR="00CF7A94" w:rsidRPr="00A366ED" w:rsidRDefault="00CF7A94" w:rsidP="00A366ED">
      <w:pPr>
        <w:widowControl/>
        <w:rPr>
          <w:color w:val="auto"/>
        </w:rPr>
      </w:pPr>
    </w:p>
    <w:p w14:paraId="6A52047B" w14:textId="6EAB2DCC" w:rsidR="008514F4" w:rsidRPr="00A366ED" w:rsidRDefault="008514F4" w:rsidP="00A366ED">
      <w:pPr>
        <w:widowControl/>
        <w:rPr>
          <w:color w:val="auto"/>
        </w:rPr>
      </w:pPr>
      <w:r w:rsidRPr="00A366ED">
        <w:rPr>
          <w:color w:val="auto"/>
        </w:rPr>
        <w:t xml:space="preserve">[Place </w:t>
      </w:r>
      <w:r w:rsidRPr="00A366ED">
        <w:rPr>
          <w:b/>
          <w:color w:val="auto"/>
        </w:rPr>
        <w:t xml:space="preserve">Figure </w:t>
      </w:r>
      <w:r w:rsidR="00063EA2" w:rsidRPr="00A366ED">
        <w:rPr>
          <w:b/>
          <w:color w:val="auto"/>
        </w:rPr>
        <w:t>4</w:t>
      </w:r>
      <w:r w:rsidR="003327CC" w:rsidRPr="00A366ED">
        <w:rPr>
          <w:color w:val="auto"/>
        </w:rPr>
        <w:t xml:space="preserve"> </w:t>
      </w:r>
      <w:r w:rsidRPr="00A366ED">
        <w:rPr>
          <w:color w:val="auto"/>
        </w:rPr>
        <w:t>here.]</w:t>
      </w:r>
    </w:p>
    <w:p w14:paraId="2DFD7A33" w14:textId="77777777" w:rsidR="008514F4" w:rsidRPr="00A366ED" w:rsidRDefault="008514F4" w:rsidP="00A366ED">
      <w:pPr>
        <w:widowControl/>
        <w:rPr>
          <w:color w:val="auto"/>
        </w:rPr>
      </w:pPr>
    </w:p>
    <w:p w14:paraId="28E65539" w14:textId="53534EF4" w:rsidR="00D84A40" w:rsidRPr="00A366ED" w:rsidRDefault="00D84A40" w:rsidP="00A366ED">
      <w:pPr>
        <w:widowControl/>
        <w:rPr>
          <w:color w:val="auto"/>
        </w:rPr>
      </w:pPr>
      <w:r w:rsidRPr="00A366ED">
        <w:rPr>
          <w:color w:val="auto"/>
        </w:rPr>
        <w:t xml:space="preserve">3.1.4 Synthesize the designed template as a piece of single-stranded DNA. </w:t>
      </w:r>
    </w:p>
    <w:p w14:paraId="72049E2D" w14:textId="77777777" w:rsidR="00D84A40" w:rsidRPr="00A366ED" w:rsidRDefault="00D84A40" w:rsidP="00A366ED">
      <w:pPr>
        <w:widowControl/>
        <w:rPr>
          <w:color w:val="auto"/>
        </w:rPr>
      </w:pPr>
    </w:p>
    <w:p w14:paraId="3E019293" w14:textId="3A2848D6" w:rsidR="00CF7A94" w:rsidRPr="00A366ED" w:rsidRDefault="000804FE" w:rsidP="00A366ED">
      <w:pPr>
        <w:widowControl/>
        <w:rPr>
          <w:color w:val="auto"/>
        </w:rPr>
      </w:pPr>
      <w:r w:rsidRPr="00A366ED">
        <w:rPr>
          <w:color w:val="auto"/>
        </w:rPr>
        <w:t xml:space="preserve">NOTE: </w:t>
      </w:r>
      <w:r w:rsidR="00A16544" w:rsidRPr="00A366ED">
        <w:rPr>
          <w:color w:val="auto"/>
        </w:rPr>
        <w:t xml:space="preserve">Asymmetric </w:t>
      </w:r>
      <w:proofErr w:type="spellStart"/>
      <w:r w:rsidR="00D84A40" w:rsidRPr="00A366ED">
        <w:rPr>
          <w:color w:val="auto"/>
        </w:rPr>
        <w:t>ssODNs</w:t>
      </w:r>
      <w:proofErr w:type="spellEnd"/>
      <w:r w:rsidR="00D84A40" w:rsidRPr="00A366ED">
        <w:rPr>
          <w:color w:val="auto"/>
        </w:rPr>
        <w:t xml:space="preserve"> can, but do not always, exhibit higher HDR efficiency than symmetric </w:t>
      </w:r>
      <w:proofErr w:type="spellStart"/>
      <w:r w:rsidR="00D84A40" w:rsidRPr="00A366ED">
        <w:rPr>
          <w:color w:val="auto"/>
        </w:rPr>
        <w:t>ssODNs</w:t>
      </w:r>
      <w:proofErr w:type="spellEnd"/>
      <w:r w:rsidR="00D84A40" w:rsidRPr="00A366ED">
        <w:rPr>
          <w:color w:val="auto"/>
        </w:rPr>
        <w:t xml:space="preserve">. In general, an asymmetric donor typically performs at least as well as a symmetric donor, when designed correctly. However, the asymmetric template costs much more because it is longer and hence requires </w:t>
      </w:r>
      <w:r w:rsidR="00BC3D4E" w:rsidRPr="00BC3D4E">
        <w:rPr>
          <w:color w:val="auto"/>
        </w:rPr>
        <w:t xml:space="preserve">polyacrylamide gel electrophoresis </w:t>
      </w:r>
      <w:r w:rsidR="00BC3D4E">
        <w:rPr>
          <w:color w:val="auto"/>
        </w:rPr>
        <w:t>(</w:t>
      </w:r>
      <w:r w:rsidR="00D84A40" w:rsidRPr="00A366ED">
        <w:rPr>
          <w:color w:val="auto"/>
        </w:rPr>
        <w:t>PAGE</w:t>
      </w:r>
      <w:r w:rsidR="00BC3D4E">
        <w:rPr>
          <w:color w:val="auto"/>
        </w:rPr>
        <w:t>)</w:t>
      </w:r>
      <w:r w:rsidR="00D84A40" w:rsidRPr="00A366ED">
        <w:rPr>
          <w:color w:val="auto"/>
        </w:rPr>
        <w:t xml:space="preserve"> purification or a special synthesis procedure.</w:t>
      </w:r>
      <w:r w:rsidR="00BC3D4E">
        <w:rPr>
          <w:color w:val="auto"/>
        </w:rPr>
        <w:t xml:space="preserve"> </w:t>
      </w:r>
      <w:r w:rsidR="00D84A40" w:rsidRPr="00A366ED">
        <w:rPr>
          <w:color w:val="auto"/>
        </w:rPr>
        <w:t xml:space="preserve">Routine </w:t>
      </w:r>
      <w:r w:rsidR="00CF7A94" w:rsidRPr="00A366ED">
        <w:rPr>
          <w:color w:val="auto"/>
        </w:rPr>
        <w:t>gene knockouts</w:t>
      </w:r>
      <w:r w:rsidR="00D84A40" w:rsidRPr="00A366ED">
        <w:rPr>
          <w:color w:val="auto"/>
        </w:rPr>
        <w:t xml:space="preserve"> usually rely on the NHEJ repair pathway and do not require a repair template. However, </w:t>
      </w:r>
      <w:r w:rsidR="00CF7A94" w:rsidRPr="00A366ED">
        <w:rPr>
          <w:color w:val="auto"/>
        </w:rPr>
        <w:t>if</w:t>
      </w:r>
      <w:r w:rsidR="00D84A40" w:rsidRPr="00A366ED">
        <w:rPr>
          <w:color w:val="auto"/>
        </w:rPr>
        <w:t xml:space="preserve"> the</w:t>
      </w:r>
      <w:r w:rsidR="00CF7A94" w:rsidRPr="00A366ED">
        <w:rPr>
          <w:color w:val="auto"/>
        </w:rPr>
        <w:t xml:space="preserve"> </w:t>
      </w:r>
      <w:r w:rsidR="00D84A40" w:rsidRPr="00A366ED">
        <w:rPr>
          <w:color w:val="auto"/>
        </w:rPr>
        <w:t xml:space="preserve">knockout </w:t>
      </w:r>
      <w:r w:rsidR="00CF7A94" w:rsidRPr="00A366ED">
        <w:rPr>
          <w:color w:val="auto"/>
        </w:rPr>
        <w:t xml:space="preserve">efficiency is low, </w:t>
      </w:r>
      <w:r w:rsidR="00D84A40" w:rsidRPr="00A366ED">
        <w:rPr>
          <w:color w:val="auto"/>
        </w:rPr>
        <w:t xml:space="preserve">design a </w:t>
      </w:r>
      <w:proofErr w:type="spellStart"/>
      <w:r w:rsidR="00D84A40" w:rsidRPr="00A366ED">
        <w:rPr>
          <w:color w:val="auto"/>
        </w:rPr>
        <w:t>ssODN</w:t>
      </w:r>
      <w:proofErr w:type="spellEnd"/>
      <w:r w:rsidR="00D84A40" w:rsidRPr="00A366ED">
        <w:rPr>
          <w:color w:val="auto"/>
        </w:rPr>
        <w:t xml:space="preserve"> </w:t>
      </w:r>
      <w:r w:rsidR="00CF7A94" w:rsidRPr="00A366ED">
        <w:rPr>
          <w:color w:val="auto"/>
        </w:rPr>
        <w:t>donor</w:t>
      </w:r>
      <w:r w:rsidR="00D84A40" w:rsidRPr="00A366ED">
        <w:rPr>
          <w:color w:val="auto"/>
        </w:rPr>
        <w:t xml:space="preserve"> template that contains a frameshift mutation </w:t>
      </w:r>
      <w:r w:rsidR="002322D0" w:rsidRPr="00A366ED">
        <w:rPr>
          <w:color w:val="auto"/>
        </w:rPr>
        <w:t xml:space="preserve">and is at least 120 </w:t>
      </w:r>
      <w:proofErr w:type="spellStart"/>
      <w:r w:rsidR="002322D0" w:rsidRPr="00A366ED">
        <w:rPr>
          <w:color w:val="auto"/>
        </w:rPr>
        <w:t>nt</w:t>
      </w:r>
      <w:proofErr w:type="spellEnd"/>
      <w:r w:rsidR="002322D0" w:rsidRPr="00A366ED">
        <w:rPr>
          <w:color w:val="auto"/>
        </w:rPr>
        <w:t xml:space="preserve"> in length</w:t>
      </w:r>
      <w:r w:rsidR="002322D0" w:rsidRPr="00A366ED">
        <w:rPr>
          <w:color w:val="auto"/>
        </w:rPr>
        <w:fldChar w:fldCharType="begin">
          <w:fldData xml:space="preserve">PEVuZE5vdGU+PENpdGU+PEF1dGhvcj5XYW5nPC9BdXRob3I+PFllYXI+MjAxODwvWWVhcj48UmVj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</w:fldData>
        </w:fldChar>
      </w:r>
      <w:r w:rsidR="008E2E04">
        <w:rPr>
          <w:color w:val="auto"/>
        </w:rPr>
        <w:instrText xml:space="preserve"> ADDIN EN.CITE </w:instrText>
      </w:r>
      <w:r w:rsidR="008E2E04">
        <w:rPr>
          <w:color w:val="auto"/>
        </w:rPr>
        <w:fldChar w:fldCharType="begin">
          <w:fldData xml:space="preserve">PEVuZE5vdGU+PENpdGU+PEF1dGhvcj5XYW5nPC9BdXRob3I+PFllYXI+MjAxODwvWWVhcj48UmVj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</w:fldData>
        </w:fldChar>
      </w:r>
      <w:r w:rsidR="008E2E04">
        <w:rPr>
          <w:color w:val="auto"/>
        </w:rPr>
        <w:instrText xml:space="preserve"> ADDIN EN.CITE.DATA </w:instrText>
      </w:r>
      <w:r w:rsidR="008E2E04">
        <w:rPr>
          <w:color w:val="auto"/>
        </w:rPr>
      </w:r>
      <w:r w:rsidR="008E2E04">
        <w:rPr>
          <w:color w:val="auto"/>
        </w:rPr>
        <w:fldChar w:fldCharType="end"/>
      </w:r>
      <w:r w:rsidR="002322D0" w:rsidRPr="00A366ED">
        <w:rPr>
          <w:color w:val="auto"/>
        </w:rPr>
      </w:r>
      <w:r w:rsidR="002322D0" w:rsidRPr="00A366ED">
        <w:rPr>
          <w:color w:val="auto"/>
        </w:rPr>
        <w:fldChar w:fldCharType="separate"/>
      </w:r>
      <w:r w:rsidR="008E2E04" w:rsidRPr="008E2E04">
        <w:rPr>
          <w:noProof/>
          <w:color w:val="auto"/>
          <w:vertAlign w:val="superscript"/>
        </w:rPr>
        <w:t>25,40</w:t>
      </w:r>
      <w:r w:rsidR="002322D0" w:rsidRPr="00A366ED">
        <w:rPr>
          <w:color w:val="auto"/>
        </w:rPr>
        <w:fldChar w:fldCharType="end"/>
      </w:r>
      <w:r w:rsidR="00CF7A94" w:rsidRPr="00A366ED">
        <w:rPr>
          <w:color w:val="auto"/>
        </w:rPr>
        <w:t>.</w:t>
      </w:r>
    </w:p>
    <w:p w14:paraId="21C69BA3" w14:textId="77777777" w:rsidR="00D56343" w:rsidRPr="00A366ED" w:rsidRDefault="00D56343" w:rsidP="00A366ED">
      <w:pPr>
        <w:widowControl/>
        <w:rPr>
          <w:color w:val="auto"/>
        </w:rPr>
      </w:pPr>
    </w:p>
    <w:p w14:paraId="34029565" w14:textId="72A9382B" w:rsidR="001220FE" w:rsidRPr="00A366ED" w:rsidRDefault="008A7CA5" w:rsidP="00A366ED">
      <w:pPr>
        <w:widowControl/>
        <w:rPr>
          <w:color w:val="auto"/>
        </w:rPr>
      </w:pPr>
      <w:r w:rsidRPr="00A366ED">
        <w:rPr>
          <w:color w:val="auto"/>
        </w:rPr>
        <w:t>3.2</w:t>
      </w:r>
      <w:r w:rsidR="001220FE" w:rsidRPr="00A366ED">
        <w:rPr>
          <w:color w:val="auto"/>
        </w:rPr>
        <w:t xml:space="preserve"> Design and </w:t>
      </w:r>
      <w:r w:rsidRPr="00A366ED">
        <w:rPr>
          <w:color w:val="auto"/>
        </w:rPr>
        <w:t>clone an appropriate p</w:t>
      </w:r>
      <w:r w:rsidR="001220FE" w:rsidRPr="00A366ED">
        <w:rPr>
          <w:color w:val="auto"/>
        </w:rPr>
        <w:t xml:space="preserve">lasmid </w:t>
      </w:r>
      <w:r w:rsidRPr="00A366ED">
        <w:rPr>
          <w:color w:val="auto"/>
        </w:rPr>
        <w:t>d</w:t>
      </w:r>
      <w:r w:rsidR="001220FE" w:rsidRPr="00A366ED">
        <w:rPr>
          <w:color w:val="auto"/>
        </w:rPr>
        <w:t xml:space="preserve">onor </w:t>
      </w:r>
      <w:r w:rsidRPr="00A366ED">
        <w:rPr>
          <w:color w:val="auto"/>
        </w:rPr>
        <w:t>t</w:t>
      </w:r>
      <w:r w:rsidR="001220FE" w:rsidRPr="00A366ED">
        <w:rPr>
          <w:color w:val="auto"/>
        </w:rPr>
        <w:t>emplate</w:t>
      </w:r>
      <w:r w:rsidR="006C121F" w:rsidRPr="00A366ED">
        <w:rPr>
          <w:color w:val="auto"/>
        </w:rPr>
        <w:t>. For example, it may contain a GFP sequence flanked by long arms that are homologous to the target genomic locus</w:t>
      </w:r>
      <w:r w:rsidR="008E0788" w:rsidRPr="00A366ED">
        <w:rPr>
          <w:color w:val="auto"/>
        </w:rPr>
        <w:t xml:space="preserve"> (see </w:t>
      </w:r>
      <w:r w:rsidR="008E0788" w:rsidRPr="00A366ED">
        <w:rPr>
          <w:b/>
          <w:color w:val="auto"/>
        </w:rPr>
        <w:t xml:space="preserve">Figure </w:t>
      </w:r>
      <w:r w:rsidR="00063EA2" w:rsidRPr="00A366ED">
        <w:rPr>
          <w:b/>
          <w:color w:val="auto"/>
        </w:rPr>
        <w:t>5</w:t>
      </w:r>
      <w:r w:rsidR="008E0788" w:rsidRPr="00A366ED">
        <w:rPr>
          <w:color w:val="auto"/>
        </w:rPr>
        <w:t>)</w:t>
      </w:r>
      <w:r w:rsidR="006C121F" w:rsidRPr="00A366ED">
        <w:rPr>
          <w:color w:val="auto"/>
        </w:rPr>
        <w:t>.</w:t>
      </w:r>
    </w:p>
    <w:p w14:paraId="35823E6C" w14:textId="7E4C7CA8" w:rsidR="001220FE" w:rsidRPr="00A366ED" w:rsidRDefault="001220FE" w:rsidP="00A366ED">
      <w:pPr>
        <w:widowControl/>
        <w:rPr>
          <w:color w:val="auto"/>
        </w:rPr>
      </w:pPr>
    </w:p>
    <w:p w14:paraId="1FFC08A8" w14:textId="6A4DC159" w:rsidR="002D5AD1" w:rsidRPr="00A366ED" w:rsidRDefault="00014FDA" w:rsidP="00A366ED">
      <w:pPr>
        <w:widowControl/>
        <w:rPr>
          <w:color w:val="auto"/>
        </w:rPr>
      </w:pPr>
      <w:r w:rsidRPr="00A366ED">
        <w:rPr>
          <w:color w:val="auto"/>
        </w:rPr>
        <w:t xml:space="preserve">3.2.1 </w:t>
      </w:r>
      <w:r w:rsidR="006C121F" w:rsidRPr="00A366ED">
        <w:rPr>
          <w:color w:val="auto"/>
        </w:rPr>
        <w:t xml:space="preserve">Ensure that the </w:t>
      </w:r>
      <w:r w:rsidR="00EB3CAC" w:rsidRPr="00A366ED">
        <w:rPr>
          <w:color w:val="auto"/>
        </w:rPr>
        <w:t>modified sequence</w:t>
      </w:r>
      <w:r w:rsidR="008438DA" w:rsidRPr="00A366ED">
        <w:rPr>
          <w:color w:val="auto"/>
        </w:rPr>
        <w:t xml:space="preserve"> is not </w:t>
      </w:r>
      <w:r w:rsidR="00EB3CAC" w:rsidRPr="00A366ED">
        <w:rPr>
          <w:color w:val="auto"/>
        </w:rPr>
        <w:t>target</w:t>
      </w:r>
      <w:r w:rsidR="007651F8" w:rsidRPr="00A366ED">
        <w:rPr>
          <w:color w:val="auto"/>
        </w:rPr>
        <w:t xml:space="preserve">able </w:t>
      </w:r>
      <w:r w:rsidR="00E74AC3" w:rsidRPr="00A366ED">
        <w:rPr>
          <w:color w:val="auto"/>
        </w:rPr>
        <w:t xml:space="preserve">by the selected Cas nuclease </w:t>
      </w:r>
      <w:r w:rsidR="00EB3CAC" w:rsidRPr="00A366ED">
        <w:rPr>
          <w:color w:val="auto"/>
        </w:rPr>
        <w:t>again</w:t>
      </w:r>
      <w:r w:rsidR="00E74AC3" w:rsidRPr="00A366ED">
        <w:rPr>
          <w:color w:val="auto"/>
        </w:rPr>
        <w:t xml:space="preserve">. </w:t>
      </w:r>
      <w:r w:rsidR="00586562" w:rsidRPr="00A366ED">
        <w:rPr>
          <w:color w:val="auto"/>
        </w:rPr>
        <w:t>For example, the protospacer may be split by the inserted (GFP) tag. Alternatively, the PAM may be mutated or removed from the donor template in such a way that does not affect gene function.</w:t>
      </w:r>
    </w:p>
    <w:p w14:paraId="1723DA87" w14:textId="57382094" w:rsidR="00586562" w:rsidRPr="00A366ED" w:rsidRDefault="00586562" w:rsidP="00A366ED">
      <w:pPr>
        <w:widowControl/>
        <w:rPr>
          <w:color w:val="auto"/>
        </w:rPr>
      </w:pPr>
    </w:p>
    <w:p w14:paraId="0D4A2112" w14:textId="022B19B1" w:rsidR="009F1377" w:rsidRPr="00A366ED" w:rsidRDefault="00586562" w:rsidP="00A366ED">
      <w:pPr>
        <w:widowControl/>
        <w:rPr>
          <w:color w:val="auto"/>
        </w:rPr>
      </w:pPr>
      <w:r w:rsidRPr="00A366ED">
        <w:rPr>
          <w:color w:val="auto"/>
        </w:rPr>
        <w:t xml:space="preserve">3.2.2 Amplify the homology arms from genomic DNA using PCR. </w:t>
      </w:r>
      <w:r w:rsidR="001D7C13" w:rsidRPr="00A366ED">
        <w:rPr>
          <w:color w:val="auto"/>
        </w:rPr>
        <w:t xml:space="preserve">The length of each homology arm is typically 1000 to 1500 bp. </w:t>
      </w:r>
    </w:p>
    <w:p w14:paraId="5E1C9686" w14:textId="77777777" w:rsidR="009F1377" w:rsidRPr="00A366ED" w:rsidRDefault="009F1377" w:rsidP="00A366ED">
      <w:pPr>
        <w:widowControl/>
        <w:rPr>
          <w:color w:val="auto"/>
        </w:rPr>
      </w:pPr>
    </w:p>
    <w:p w14:paraId="7034315A" w14:textId="6BC6E36B" w:rsidR="00D91EE0" w:rsidRPr="00A366ED" w:rsidRDefault="009F1377" w:rsidP="00A366ED">
      <w:pPr>
        <w:widowControl/>
        <w:rPr>
          <w:color w:val="auto"/>
        </w:rPr>
      </w:pPr>
      <w:r w:rsidRPr="00A366ED">
        <w:rPr>
          <w:color w:val="auto"/>
        </w:rPr>
        <w:t xml:space="preserve">NOTE: </w:t>
      </w:r>
      <w:r w:rsidR="00B83A20" w:rsidRPr="00A366ED">
        <w:rPr>
          <w:color w:val="auto"/>
        </w:rPr>
        <w:t xml:space="preserve">To facilitate cloning, ensure that the forward primer for the left homology </w:t>
      </w:r>
      <w:r w:rsidRPr="00A366ED">
        <w:rPr>
          <w:color w:val="auto"/>
        </w:rPr>
        <w:t xml:space="preserve">arm and the reverse primer for the right homology arm each </w:t>
      </w:r>
      <w:r w:rsidR="00B83A20" w:rsidRPr="00A366ED">
        <w:rPr>
          <w:color w:val="auto"/>
        </w:rPr>
        <w:t xml:space="preserve">has at least 20 </w:t>
      </w:r>
      <w:proofErr w:type="spellStart"/>
      <w:r w:rsidR="00B83A20" w:rsidRPr="00A366ED">
        <w:rPr>
          <w:color w:val="auto"/>
        </w:rPr>
        <w:t>nt</w:t>
      </w:r>
      <w:proofErr w:type="spellEnd"/>
      <w:r w:rsidRPr="00A366ED">
        <w:rPr>
          <w:color w:val="auto"/>
        </w:rPr>
        <w:t xml:space="preserve"> overlapping sequence with a selected vector backbone. Additionally, e</w:t>
      </w:r>
      <w:r w:rsidR="001D7C13" w:rsidRPr="00A366ED">
        <w:rPr>
          <w:color w:val="auto"/>
        </w:rPr>
        <w:t>nsure that the reverse primer for the left homology arm</w:t>
      </w:r>
      <w:r w:rsidR="00D91EE0" w:rsidRPr="00A366ED">
        <w:rPr>
          <w:color w:val="auto"/>
        </w:rPr>
        <w:t xml:space="preserve"> </w:t>
      </w:r>
      <w:r w:rsidR="00D91EE0" w:rsidRPr="00A366ED">
        <w:rPr>
          <w:color w:val="auto"/>
        </w:rPr>
        <w:lastRenderedPageBreak/>
        <w:t>and the forward primer for the right homology arm has some overlapping sequences with the epitope tag as well.</w:t>
      </w:r>
      <w:r w:rsidR="001D7C13" w:rsidRPr="00A366ED">
        <w:rPr>
          <w:color w:val="auto"/>
        </w:rPr>
        <w:t xml:space="preserve"> </w:t>
      </w:r>
    </w:p>
    <w:p w14:paraId="48DDB9CD" w14:textId="77777777" w:rsidR="00D91EE0" w:rsidRPr="00A366ED" w:rsidRDefault="00D91EE0" w:rsidP="00A366ED">
      <w:pPr>
        <w:widowControl/>
        <w:rPr>
          <w:color w:val="auto"/>
        </w:rPr>
      </w:pPr>
    </w:p>
    <w:p w14:paraId="634CEE9B" w14:textId="53FAE95E" w:rsidR="001D7C13" w:rsidRPr="00A366ED" w:rsidRDefault="001D7C13" w:rsidP="00A366ED">
      <w:pPr>
        <w:widowControl/>
        <w:rPr>
          <w:color w:val="auto"/>
        </w:rPr>
      </w:pPr>
      <w:r w:rsidRPr="00A366ED">
        <w:rPr>
          <w:color w:val="auto"/>
        </w:rPr>
        <w:t xml:space="preserve">3.2.3 Clone the two homology arms and the (GFP) tag into </w:t>
      </w:r>
      <w:r w:rsidR="009F1377" w:rsidRPr="00A366ED">
        <w:rPr>
          <w:color w:val="auto"/>
        </w:rPr>
        <w:t>the</w:t>
      </w:r>
      <w:r w:rsidRPr="00A366ED">
        <w:rPr>
          <w:color w:val="auto"/>
        </w:rPr>
        <w:t xml:space="preserve"> vector backbone using Gibson assembly</w:t>
      </w:r>
      <w:r w:rsidR="00BD6764">
        <w:rPr>
          <w:color w:val="auto"/>
        </w:rPr>
        <w:fldChar w:fldCharType="begin"/>
      </w:r>
      <w:r w:rsidR="00BD6764">
        <w:rPr>
          <w:color w:val="auto"/>
        </w:rPr>
        <w:instrText xml:space="preserve"> ADDIN EN.CITE &lt;EndNote&gt;&lt;Cite&gt;&lt;Author&gt;Gibson&lt;/Author&gt;&lt;Year&gt;2009&lt;/Year&gt;&lt;RecNum&gt;184&lt;/RecNum&gt;&lt;DisplayText&gt;&lt;style face="superscript"&gt;41&lt;/style&gt;&lt;/DisplayText&gt;&lt;record&gt;&lt;rec-number&gt;184&lt;/rec-number&gt;&lt;foreign-keys&gt;&lt;key app="EN" db-id="d0e0dx0fjxsts4etttgp29eu5pwwvda0ewzw" timestamp="1546413679"&gt;184&lt;/key&gt;&lt;/foreign-keys&gt;&lt;ref-type name="Journal Article"&gt;17&lt;/ref-type&gt;&lt;contributors&gt;&lt;authors&gt;&lt;author&gt;Gibson, D. G.&lt;/author&gt;&lt;author&gt;Young, L.&lt;/author&gt;&lt;author&gt;Chuang, R. Y.&lt;/author&gt;&lt;author&gt;Venter, J. C.&lt;/author&gt;&lt;author&gt;Hutchison, C. A., 3rd&lt;/author&gt;&lt;author&gt;Smith, H. O.&lt;/author&gt;&lt;/authors&gt;&lt;/contributors&gt;&lt;auth-address&gt;The J. Craig Venter Institute, Synthetic Biology Group, Rockville, Maryland, USA. dgibson@jcvi.org&lt;/auth-address&gt;&lt;titles&gt;&lt;title&gt;Enzymatic assembly of DNA molecules up to several hundred kilobases&lt;/title&gt;&lt;secondary-title&gt;Nat Methods&lt;/secondary-title&gt;&lt;/titles&gt;&lt;periodical&gt;&lt;full-title&gt;Nat Methods&lt;/full-title&gt;&lt;/periodical&gt;&lt;pages&gt;343-5&lt;/pages&gt;&lt;volume&gt;6&lt;/volume&gt;&lt;number&gt;5&lt;/number&gt;&lt;edition&gt;2009/04/14&lt;/edition&gt;&lt;keywords&gt;&lt;keyword&gt;Cloning, Molecular/methods&lt;/keyword&gt;&lt;keyword&gt;DNA Ligases/metabolism&lt;/keyword&gt;&lt;keyword&gt;DNA, Circular/biosynthesis&lt;/keyword&gt;&lt;keyword&gt;DNA, Recombinant/*biosynthesis/*chemistry&lt;/keyword&gt;&lt;keyword&gt;DNA-Directed DNA Polymerase/metabolism&lt;/keyword&gt;&lt;keyword&gt;Escherichia coli/genetics&lt;/keyword&gt;&lt;keyword&gt;Genes/genetics&lt;/keyword&gt;&lt;keyword&gt;Genetic Engineering/*methods&lt;/keyword&gt;&lt;keyword&gt;Genetic Techniques&lt;/keyword&gt;&lt;keyword&gt;Genetic Vectors/biosynthesis&lt;/keyword&gt;&lt;keyword&gt;Genome/genetics&lt;/keyword&gt;&lt;keyword&gt;Mycoplasma genitalium/genetics&lt;/keyword&gt;&lt;keyword&gt;Phosphodiesterase I/metabolism&lt;/keyword&gt;&lt;keyword&gt;Plasmids/biosynthesis&lt;/keyword&gt;&lt;/keywords&gt;&lt;dates&gt;&lt;year&gt;2009&lt;/year&gt;&lt;pub-dates&gt;&lt;date&gt;May&lt;/date&gt;&lt;/pub-dates&gt;&lt;/dates&gt;&lt;isbn&gt;1548-7105 (Electronic)&amp;#xD;1548-7091 (Linking)&lt;/isbn&gt;&lt;accession-num&gt;19363495&lt;/accession-num&gt;&lt;urls&gt;&lt;related-urls&gt;&lt;url&gt;https://www.ncbi.nlm.nih.gov/pubmed/19363495&lt;/url&gt;&lt;/related-urls&gt;&lt;/urls&gt;&lt;electronic-resource-num&gt;10.1038/nmeth.1318&lt;/electronic-resource-num&gt;&lt;/record&gt;&lt;/Cite&gt;&lt;/EndNote&gt;</w:instrText>
      </w:r>
      <w:r w:rsidR="00BD6764">
        <w:rPr>
          <w:color w:val="auto"/>
        </w:rPr>
        <w:fldChar w:fldCharType="separate"/>
      </w:r>
      <w:r w:rsidR="00BD6764" w:rsidRPr="00BD6764">
        <w:rPr>
          <w:noProof/>
          <w:color w:val="auto"/>
          <w:vertAlign w:val="superscript"/>
        </w:rPr>
        <w:t>41</w:t>
      </w:r>
      <w:r w:rsidR="00BD6764">
        <w:rPr>
          <w:color w:val="auto"/>
        </w:rPr>
        <w:fldChar w:fldCharType="end"/>
      </w:r>
      <w:r w:rsidR="00BD6764">
        <w:rPr>
          <w:color w:val="auto"/>
        </w:rPr>
        <w:t xml:space="preserve"> (see </w:t>
      </w:r>
      <w:r w:rsidR="00337936">
        <w:rPr>
          <w:color w:val="auto"/>
        </w:rPr>
        <w:t xml:space="preserve">the </w:t>
      </w:r>
      <w:r w:rsidR="00BD6764" w:rsidRPr="00337936">
        <w:rPr>
          <w:b/>
          <w:color w:val="auto"/>
        </w:rPr>
        <w:t>Table of Materials</w:t>
      </w:r>
      <w:r w:rsidR="00BD6764">
        <w:rPr>
          <w:color w:val="auto"/>
        </w:rPr>
        <w:t>)</w:t>
      </w:r>
      <w:r w:rsidRPr="00A366ED">
        <w:rPr>
          <w:color w:val="auto"/>
        </w:rPr>
        <w:t xml:space="preserve">. </w:t>
      </w:r>
      <w:r w:rsidR="00BD6764">
        <w:rPr>
          <w:color w:val="auto"/>
        </w:rPr>
        <w:t>V</w:t>
      </w:r>
      <w:r w:rsidRPr="00A366ED">
        <w:rPr>
          <w:color w:val="auto"/>
        </w:rPr>
        <w:t>erify the plasmid</w:t>
      </w:r>
      <w:r w:rsidR="00BD6764">
        <w:rPr>
          <w:color w:val="auto"/>
        </w:rPr>
        <w:t xml:space="preserve"> by Sanger sequencing</w:t>
      </w:r>
      <w:r w:rsidR="00C33B6E">
        <w:rPr>
          <w:color w:val="auto"/>
        </w:rPr>
        <w:t xml:space="preserve"> using forward and reverse primers that are upstream and downstream of the donor template respectively</w:t>
      </w:r>
      <w:r w:rsidRPr="00A366ED">
        <w:rPr>
          <w:color w:val="auto"/>
        </w:rPr>
        <w:t xml:space="preserve">. </w:t>
      </w:r>
    </w:p>
    <w:p w14:paraId="01CD2958" w14:textId="3C67C925" w:rsidR="001D7C13" w:rsidRDefault="001D7C13" w:rsidP="00A366ED">
      <w:pPr>
        <w:widowControl/>
        <w:rPr>
          <w:color w:val="auto"/>
        </w:rPr>
      </w:pPr>
    </w:p>
    <w:p w14:paraId="1784498C" w14:textId="5BD79390" w:rsidR="0052338E" w:rsidRDefault="0052338E" w:rsidP="00A366ED">
      <w:pPr>
        <w:widowControl/>
        <w:rPr>
          <w:color w:val="auto"/>
        </w:rPr>
      </w:pPr>
      <w:r>
        <w:rPr>
          <w:color w:val="auto"/>
        </w:rPr>
        <w:t xml:space="preserve">NOTE: Sanger sequencing is widely and cheaply available as a commercial service. Send an aliquot of the plasmid together with the sequencing primers to </w:t>
      </w:r>
      <w:r w:rsidR="00112A62">
        <w:rPr>
          <w:color w:val="auto"/>
        </w:rPr>
        <w:t>a</w:t>
      </w:r>
      <w:r>
        <w:rPr>
          <w:color w:val="auto"/>
        </w:rPr>
        <w:t xml:space="preserve"> service provider.</w:t>
      </w:r>
    </w:p>
    <w:p w14:paraId="2B7453A0" w14:textId="77777777" w:rsidR="0052338E" w:rsidRPr="00A366ED" w:rsidRDefault="0052338E" w:rsidP="00A366ED">
      <w:pPr>
        <w:widowControl/>
        <w:rPr>
          <w:color w:val="auto"/>
        </w:rPr>
      </w:pPr>
    </w:p>
    <w:p w14:paraId="749C5479" w14:textId="1EE52B48" w:rsidR="001D7C13" w:rsidRPr="00A366ED" w:rsidRDefault="001D7C13" w:rsidP="00A366ED">
      <w:pPr>
        <w:widowControl/>
        <w:rPr>
          <w:color w:val="auto"/>
        </w:rPr>
      </w:pPr>
      <w:r w:rsidRPr="00A366ED">
        <w:rPr>
          <w:color w:val="auto"/>
        </w:rPr>
        <w:t xml:space="preserve">3.2.4 Linearize the </w:t>
      </w:r>
      <w:r w:rsidR="00CA6778" w:rsidRPr="00A366ED">
        <w:rPr>
          <w:color w:val="auto"/>
        </w:rPr>
        <w:t>donor template with a restriction enzyme that cuts the plasmid only once either upstream of the left homology arm or downstream of the right homology arm.</w:t>
      </w:r>
    </w:p>
    <w:p w14:paraId="43150171" w14:textId="77777777" w:rsidR="002D5AD1" w:rsidRPr="00A366ED" w:rsidRDefault="002D5AD1" w:rsidP="00A366ED">
      <w:pPr>
        <w:widowControl/>
        <w:rPr>
          <w:color w:val="auto"/>
        </w:rPr>
      </w:pPr>
    </w:p>
    <w:p w14:paraId="31A70170" w14:textId="6112ACD4" w:rsidR="00410DE2" w:rsidRPr="00A366ED" w:rsidRDefault="0002663E" w:rsidP="00A366ED">
      <w:pPr>
        <w:widowControl/>
        <w:rPr>
          <w:color w:val="auto"/>
        </w:rPr>
      </w:pPr>
      <w:r w:rsidRPr="00A366ED">
        <w:rPr>
          <w:color w:val="auto"/>
        </w:rPr>
        <w:t xml:space="preserve">NOTE: </w:t>
      </w:r>
      <w:r w:rsidR="000A1D03" w:rsidRPr="00A366ED">
        <w:rPr>
          <w:color w:val="auto"/>
        </w:rPr>
        <w:t>Recently, a d</w:t>
      </w:r>
      <w:r w:rsidR="00410DE2" w:rsidRPr="00A366ED">
        <w:rPr>
          <w:color w:val="auto"/>
        </w:rPr>
        <w:t>ouble-cut</w:t>
      </w:r>
      <w:r w:rsidR="000A1D03" w:rsidRPr="00A366ED">
        <w:rPr>
          <w:color w:val="auto"/>
        </w:rPr>
        <w:t xml:space="preserve"> donor, which is flanked by the sgRNA-PAM</w:t>
      </w:r>
      <w:r w:rsidR="00291C42" w:rsidRPr="00A366ED">
        <w:rPr>
          <w:color w:val="auto"/>
        </w:rPr>
        <w:t xml:space="preserve"> </w:t>
      </w:r>
      <w:r w:rsidR="000A1D03" w:rsidRPr="00A366ED">
        <w:rPr>
          <w:color w:val="auto"/>
        </w:rPr>
        <w:t xml:space="preserve">sequences and is released </w:t>
      </w:r>
      <w:r w:rsidR="00291C42" w:rsidRPr="00A366ED">
        <w:rPr>
          <w:color w:val="auto"/>
        </w:rPr>
        <w:t xml:space="preserve">from the plasmid </w:t>
      </w:r>
      <w:r w:rsidR="000A1D03" w:rsidRPr="00A366ED">
        <w:rPr>
          <w:color w:val="auto"/>
        </w:rPr>
        <w:t>after cleavage</w:t>
      </w:r>
      <w:r w:rsidR="00291C42" w:rsidRPr="00A366ED">
        <w:rPr>
          <w:color w:val="auto"/>
        </w:rPr>
        <w:t xml:space="preserve"> by the corresponding Cas nuclease</w:t>
      </w:r>
      <w:r w:rsidR="000A1D03" w:rsidRPr="00A366ED">
        <w:rPr>
          <w:color w:val="auto"/>
        </w:rPr>
        <w:t>,</w:t>
      </w:r>
      <w:r w:rsidR="00291C42" w:rsidRPr="00A366ED">
        <w:rPr>
          <w:color w:val="auto"/>
        </w:rPr>
        <w:t xml:space="preserve"> has been shown to </w:t>
      </w:r>
      <w:r w:rsidR="000A1D03" w:rsidRPr="00A366ED">
        <w:rPr>
          <w:color w:val="auto"/>
        </w:rPr>
        <w:t>increase HDR efficiency</w:t>
      </w:r>
      <w:r w:rsidR="00291C42" w:rsidRPr="00A366ED">
        <w:rPr>
          <w:color w:val="auto"/>
        </w:rPr>
        <w:fldChar w:fldCharType="begin">
          <w:fldData xml:space="preserve">PEVuZE5vdGU+PENpdGU+PEF1dGhvcj5aaGFuZzwvQXV0aG9yPjxZZWFyPjIwMTc8L1llYXI+PFJl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</w:fldData>
        </w:fldChar>
      </w:r>
      <w:r w:rsidR="00BD6764">
        <w:rPr>
          <w:color w:val="auto"/>
        </w:rPr>
        <w:instrText xml:space="preserve"> ADDIN EN.CITE </w:instrText>
      </w:r>
      <w:r w:rsidR="00BD6764">
        <w:rPr>
          <w:color w:val="auto"/>
        </w:rPr>
        <w:fldChar w:fldCharType="begin">
          <w:fldData xml:space="preserve">PEVuZE5vdGU+PENpdGU+PEF1dGhvcj5aaGFuZzwvQXV0aG9yPjxZZWFyPjIwMTc8L1llYXI+PFJl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</w:fldData>
        </w:fldChar>
      </w:r>
      <w:r w:rsidR="00BD6764">
        <w:rPr>
          <w:color w:val="auto"/>
        </w:rPr>
        <w:instrText xml:space="preserve"> ADDIN EN.CITE.DATA </w:instrText>
      </w:r>
      <w:r w:rsidR="00BD6764">
        <w:rPr>
          <w:color w:val="auto"/>
        </w:rPr>
      </w:r>
      <w:r w:rsidR="00BD6764">
        <w:rPr>
          <w:color w:val="auto"/>
        </w:rPr>
        <w:fldChar w:fldCharType="end"/>
      </w:r>
      <w:r w:rsidR="00291C42" w:rsidRPr="00A366ED">
        <w:rPr>
          <w:color w:val="auto"/>
        </w:rPr>
      </w:r>
      <w:r w:rsidR="00291C42" w:rsidRPr="00A366ED">
        <w:rPr>
          <w:color w:val="auto"/>
        </w:rPr>
        <w:fldChar w:fldCharType="separate"/>
      </w:r>
      <w:r w:rsidR="00BD6764" w:rsidRPr="00BD6764">
        <w:rPr>
          <w:noProof/>
          <w:color w:val="auto"/>
          <w:vertAlign w:val="superscript"/>
        </w:rPr>
        <w:t>42</w:t>
      </w:r>
      <w:r w:rsidR="00291C42" w:rsidRPr="00A366ED">
        <w:rPr>
          <w:color w:val="auto"/>
        </w:rPr>
        <w:fldChar w:fldCharType="end"/>
      </w:r>
      <w:r w:rsidR="00291C42" w:rsidRPr="00A366ED">
        <w:rPr>
          <w:color w:val="auto"/>
        </w:rPr>
        <w:t xml:space="preserve">. </w:t>
      </w:r>
      <w:r w:rsidR="008327A3" w:rsidRPr="00A366ED">
        <w:rPr>
          <w:color w:val="auto"/>
        </w:rPr>
        <w:t>When the sgRNA-PAM sequences are inserted upstream and downstream of the left and right homology arms respectively (for example by Gibson assembly), the homology arm length may be reduced to 300 bp</w:t>
      </w:r>
      <w:r w:rsidR="00E302A7" w:rsidRPr="00A366ED">
        <w:rPr>
          <w:color w:val="auto"/>
        </w:rPr>
        <w:t xml:space="preserve"> and there is no need to linearize the plasmid</w:t>
      </w:r>
      <w:r w:rsidR="008327A3" w:rsidRPr="00A366ED">
        <w:rPr>
          <w:color w:val="auto"/>
        </w:rPr>
        <w:t xml:space="preserve">. </w:t>
      </w:r>
    </w:p>
    <w:p w14:paraId="2DE4032E" w14:textId="642C1C02" w:rsidR="005E7B19" w:rsidRPr="00A366ED" w:rsidRDefault="005E7B19" w:rsidP="00A366ED">
      <w:pPr>
        <w:widowControl/>
        <w:rPr>
          <w:color w:val="auto"/>
        </w:rPr>
      </w:pPr>
    </w:p>
    <w:p w14:paraId="7FFD84D3" w14:textId="68CEAEB2" w:rsidR="00652958" w:rsidRPr="00A366ED" w:rsidRDefault="00652958" w:rsidP="00A366ED">
      <w:pPr>
        <w:widowControl/>
        <w:rPr>
          <w:color w:val="auto"/>
        </w:rPr>
      </w:pPr>
      <w:r w:rsidRPr="00A366ED">
        <w:rPr>
          <w:color w:val="auto"/>
        </w:rPr>
        <w:t xml:space="preserve">[Place </w:t>
      </w:r>
      <w:r w:rsidRPr="00A366ED">
        <w:rPr>
          <w:b/>
          <w:color w:val="auto"/>
        </w:rPr>
        <w:t xml:space="preserve">Figure </w:t>
      </w:r>
      <w:r w:rsidR="00063EA2" w:rsidRPr="00A366ED">
        <w:rPr>
          <w:b/>
          <w:color w:val="auto"/>
        </w:rPr>
        <w:t>5</w:t>
      </w:r>
      <w:r w:rsidRPr="00A366ED">
        <w:rPr>
          <w:color w:val="auto"/>
        </w:rPr>
        <w:t xml:space="preserve"> here.]</w:t>
      </w:r>
    </w:p>
    <w:p w14:paraId="4AF0E217" w14:textId="77777777" w:rsidR="00652958" w:rsidRPr="00A366ED" w:rsidRDefault="00652958" w:rsidP="00A366ED">
      <w:pPr>
        <w:widowControl/>
        <w:rPr>
          <w:color w:val="auto"/>
        </w:rPr>
      </w:pPr>
    </w:p>
    <w:p w14:paraId="3ACF897B" w14:textId="48655743" w:rsidR="001220FE" w:rsidRPr="00A366ED" w:rsidRDefault="005C5F1E" w:rsidP="00A366ED">
      <w:pPr>
        <w:widowControl/>
        <w:rPr>
          <w:b/>
          <w:color w:val="auto"/>
        </w:rPr>
      </w:pPr>
      <w:r w:rsidRPr="00A35085">
        <w:rPr>
          <w:b/>
          <w:color w:val="auto"/>
          <w:highlight w:val="yellow"/>
        </w:rPr>
        <w:t>4</w:t>
      </w:r>
      <w:r w:rsidR="001220FE" w:rsidRPr="00A35085">
        <w:rPr>
          <w:b/>
          <w:color w:val="auto"/>
          <w:highlight w:val="yellow"/>
        </w:rPr>
        <w:t xml:space="preserve">. Cell </w:t>
      </w:r>
      <w:r w:rsidR="00BC3D4E" w:rsidRPr="00A35085">
        <w:rPr>
          <w:b/>
          <w:color w:val="auto"/>
          <w:highlight w:val="yellow"/>
        </w:rPr>
        <w:t>t</w:t>
      </w:r>
      <w:r w:rsidR="001220FE" w:rsidRPr="00A35085">
        <w:rPr>
          <w:b/>
          <w:color w:val="auto"/>
          <w:highlight w:val="yellow"/>
        </w:rPr>
        <w:t>ransfection</w:t>
      </w:r>
    </w:p>
    <w:p w14:paraId="0B058A53" w14:textId="5114B56C" w:rsidR="001220FE" w:rsidRPr="00A366ED" w:rsidRDefault="001220FE" w:rsidP="00A366ED">
      <w:pPr>
        <w:widowControl/>
        <w:rPr>
          <w:color w:val="auto"/>
        </w:rPr>
      </w:pPr>
    </w:p>
    <w:p w14:paraId="02DB2237" w14:textId="518EB947" w:rsidR="002C3170" w:rsidRPr="00A366ED" w:rsidRDefault="002C3170" w:rsidP="00A366ED">
      <w:pPr>
        <w:widowControl/>
        <w:rPr>
          <w:color w:val="auto"/>
        </w:rPr>
      </w:pPr>
      <w:r w:rsidRPr="00A366ED">
        <w:rPr>
          <w:color w:val="auto"/>
        </w:rPr>
        <w:t xml:space="preserve">NOTE: </w:t>
      </w:r>
      <w:r w:rsidR="002F4235" w:rsidRPr="00A366ED">
        <w:rPr>
          <w:color w:val="auto"/>
        </w:rPr>
        <w:t xml:space="preserve">The remaining parts of the protocol are written with </w:t>
      </w:r>
      <w:r w:rsidRPr="00A366ED">
        <w:rPr>
          <w:color w:val="auto"/>
        </w:rPr>
        <w:t>HEK293T cells</w:t>
      </w:r>
      <w:r w:rsidR="002F4235" w:rsidRPr="00A366ED">
        <w:rPr>
          <w:color w:val="auto"/>
        </w:rPr>
        <w:t xml:space="preserve"> in mind</w:t>
      </w:r>
      <w:r w:rsidRPr="00A366ED">
        <w:rPr>
          <w:color w:val="auto"/>
        </w:rPr>
        <w:t xml:space="preserve">. </w:t>
      </w:r>
      <w:r w:rsidR="002F4235" w:rsidRPr="00A366ED">
        <w:rPr>
          <w:color w:val="auto"/>
        </w:rPr>
        <w:t xml:space="preserve">The culture medium used consists of Dulbecco Modified Eagle Medium (DMEM) supplemented with 4.5 g/L glucose, 10% fetal bovine serum (FBS), 2 mM L-glutamine, and 0.1% penicillin/streptomycin. </w:t>
      </w:r>
      <w:r w:rsidRPr="00A366ED">
        <w:rPr>
          <w:color w:val="auto"/>
        </w:rPr>
        <w:t>Different steps of the protocol ma</w:t>
      </w:r>
      <w:r w:rsidR="002F4235" w:rsidRPr="00A366ED">
        <w:rPr>
          <w:color w:val="auto"/>
        </w:rPr>
        <w:t>y have to be modified according to the actual cell line used</w:t>
      </w:r>
      <w:r w:rsidR="000458F8" w:rsidRPr="00A366ED">
        <w:rPr>
          <w:color w:val="auto"/>
        </w:rPr>
        <w:t xml:space="preserve">. All cell culture work is done in a </w:t>
      </w:r>
      <w:r w:rsidR="000579A1" w:rsidRPr="00A366ED">
        <w:rPr>
          <w:color w:val="auto"/>
        </w:rPr>
        <w:t xml:space="preserve">Class II Biosafety Cabinet to ensure </w:t>
      </w:r>
      <w:r w:rsidR="006C2F5B" w:rsidRPr="00A366ED">
        <w:rPr>
          <w:color w:val="auto"/>
        </w:rPr>
        <w:t xml:space="preserve">a </w:t>
      </w:r>
      <w:r w:rsidR="001465C3" w:rsidRPr="00A366ED">
        <w:rPr>
          <w:color w:val="auto"/>
        </w:rPr>
        <w:t xml:space="preserve">sterile work </w:t>
      </w:r>
      <w:r w:rsidR="006C2F5B" w:rsidRPr="00A366ED">
        <w:rPr>
          <w:color w:val="auto"/>
        </w:rPr>
        <w:t>environment</w:t>
      </w:r>
      <w:r w:rsidR="001465C3" w:rsidRPr="00A366ED">
        <w:rPr>
          <w:color w:val="auto"/>
        </w:rPr>
        <w:t>.</w:t>
      </w:r>
      <w:r w:rsidR="00337936">
        <w:rPr>
          <w:color w:val="auto"/>
        </w:rPr>
        <w:t xml:space="preserve"> </w:t>
      </w:r>
    </w:p>
    <w:p w14:paraId="21242C02" w14:textId="77777777" w:rsidR="002C3170" w:rsidRPr="00A366ED" w:rsidRDefault="002C3170" w:rsidP="00A366ED">
      <w:pPr>
        <w:widowControl/>
        <w:rPr>
          <w:color w:val="auto"/>
        </w:rPr>
      </w:pPr>
    </w:p>
    <w:p w14:paraId="50C8C74D" w14:textId="451227A5" w:rsidR="002C3170" w:rsidRPr="00A366ED" w:rsidRDefault="002C3170" w:rsidP="00A366ED">
      <w:pPr>
        <w:widowControl/>
        <w:rPr>
          <w:color w:val="auto"/>
        </w:rPr>
      </w:pPr>
      <w:r w:rsidRPr="00A366ED">
        <w:rPr>
          <w:color w:val="auto"/>
        </w:rPr>
        <w:t>4.1 Seed 1.8 x 10</w:t>
      </w:r>
      <w:r w:rsidRPr="00A366ED">
        <w:rPr>
          <w:color w:val="auto"/>
          <w:vertAlign w:val="superscript"/>
        </w:rPr>
        <w:t>5</w:t>
      </w:r>
      <w:r w:rsidRPr="00A366ED">
        <w:rPr>
          <w:color w:val="auto"/>
        </w:rPr>
        <w:t xml:space="preserve"> cells in a 24-well tissue culture plate one day prior to transfection.</w:t>
      </w:r>
    </w:p>
    <w:p w14:paraId="6487B5B6" w14:textId="2C3F35C8" w:rsidR="00743531" w:rsidRPr="00A366ED" w:rsidRDefault="00743531" w:rsidP="00A366ED">
      <w:pPr>
        <w:widowControl/>
        <w:rPr>
          <w:color w:val="auto"/>
        </w:rPr>
      </w:pPr>
    </w:p>
    <w:p w14:paraId="27B6878B" w14:textId="622BF129" w:rsidR="00E00E0E" w:rsidRPr="00A366ED" w:rsidRDefault="00743531" w:rsidP="00A366ED">
      <w:pPr>
        <w:widowControl/>
        <w:rPr>
          <w:color w:val="auto"/>
          <w:highlight w:val="yellow"/>
        </w:rPr>
      </w:pPr>
      <w:r w:rsidRPr="00A366ED">
        <w:rPr>
          <w:color w:val="auto"/>
          <w:highlight w:val="yellow"/>
        </w:rPr>
        <w:t xml:space="preserve">4.1.1 Dissociate the cells </w:t>
      </w:r>
      <w:r w:rsidR="00D03F85" w:rsidRPr="00A366ED">
        <w:rPr>
          <w:color w:val="auto"/>
          <w:highlight w:val="yellow"/>
        </w:rPr>
        <w:t xml:space="preserve">by aspirating the media and then adding 150 </w:t>
      </w:r>
      <w:r w:rsidR="00A366ED">
        <w:rPr>
          <w:color w:val="auto"/>
          <w:highlight w:val="yellow"/>
        </w:rPr>
        <w:t>µL</w:t>
      </w:r>
      <w:r w:rsidR="00D03F85" w:rsidRPr="00A366ED">
        <w:rPr>
          <w:color w:val="auto"/>
          <w:highlight w:val="yellow"/>
        </w:rPr>
        <w:t xml:space="preserve"> </w:t>
      </w:r>
      <w:r w:rsidR="00E00E0E" w:rsidRPr="00A366ED">
        <w:rPr>
          <w:color w:val="auto"/>
          <w:highlight w:val="yellow"/>
        </w:rPr>
        <w:t xml:space="preserve">0.25% Trypsin-EDTA </w:t>
      </w:r>
      <w:r w:rsidR="00D03F85" w:rsidRPr="00A366ED">
        <w:rPr>
          <w:color w:val="auto"/>
          <w:highlight w:val="yellow"/>
        </w:rPr>
        <w:t xml:space="preserve">per well. Incubate the cells </w:t>
      </w:r>
      <w:r w:rsidR="00E00E0E" w:rsidRPr="00A366ED">
        <w:rPr>
          <w:color w:val="auto"/>
          <w:highlight w:val="yellow"/>
        </w:rPr>
        <w:t xml:space="preserve">at 37 </w:t>
      </w:r>
      <w:r w:rsidR="00A35085" w:rsidRPr="00A35085">
        <w:rPr>
          <w:color w:val="auto"/>
          <w:highlight w:val="yellow"/>
        </w:rPr>
        <w:t>°</w:t>
      </w:r>
      <w:r w:rsidR="00E00E0E" w:rsidRPr="00A366ED">
        <w:rPr>
          <w:color w:val="auto"/>
          <w:highlight w:val="yellow"/>
        </w:rPr>
        <w:t>C for 2 min.</w:t>
      </w:r>
    </w:p>
    <w:p w14:paraId="0727A94C" w14:textId="0BA41E4B" w:rsidR="00E55173" w:rsidRPr="00A366ED" w:rsidRDefault="00E55173" w:rsidP="00A366ED">
      <w:pPr>
        <w:widowControl/>
        <w:rPr>
          <w:color w:val="auto"/>
          <w:highlight w:val="yellow"/>
        </w:rPr>
      </w:pPr>
    </w:p>
    <w:p w14:paraId="4EACF7AC" w14:textId="6928E07C" w:rsidR="00E55173" w:rsidRPr="00A366ED" w:rsidRDefault="00E55173" w:rsidP="00A366ED">
      <w:pPr>
        <w:widowControl/>
        <w:rPr>
          <w:color w:val="auto"/>
          <w:highlight w:val="yellow"/>
        </w:rPr>
      </w:pPr>
      <w:r w:rsidRPr="00A366ED">
        <w:rPr>
          <w:color w:val="auto"/>
          <w:highlight w:val="yellow"/>
        </w:rPr>
        <w:t xml:space="preserve">4.1.2 Neutralize the trypsin </w:t>
      </w:r>
      <w:r w:rsidR="00D03F85" w:rsidRPr="00A366ED">
        <w:rPr>
          <w:color w:val="auto"/>
          <w:highlight w:val="yellow"/>
        </w:rPr>
        <w:t xml:space="preserve">by adding 150 </w:t>
      </w:r>
      <w:r w:rsidR="00A366ED">
        <w:rPr>
          <w:color w:val="auto"/>
          <w:highlight w:val="yellow"/>
        </w:rPr>
        <w:t>µL</w:t>
      </w:r>
      <w:r w:rsidR="00D03F85" w:rsidRPr="00A366ED">
        <w:rPr>
          <w:color w:val="auto"/>
          <w:highlight w:val="yellow"/>
        </w:rPr>
        <w:t xml:space="preserve"> (or </w:t>
      </w:r>
      <w:r w:rsidRPr="00A366ED">
        <w:rPr>
          <w:color w:val="auto"/>
          <w:highlight w:val="yellow"/>
        </w:rPr>
        <w:t>1</w:t>
      </w:r>
      <w:r w:rsidR="002173CB" w:rsidRPr="00A366ED">
        <w:rPr>
          <w:color w:val="auto"/>
          <w:highlight w:val="yellow"/>
        </w:rPr>
        <w:t>x</w:t>
      </w:r>
      <w:r w:rsidRPr="00A366ED">
        <w:rPr>
          <w:color w:val="auto"/>
          <w:highlight w:val="yellow"/>
        </w:rPr>
        <w:t xml:space="preserve"> volume</w:t>
      </w:r>
      <w:r w:rsidR="00D03F85" w:rsidRPr="00A366ED">
        <w:rPr>
          <w:color w:val="auto"/>
          <w:highlight w:val="yellow"/>
        </w:rPr>
        <w:t>)</w:t>
      </w:r>
      <w:r w:rsidR="00A35085">
        <w:rPr>
          <w:color w:val="auto"/>
          <w:highlight w:val="yellow"/>
        </w:rPr>
        <w:t xml:space="preserve"> of</w:t>
      </w:r>
      <w:r w:rsidR="00D03F85" w:rsidRPr="00A366ED">
        <w:rPr>
          <w:color w:val="auto"/>
          <w:highlight w:val="yellow"/>
        </w:rPr>
        <w:t xml:space="preserve"> </w:t>
      </w:r>
      <w:r w:rsidRPr="00A366ED">
        <w:rPr>
          <w:color w:val="auto"/>
          <w:highlight w:val="yellow"/>
        </w:rPr>
        <w:t>cell culture media</w:t>
      </w:r>
      <w:r w:rsidR="00D03F85" w:rsidRPr="00A366ED">
        <w:rPr>
          <w:color w:val="auto"/>
          <w:highlight w:val="yellow"/>
        </w:rPr>
        <w:t xml:space="preserve">. Transfer </w:t>
      </w:r>
      <w:r w:rsidRPr="00A366ED">
        <w:rPr>
          <w:color w:val="auto"/>
          <w:highlight w:val="yellow"/>
        </w:rPr>
        <w:t>the cell</w:t>
      </w:r>
      <w:r w:rsidR="00D03F85" w:rsidRPr="00A366ED">
        <w:rPr>
          <w:color w:val="auto"/>
          <w:highlight w:val="yellow"/>
        </w:rPr>
        <w:t xml:space="preserve"> suspension to </w:t>
      </w:r>
      <w:r w:rsidRPr="00A366ED">
        <w:rPr>
          <w:color w:val="auto"/>
          <w:highlight w:val="yellow"/>
        </w:rPr>
        <w:t xml:space="preserve">a </w:t>
      </w:r>
      <w:r w:rsidR="00A35085">
        <w:rPr>
          <w:color w:val="auto"/>
          <w:highlight w:val="yellow"/>
        </w:rPr>
        <w:t>conical</w:t>
      </w:r>
      <w:r w:rsidRPr="00A366ED">
        <w:rPr>
          <w:color w:val="auto"/>
          <w:highlight w:val="yellow"/>
        </w:rPr>
        <w:t xml:space="preserve"> tube. Spin down the cells in a </w:t>
      </w:r>
      <w:r w:rsidR="007100C7" w:rsidRPr="00A366ED">
        <w:rPr>
          <w:color w:val="auto"/>
          <w:highlight w:val="yellow"/>
        </w:rPr>
        <w:t xml:space="preserve">bench top centrifuge at </w:t>
      </w:r>
      <w:r w:rsidR="001A2568" w:rsidRPr="00A366ED">
        <w:rPr>
          <w:color w:val="auto"/>
          <w:highlight w:val="yellow"/>
        </w:rPr>
        <w:t xml:space="preserve">1000 </w:t>
      </w:r>
      <w:r w:rsidR="00A35085">
        <w:rPr>
          <w:color w:val="auto"/>
          <w:highlight w:val="yellow"/>
        </w:rPr>
        <w:t xml:space="preserve">x </w:t>
      </w:r>
      <w:r w:rsidR="001A2568" w:rsidRPr="00A35085">
        <w:rPr>
          <w:i/>
          <w:color w:val="auto"/>
          <w:highlight w:val="yellow"/>
        </w:rPr>
        <w:t>g</w:t>
      </w:r>
      <w:r w:rsidR="001A2568" w:rsidRPr="00A366ED">
        <w:rPr>
          <w:color w:val="auto"/>
          <w:highlight w:val="yellow"/>
        </w:rPr>
        <w:t xml:space="preserve"> for 5 min.</w:t>
      </w:r>
    </w:p>
    <w:p w14:paraId="0563BE6B" w14:textId="2BFBD6E2" w:rsidR="000458F8" w:rsidRPr="00A366ED" w:rsidRDefault="000458F8" w:rsidP="00A366ED">
      <w:pPr>
        <w:widowControl/>
        <w:rPr>
          <w:color w:val="auto"/>
          <w:highlight w:val="yellow"/>
        </w:rPr>
      </w:pPr>
    </w:p>
    <w:p w14:paraId="706A51C0" w14:textId="23F00BBB" w:rsidR="009F78C3" w:rsidRPr="00A366ED" w:rsidRDefault="000458F8" w:rsidP="00A366ED">
      <w:pPr>
        <w:widowControl/>
        <w:rPr>
          <w:color w:val="auto"/>
          <w:highlight w:val="yellow"/>
        </w:rPr>
      </w:pPr>
      <w:r w:rsidRPr="00A366ED">
        <w:rPr>
          <w:color w:val="auto"/>
          <w:highlight w:val="yellow"/>
        </w:rPr>
        <w:t>4.1.</w:t>
      </w:r>
      <w:r w:rsidR="00A35085">
        <w:rPr>
          <w:color w:val="auto"/>
          <w:highlight w:val="yellow"/>
        </w:rPr>
        <w:t>3</w:t>
      </w:r>
      <w:r w:rsidRPr="00A366ED">
        <w:rPr>
          <w:color w:val="auto"/>
          <w:highlight w:val="yellow"/>
        </w:rPr>
        <w:t xml:space="preserve"> Aspirate the </w:t>
      </w:r>
      <w:proofErr w:type="gramStart"/>
      <w:r w:rsidRPr="00A366ED">
        <w:rPr>
          <w:color w:val="auto"/>
          <w:highlight w:val="yellow"/>
        </w:rPr>
        <w:t>supernatant, and</w:t>
      </w:r>
      <w:proofErr w:type="gramEnd"/>
      <w:r w:rsidRPr="00A366ED">
        <w:rPr>
          <w:color w:val="auto"/>
          <w:highlight w:val="yellow"/>
        </w:rPr>
        <w:t xml:space="preserve"> resuspend with </w:t>
      </w:r>
      <w:r w:rsidR="009F78C3" w:rsidRPr="00A366ED">
        <w:rPr>
          <w:color w:val="auto"/>
          <w:highlight w:val="yellow"/>
        </w:rPr>
        <w:t>5 m</w:t>
      </w:r>
      <w:r w:rsidR="00A35085">
        <w:rPr>
          <w:color w:val="auto"/>
          <w:highlight w:val="yellow"/>
        </w:rPr>
        <w:t>L</w:t>
      </w:r>
      <w:r w:rsidRPr="00A366ED">
        <w:rPr>
          <w:color w:val="auto"/>
          <w:highlight w:val="yellow"/>
        </w:rPr>
        <w:t xml:space="preserve"> of cell culture media.</w:t>
      </w:r>
      <w:r w:rsidR="00A35085">
        <w:rPr>
          <w:color w:val="auto"/>
          <w:highlight w:val="yellow"/>
        </w:rPr>
        <w:t xml:space="preserve"> </w:t>
      </w:r>
      <w:r w:rsidR="009F78C3" w:rsidRPr="00A366ED">
        <w:rPr>
          <w:color w:val="auto"/>
          <w:highlight w:val="yellow"/>
        </w:rPr>
        <w:t>In a separate centrifuge tube, a</w:t>
      </w:r>
      <w:r w:rsidR="00684AFB" w:rsidRPr="00A366ED">
        <w:rPr>
          <w:color w:val="auto"/>
          <w:highlight w:val="yellow"/>
        </w:rPr>
        <w:t>liquot</w:t>
      </w:r>
      <w:r w:rsidR="009F78C3" w:rsidRPr="00A366ED">
        <w:rPr>
          <w:color w:val="auto"/>
          <w:highlight w:val="yellow"/>
        </w:rPr>
        <w:t xml:space="preserve"> 10 </w:t>
      </w:r>
      <w:r w:rsidR="00A366ED">
        <w:rPr>
          <w:color w:val="auto"/>
          <w:highlight w:val="yellow"/>
        </w:rPr>
        <w:t>µL</w:t>
      </w:r>
      <w:r w:rsidR="00A35085">
        <w:rPr>
          <w:color w:val="auto"/>
          <w:highlight w:val="yellow"/>
        </w:rPr>
        <w:t xml:space="preserve"> of</w:t>
      </w:r>
      <w:r w:rsidR="009F78C3" w:rsidRPr="00A366ED">
        <w:rPr>
          <w:color w:val="auto"/>
          <w:highlight w:val="yellow"/>
        </w:rPr>
        <w:t xml:space="preserve"> 0.4% trypan blue solution. Then, add in 10 </w:t>
      </w:r>
      <w:r w:rsidR="00A366ED">
        <w:rPr>
          <w:color w:val="auto"/>
          <w:highlight w:val="yellow"/>
        </w:rPr>
        <w:t>µL</w:t>
      </w:r>
      <w:r w:rsidR="00684AFB" w:rsidRPr="00A366ED">
        <w:rPr>
          <w:color w:val="auto"/>
          <w:highlight w:val="yellow"/>
        </w:rPr>
        <w:t xml:space="preserve"> </w:t>
      </w:r>
      <w:r w:rsidR="009F78C3" w:rsidRPr="00A366ED">
        <w:rPr>
          <w:color w:val="auto"/>
          <w:highlight w:val="yellow"/>
        </w:rPr>
        <w:t>resuspend</w:t>
      </w:r>
      <w:r w:rsidR="009D5C06" w:rsidRPr="00A366ED">
        <w:rPr>
          <w:color w:val="auto"/>
          <w:highlight w:val="yellow"/>
        </w:rPr>
        <w:t>ed</w:t>
      </w:r>
      <w:r w:rsidR="009F78C3" w:rsidRPr="00A366ED">
        <w:rPr>
          <w:color w:val="auto"/>
          <w:highlight w:val="yellow"/>
        </w:rPr>
        <w:t xml:space="preserve"> cells from </w:t>
      </w:r>
      <w:r w:rsidR="00A35085">
        <w:rPr>
          <w:color w:val="auto"/>
          <w:highlight w:val="yellow"/>
        </w:rPr>
        <w:t>s</w:t>
      </w:r>
      <w:r w:rsidR="00FD478C" w:rsidRPr="00A366ED">
        <w:rPr>
          <w:color w:val="auto"/>
          <w:highlight w:val="yellow"/>
        </w:rPr>
        <w:t>tep</w:t>
      </w:r>
      <w:r w:rsidR="009F78C3" w:rsidRPr="00A366ED">
        <w:rPr>
          <w:color w:val="auto"/>
          <w:highlight w:val="yellow"/>
        </w:rPr>
        <w:t xml:space="preserve"> 4.1.</w:t>
      </w:r>
      <w:r w:rsidR="00A35085">
        <w:rPr>
          <w:color w:val="auto"/>
          <w:highlight w:val="yellow"/>
        </w:rPr>
        <w:t>2 and</w:t>
      </w:r>
      <w:r w:rsidR="009F78C3" w:rsidRPr="00A366ED">
        <w:rPr>
          <w:color w:val="auto"/>
          <w:highlight w:val="yellow"/>
        </w:rPr>
        <w:t xml:space="preserve"> </w:t>
      </w:r>
      <w:r w:rsidR="00A35085">
        <w:rPr>
          <w:color w:val="auto"/>
          <w:highlight w:val="yellow"/>
        </w:rPr>
        <w:t>m</w:t>
      </w:r>
      <w:r w:rsidR="009F78C3" w:rsidRPr="00A366ED">
        <w:rPr>
          <w:color w:val="auto"/>
          <w:highlight w:val="yellow"/>
        </w:rPr>
        <w:t xml:space="preserve">ix thoroughly. </w:t>
      </w:r>
    </w:p>
    <w:p w14:paraId="5FC9D818" w14:textId="2C5C214A" w:rsidR="009F78C3" w:rsidRPr="00A366ED" w:rsidRDefault="009F78C3" w:rsidP="00A366ED">
      <w:pPr>
        <w:widowControl/>
        <w:rPr>
          <w:color w:val="auto"/>
          <w:highlight w:val="yellow"/>
        </w:rPr>
      </w:pPr>
    </w:p>
    <w:p w14:paraId="6575E2EE" w14:textId="14CBD994" w:rsidR="009F78C3" w:rsidRPr="00A366ED" w:rsidRDefault="009F78C3" w:rsidP="00A366ED">
      <w:pPr>
        <w:widowControl/>
        <w:rPr>
          <w:color w:val="auto"/>
        </w:rPr>
      </w:pPr>
      <w:r w:rsidRPr="00A366ED">
        <w:rPr>
          <w:color w:val="auto"/>
          <w:highlight w:val="yellow"/>
        </w:rPr>
        <w:t>4.1.</w:t>
      </w:r>
      <w:r w:rsidR="00A35085">
        <w:rPr>
          <w:color w:val="auto"/>
          <w:highlight w:val="yellow"/>
        </w:rPr>
        <w:t>4</w:t>
      </w:r>
      <w:r w:rsidRPr="00A366ED">
        <w:rPr>
          <w:color w:val="auto"/>
          <w:highlight w:val="yellow"/>
        </w:rPr>
        <w:t xml:space="preserve"> Pipette 10 </w:t>
      </w:r>
      <w:r w:rsidR="00A366ED">
        <w:rPr>
          <w:color w:val="auto"/>
          <w:highlight w:val="yellow"/>
        </w:rPr>
        <w:t>µL</w:t>
      </w:r>
      <w:r w:rsidRPr="00A366ED">
        <w:rPr>
          <w:color w:val="auto"/>
          <w:highlight w:val="yellow"/>
        </w:rPr>
        <w:t xml:space="preserve"> of the mixture </w:t>
      </w:r>
      <w:r w:rsidR="00FD478C" w:rsidRPr="00A366ED">
        <w:rPr>
          <w:color w:val="auto"/>
          <w:highlight w:val="yellow"/>
        </w:rPr>
        <w:t xml:space="preserve">(cells + trypan blue) </w:t>
      </w:r>
      <w:r w:rsidRPr="00A366ED">
        <w:rPr>
          <w:color w:val="auto"/>
          <w:highlight w:val="yellow"/>
        </w:rPr>
        <w:t>into a hemocytometer. Proceed to count the cells manually or by using an automated cell counter.</w:t>
      </w:r>
      <w:r w:rsidRPr="00A366ED">
        <w:rPr>
          <w:color w:val="auto"/>
        </w:rPr>
        <w:t xml:space="preserve"> </w:t>
      </w:r>
    </w:p>
    <w:p w14:paraId="79DD127D" w14:textId="488E123C" w:rsidR="009F78C3" w:rsidRPr="00A366ED" w:rsidRDefault="009F78C3" w:rsidP="00A366ED">
      <w:pPr>
        <w:widowControl/>
        <w:rPr>
          <w:color w:val="auto"/>
        </w:rPr>
      </w:pPr>
    </w:p>
    <w:p w14:paraId="0D5E5188" w14:textId="67E4E348" w:rsidR="009F78C3" w:rsidRPr="00A366ED" w:rsidRDefault="009F78C3" w:rsidP="00A366ED">
      <w:pPr>
        <w:widowControl/>
        <w:rPr>
          <w:color w:val="auto"/>
        </w:rPr>
      </w:pPr>
      <w:r w:rsidRPr="00A35085">
        <w:rPr>
          <w:color w:val="auto"/>
          <w:highlight w:val="yellow"/>
        </w:rPr>
        <w:t>4.1.</w:t>
      </w:r>
      <w:r w:rsidR="00A35085" w:rsidRPr="00A35085">
        <w:rPr>
          <w:color w:val="auto"/>
          <w:highlight w:val="yellow"/>
        </w:rPr>
        <w:t xml:space="preserve">5 </w:t>
      </w:r>
      <w:r w:rsidRPr="00A35085">
        <w:rPr>
          <w:color w:val="auto"/>
          <w:highlight w:val="yellow"/>
        </w:rPr>
        <w:t>Seed 1.8 x 10</w:t>
      </w:r>
      <w:r w:rsidRPr="00A35085">
        <w:rPr>
          <w:color w:val="auto"/>
          <w:highlight w:val="yellow"/>
          <w:vertAlign w:val="superscript"/>
        </w:rPr>
        <w:t>5</w:t>
      </w:r>
      <w:r w:rsidRPr="00A35085">
        <w:rPr>
          <w:color w:val="auto"/>
          <w:highlight w:val="yellow"/>
        </w:rPr>
        <w:t xml:space="preserve"> cells into </w:t>
      </w:r>
      <w:r w:rsidR="009D5C06" w:rsidRPr="00A35085">
        <w:rPr>
          <w:color w:val="auto"/>
          <w:highlight w:val="yellow"/>
        </w:rPr>
        <w:t xml:space="preserve">one well of a </w:t>
      </w:r>
      <w:r w:rsidRPr="00A35085">
        <w:rPr>
          <w:color w:val="auto"/>
          <w:highlight w:val="yellow"/>
        </w:rPr>
        <w:t>24-well tissue culture plate.</w:t>
      </w:r>
      <w:r w:rsidRPr="00A366ED">
        <w:rPr>
          <w:color w:val="auto"/>
        </w:rPr>
        <w:t xml:space="preserve"> </w:t>
      </w:r>
    </w:p>
    <w:p w14:paraId="61D2A22D" w14:textId="77777777" w:rsidR="002C3170" w:rsidRPr="00A366ED" w:rsidRDefault="002C3170" w:rsidP="00A366ED">
      <w:pPr>
        <w:widowControl/>
        <w:rPr>
          <w:color w:val="auto"/>
        </w:rPr>
      </w:pPr>
    </w:p>
    <w:p w14:paraId="5C9A5BEB" w14:textId="2F432FC4" w:rsidR="00BB271E" w:rsidRPr="00A366ED" w:rsidRDefault="002C3170" w:rsidP="00A366ED">
      <w:pPr>
        <w:widowControl/>
        <w:rPr>
          <w:color w:val="auto"/>
        </w:rPr>
      </w:pPr>
      <w:r w:rsidRPr="00A35085">
        <w:rPr>
          <w:color w:val="auto"/>
          <w:highlight w:val="yellow"/>
        </w:rPr>
        <w:t>4.2 Prepare a tra</w:t>
      </w:r>
      <w:r w:rsidR="00C675D1" w:rsidRPr="00A35085">
        <w:rPr>
          <w:color w:val="auto"/>
          <w:highlight w:val="yellow"/>
        </w:rPr>
        <w:t xml:space="preserve">nsfection mix </w:t>
      </w:r>
      <w:r w:rsidR="007B7669" w:rsidRPr="00A35085">
        <w:rPr>
          <w:color w:val="auto"/>
          <w:highlight w:val="yellow"/>
        </w:rPr>
        <w:t>containing either</w:t>
      </w:r>
      <w:r w:rsidRPr="00A35085">
        <w:rPr>
          <w:color w:val="auto"/>
          <w:highlight w:val="yellow"/>
        </w:rPr>
        <w:t xml:space="preserve"> 500 ng </w:t>
      </w:r>
      <w:r w:rsidR="00A35085">
        <w:rPr>
          <w:color w:val="auto"/>
          <w:highlight w:val="yellow"/>
        </w:rPr>
        <w:t xml:space="preserve">of </w:t>
      </w:r>
      <w:r w:rsidRPr="00A35085">
        <w:rPr>
          <w:color w:val="auto"/>
          <w:highlight w:val="yellow"/>
        </w:rPr>
        <w:t xml:space="preserve">CRISPR plasmid (for NHEJ-mediated editing) or 300 ng </w:t>
      </w:r>
      <w:r w:rsidR="00A35085">
        <w:rPr>
          <w:color w:val="auto"/>
          <w:highlight w:val="yellow"/>
        </w:rPr>
        <w:t xml:space="preserve">of </w:t>
      </w:r>
      <w:r w:rsidRPr="00A35085">
        <w:rPr>
          <w:color w:val="auto"/>
          <w:highlight w:val="yellow"/>
        </w:rPr>
        <w:t xml:space="preserve">CRISPR plasmid and 300 ng </w:t>
      </w:r>
      <w:r w:rsidR="00A35085">
        <w:rPr>
          <w:color w:val="auto"/>
          <w:highlight w:val="yellow"/>
        </w:rPr>
        <w:t xml:space="preserve">of </w:t>
      </w:r>
      <w:r w:rsidRPr="00A35085">
        <w:rPr>
          <w:color w:val="auto"/>
          <w:highlight w:val="yellow"/>
        </w:rPr>
        <w:t>donor template (for HDR-mediated editing</w:t>
      </w:r>
      <w:r w:rsidR="00C675D1" w:rsidRPr="00A35085">
        <w:rPr>
          <w:color w:val="auto"/>
          <w:highlight w:val="yellow"/>
        </w:rPr>
        <w:t xml:space="preserve">), according to </w:t>
      </w:r>
      <w:r w:rsidR="00344325" w:rsidRPr="00A35085">
        <w:rPr>
          <w:color w:val="auto"/>
          <w:highlight w:val="yellow"/>
        </w:rPr>
        <w:t xml:space="preserve">the </w:t>
      </w:r>
      <w:r w:rsidR="00C675D1" w:rsidRPr="00A35085">
        <w:rPr>
          <w:color w:val="auto"/>
          <w:highlight w:val="yellow"/>
        </w:rPr>
        <w:t>instructions</w:t>
      </w:r>
      <w:r w:rsidR="00344325" w:rsidRPr="00A35085">
        <w:rPr>
          <w:color w:val="auto"/>
          <w:highlight w:val="yellow"/>
        </w:rPr>
        <w:t xml:space="preserve"> provided with the transfection reagent</w:t>
      </w:r>
      <w:r w:rsidR="00852F18" w:rsidRPr="00A35085">
        <w:rPr>
          <w:color w:val="auto"/>
          <w:highlight w:val="yellow"/>
        </w:rPr>
        <w:t xml:space="preserve"> (see </w:t>
      </w:r>
      <w:r w:rsidR="00A366ED" w:rsidRPr="00A35085">
        <w:rPr>
          <w:b/>
          <w:color w:val="auto"/>
          <w:highlight w:val="yellow"/>
        </w:rPr>
        <w:t>Table of Materials</w:t>
      </w:r>
      <w:r w:rsidR="00852F18" w:rsidRPr="00A35085">
        <w:rPr>
          <w:color w:val="auto"/>
          <w:highlight w:val="yellow"/>
        </w:rPr>
        <w:t>)</w:t>
      </w:r>
      <w:r w:rsidR="00C675D1" w:rsidRPr="00A35085">
        <w:rPr>
          <w:color w:val="auto"/>
          <w:highlight w:val="yellow"/>
        </w:rPr>
        <w:t xml:space="preserve">. </w:t>
      </w:r>
      <w:r w:rsidR="007B7669" w:rsidRPr="00A35085">
        <w:rPr>
          <w:color w:val="auto"/>
          <w:highlight w:val="yellow"/>
        </w:rPr>
        <w:t xml:space="preserve">Incubate at room temperature for the recommended </w:t>
      </w:r>
      <w:r w:rsidR="00C675D1" w:rsidRPr="00A35085">
        <w:rPr>
          <w:color w:val="auto"/>
          <w:highlight w:val="yellow"/>
        </w:rPr>
        <w:t xml:space="preserve">time duration </w:t>
      </w:r>
      <w:r w:rsidR="007B7669" w:rsidRPr="00A35085">
        <w:rPr>
          <w:color w:val="auto"/>
          <w:highlight w:val="yellow"/>
        </w:rPr>
        <w:t>(typically around 10</w:t>
      </w:r>
      <w:r w:rsidR="00146FB6" w:rsidRPr="00146FB6">
        <w:rPr>
          <w:color w:val="auto"/>
          <w:highlight w:val="yellow"/>
        </w:rPr>
        <w:t>‒</w:t>
      </w:r>
      <w:r w:rsidR="007B7669" w:rsidRPr="00A35085">
        <w:rPr>
          <w:color w:val="auto"/>
          <w:highlight w:val="yellow"/>
        </w:rPr>
        <w:t>20 min)</w:t>
      </w:r>
      <w:r w:rsidR="00BB271E" w:rsidRPr="00A35085">
        <w:rPr>
          <w:color w:val="auto"/>
          <w:highlight w:val="yellow"/>
        </w:rPr>
        <w:t>.</w:t>
      </w:r>
    </w:p>
    <w:p w14:paraId="06F7C595" w14:textId="77777777" w:rsidR="002C3170" w:rsidRPr="00A366ED" w:rsidRDefault="002C3170" w:rsidP="00A366ED">
      <w:pPr>
        <w:widowControl/>
        <w:rPr>
          <w:color w:val="auto"/>
        </w:rPr>
      </w:pPr>
    </w:p>
    <w:p w14:paraId="33887064" w14:textId="204B40B9" w:rsidR="002C3170" w:rsidRPr="00A366ED" w:rsidRDefault="002F4235" w:rsidP="00A366ED">
      <w:pPr>
        <w:widowControl/>
        <w:rPr>
          <w:color w:val="auto"/>
        </w:rPr>
      </w:pPr>
      <w:r w:rsidRPr="00A35085">
        <w:rPr>
          <w:color w:val="auto"/>
          <w:highlight w:val="yellow"/>
        </w:rPr>
        <w:t>4.3 Add the</w:t>
      </w:r>
      <w:r w:rsidR="002C3170" w:rsidRPr="00A35085">
        <w:rPr>
          <w:color w:val="auto"/>
          <w:highlight w:val="yellow"/>
        </w:rPr>
        <w:t xml:space="preserve"> transfection mix to </w:t>
      </w:r>
      <w:r w:rsidRPr="00A35085">
        <w:rPr>
          <w:color w:val="auto"/>
          <w:highlight w:val="yellow"/>
        </w:rPr>
        <w:t>the cells</w:t>
      </w:r>
      <w:r w:rsidR="002C3170" w:rsidRPr="00A35085">
        <w:rPr>
          <w:color w:val="auto"/>
          <w:highlight w:val="yellow"/>
        </w:rPr>
        <w:t xml:space="preserve"> in a dropwise fashion, and gently swirl the plate after</w:t>
      </w:r>
      <w:r w:rsidR="002C3170" w:rsidRPr="00A366ED">
        <w:rPr>
          <w:color w:val="auto"/>
        </w:rPr>
        <w:t xml:space="preserve">. </w:t>
      </w:r>
    </w:p>
    <w:p w14:paraId="7271ADA9" w14:textId="77777777" w:rsidR="002C3170" w:rsidRPr="00A366ED" w:rsidRDefault="002C3170" w:rsidP="00A366ED">
      <w:pPr>
        <w:widowControl/>
        <w:rPr>
          <w:color w:val="auto"/>
        </w:rPr>
      </w:pPr>
    </w:p>
    <w:p w14:paraId="2280E0A1" w14:textId="172E700F" w:rsidR="008327A3" w:rsidRPr="00A366ED" w:rsidRDefault="002F4235" w:rsidP="00A366ED">
      <w:pPr>
        <w:widowControl/>
        <w:rPr>
          <w:color w:val="auto"/>
        </w:rPr>
      </w:pPr>
      <w:r w:rsidRPr="00A35085">
        <w:rPr>
          <w:color w:val="auto"/>
          <w:highlight w:val="yellow"/>
        </w:rPr>
        <w:t xml:space="preserve">4.4 Incubate at 37 </w:t>
      </w:r>
      <w:r w:rsidR="00A366ED" w:rsidRPr="00A35085">
        <w:rPr>
          <w:color w:val="auto"/>
          <w:highlight w:val="yellow"/>
        </w:rPr>
        <w:t>°</w:t>
      </w:r>
      <w:r w:rsidR="002C3170" w:rsidRPr="00A35085">
        <w:rPr>
          <w:color w:val="auto"/>
          <w:highlight w:val="yellow"/>
        </w:rPr>
        <w:t>C in a humidified 5% CO</w:t>
      </w:r>
      <w:r w:rsidR="002C3170" w:rsidRPr="00A35085">
        <w:rPr>
          <w:color w:val="auto"/>
          <w:highlight w:val="yellow"/>
          <w:vertAlign w:val="subscript"/>
        </w:rPr>
        <w:t>2</w:t>
      </w:r>
      <w:r w:rsidR="002C3170" w:rsidRPr="00A35085">
        <w:rPr>
          <w:color w:val="auto"/>
          <w:highlight w:val="yellow"/>
        </w:rPr>
        <w:t xml:space="preserve"> air incubator for 24 h (</w:t>
      </w:r>
      <w:r w:rsidRPr="00A35085">
        <w:rPr>
          <w:color w:val="auto"/>
          <w:highlight w:val="yellow"/>
        </w:rPr>
        <w:t xml:space="preserve">for </w:t>
      </w:r>
      <w:r w:rsidR="002C3170" w:rsidRPr="00A35085">
        <w:rPr>
          <w:color w:val="auto"/>
          <w:highlight w:val="yellow"/>
        </w:rPr>
        <w:t>NHEJ</w:t>
      </w:r>
      <w:r w:rsidRPr="00A35085">
        <w:rPr>
          <w:color w:val="auto"/>
          <w:highlight w:val="yellow"/>
        </w:rPr>
        <w:t>-based</w:t>
      </w:r>
      <w:r w:rsidR="002C3170" w:rsidRPr="00A35085">
        <w:rPr>
          <w:color w:val="auto"/>
          <w:highlight w:val="yellow"/>
        </w:rPr>
        <w:t xml:space="preserve"> experiments) or 72 h (for HDR</w:t>
      </w:r>
      <w:r w:rsidRPr="00A35085">
        <w:rPr>
          <w:color w:val="auto"/>
          <w:highlight w:val="yellow"/>
        </w:rPr>
        <w:t>-based</w:t>
      </w:r>
      <w:r w:rsidR="002C3170" w:rsidRPr="00A35085">
        <w:rPr>
          <w:color w:val="auto"/>
          <w:highlight w:val="yellow"/>
        </w:rPr>
        <w:t xml:space="preserve"> experiments).</w:t>
      </w:r>
    </w:p>
    <w:p w14:paraId="0EAD5A88" w14:textId="77777777" w:rsidR="008327A3" w:rsidRPr="00A366ED" w:rsidRDefault="008327A3" w:rsidP="00A366ED">
      <w:pPr>
        <w:widowControl/>
        <w:rPr>
          <w:color w:val="auto"/>
        </w:rPr>
      </w:pPr>
    </w:p>
    <w:p w14:paraId="333CA596" w14:textId="54AA9DD2" w:rsidR="001220FE" w:rsidRPr="00337936" w:rsidRDefault="005C5F1E" w:rsidP="00A366ED">
      <w:pPr>
        <w:widowControl/>
        <w:rPr>
          <w:b/>
          <w:color w:val="auto"/>
          <w:highlight w:val="yellow"/>
        </w:rPr>
      </w:pPr>
      <w:r w:rsidRPr="00337936">
        <w:rPr>
          <w:b/>
          <w:color w:val="auto"/>
          <w:highlight w:val="yellow"/>
        </w:rPr>
        <w:t>5</w:t>
      </w:r>
      <w:r w:rsidR="001220FE" w:rsidRPr="00337936">
        <w:rPr>
          <w:b/>
          <w:color w:val="auto"/>
          <w:highlight w:val="yellow"/>
        </w:rPr>
        <w:t xml:space="preserve">. Fluorescence </w:t>
      </w:r>
      <w:r w:rsidR="00A35085" w:rsidRPr="00337936">
        <w:rPr>
          <w:b/>
          <w:color w:val="auto"/>
          <w:highlight w:val="yellow"/>
        </w:rPr>
        <w:t xml:space="preserve">activated cell sorting </w:t>
      </w:r>
      <w:r w:rsidR="001220FE" w:rsidRPr="00337936">
        <w:rPr>
          <w:b/>
          <w:color w:val="auto"/>
          <w:highlight w:val="yellow"/>
        </w:rPr>
        <w:t xml:space="preserve">(FACS) </w:t>
      </w:r>
      <w:r w:rsidR="00A35085" w:rsidRPr="00337936">
        <w:rPr>
          <w:b/>
          <w:color w:val="auto"/>
          <w:highlight w:val="yellow"/>
        </w:rPr>
        <w:t>of transfected cells</w:t>
      </w:r>
    </w:p>
    <w:p w14:paraId="78082249" w14:textId="65036F1A" w:rsidR="006D0C01" w:rsidRPr="00337936" w:rsidRDefault="006D0C01" w:rsidP="00A366ED">
      <w:pPr>
        <w:widowControl/>
        <w:rPr>
          <w:color w:val="auto"/>
          <w:highlight w:val="yellow"/>
        </w:rPr>
      </w:pPr>
    </w:p>
    <w:p w14:paraId="080F3A00" w14:textId="6EB9C3F4" w:rsidR="002F4235" w:rsidRPr="00337936" w:rsidRDefault="002F4235" w:rsidP="00A366ED">
      <w:pPr>
        <w:widowControl/>
        <w:rPr>
          <w:color w:val="auto"/>
          <w:highlight w:val="yellow"/>
        </w:rPr>
      </w:pPr>
      <w:r w:rsidRPr="00337936">
        <w:rPr>
          <w:color w:val="auto"/>
          <w:highlight w:val="yellow"/>
        </w:rPr>
        <w:t xml:space="preserve">5.1 Dissociate </w:t>
      </w:r>
      <w:r w:rsidR="00D03F85" w:rsidRPr="00337936">
        <w:rPr>
          <w:color w:val="auto"/>
          <w:highlight w:val="yellow"/>
        </w:rPr>
        <w:t xml:space="preserve">the </w:t>
      </w:r>
      <w:r w:rsidRPr="00337936">
        <w:rPr>
          <w:color w:val="auto"/>
          <w:highlight w:val="yellow"/>
        </w:rPr>
        <w:t xml:space="preserve">cells </w:t>
      </w:r>
      <w:r w:rsidR="00AA17F9" w:rsidRPr="00337936">
        <w:rPr>
          <w:color w:val="auto"/>
          <w:highlight w:val="yellow"/>
        </w:rPr>
        <w:t>by aspirating the media and then adding</w:t>
      </w:r>
      <w:r w:rsidRPr="00337936">
        <w:rPr>
          <w:color w:val="auto"/>
          <w:highlight w:val="yellow"/>
        </w:rPr>
        <w:t xml:space="preserve"> </w:t>
      </w:r>
      <w:r w:rsidR="00476F05" w:rsidRPr="00337936">
        <w:rPr>
          <w:color w:val="auto"/>
          <w:highlight w:val="yellow"/>
        </w:rPr>
        <w:t xml:space="preserve">150 </w:t>
      </w:r>
      <w:r w:rsidR="00A366ED" w:rsidRPr="00337936">
        <w:rPr>
          <w:color w:val="auto"/>
          <w:highlight w:val="yellow"/>
        </w:rPr>
        <w:t>µL</w:t>
      </w:r>
      <w:r w:rsidR="00A35085" w:rsidRPr="00337936">
        <w:rPr>
          <w:color w:val="auto"/>
          <w:highlight w:val="yellow"/>
        </w:rPr>
        <w:t xml:space="preserve"> of</w:t>
      </w:r>
      <w:r w:rsidR="00476F05" w:rsidRPr="00337936">
        <w:rPr>
          <w:color w:val="auto"/>
          <w:highlight w:val="yellow"/>
        </w:rPr>
        <w:t xml:space="preserve"> </w:t>
      </w:r>
      <w:r w:rsidRPr="00337936">
        <w:rPr>
          <w:color w:val="auto"/>
          <w:highlight w:val="yellow"/>
        </w:rPr>
        <w:t xml:space="preserve">0.25% </w:t>
      </w:r>
      <w:r w:rsidR="00A35085" w:rsidRPr="00337936">
        <w:rPr>
          <w:color w:val="auto"/>
          <w:highlight w:val="yellow"/>
        </w:rPr>
        <w:t>t</w:t>
      </w:r>
      <w:r w:rsidRPr="00337936">
        <w:rPr>
          <w:color w:val="auto"/>
          <w:highlight w:val="yellow"/>
        </w:rPr>
        <w:t xml:space="preserve">rypsin-EDTA </w:t>
      </w:r>
      <w:r w:rsidR="00476F05" w:rsidRPr="00337936">
        <w:rPr>
          <w:color w:val="auto"/>
          <w:highlight w:val="yellow"/>
        </w:rPr>
        <w:t>per well</w:t>
      </w:r>
      <w:r w:rsidR="00AA17F9" w:rsidRPr="00337936">
        <w:rPr>
          <w:color w:val="auto"/>
          <w:highlight w:val="yellow"/>
        </w:rPr>
        <w:t>. Incubate the cells</w:t>
      </w:r>
      <w:r w:rsidR="00476F05" w:rsidRPr="00337936">
        <w:rPr>
          <w:color w:val="auto"/>
          <w:highlight w:val="yellow"/>
        </w:rPr>
        <w:t xml:space="preserve"> </w:t>
      </w:r>
      <w:r w:rsidR="00AB6BFC" w:rsidRPr="00337936">
        <w:rPr>
          <w:color w:val="auto"/>
          <w:highlight w:val="yellow"/>
        </w:rPr>
        <w:t>at 37</w:t>
      </w:r>
      <w:r w:rsidR="00A35085" w:rsidRPr="00337936">
        <w:rPr>
          <w:color w:val="auto"/>
          <w:highlight w:val="yellow"/>
        </w:rPr>
        <w:t xml:space="preserve"> </w:t>
      </w:r>
      <w:r w:rsidR="00AB6BFC" w:rsidRPr="00337936">
        <w:rPr>
          <w:color w:val="auto"/>
          <w:highlight w:val="yellow"/>
        </w:rPr>
        <w:t xml:space="preserve">°C </w:t>
      </w:r>
      <w:r w:rsidRPr="00337936">
        <w:rPr>
          <w:color w:val="auto"/>
          <w:highlight w:val="yellow"/>
        </w:rPr>
        <w:t>for 2 min.</w:t>
      </w:r>
    </w:p>
    <w:p w14:paraId="4A13ADB0" w14:textId="77777777" w:rsidR="002F4235" w:rsidRPr="00337936" w:rsidRDefault="002F4235" w:rsidP="00A366ED">
      <w:pPr>
        <w:widowControl/>
        <w:rPr>
          <w:color w:val="auto"/>
          <w:highlight w:val="yellow"/>
        </w:rPr>
      </w:pPr>
    </w:p>
    <w:p w14:paraId="2A119F9D" w14:textId="55B0FE93" w:rsidR="002F4235" w:rsidRPr="00337936" w:rsidRDefault="002F4235" w:rsidP="00A366ED">
      <w:pPr>
        <w:widowControl/>
        <w:rPr>
          <w:color w:val="auto"/>
          <w:highlight w:val="yellow"/>
        </w:rPr>
      </w:pPr>
      <w:r w:rsidRPr="00337936">
        <w:rPr>
          <w:color w:val="auto"/>
          <w:highlight w:val="yellow"/>
        </w:rPr>
        <w:t xml:space="preserve">5.2 Neutralize the trypsin </w:t>
      </w:r>
      <w:r w:rsidR="00AA17F9" w:rsidRPr="00337936">
        <w:rPr>
          <w:color w:val="auto"/>
          <w:highlight w:val="yellow"/>
        </w:rPr>
        <w:t xml:space="preserve">by adding 150 </w:t>
      </w:r>
      <w:r w:rsidR="00A366ED" w:rsidRPr="00337936">
        <w:rPr>
          <w:color w:val="auto"/>
          <w:highlight w:val="yellow"/>
        </w:rPr>
        <w:t>µL</w:t>
      </w:r>
      <w:r w:rsidR="00AA17F9" w:rsidRPr="00337936">
        <w:rPr>
          <w:color w:val="auto"/>
          <w:highlight w:val="yellow"/>
        </w:rPr>
        <w:t xml:space="preserve"> (or </w:t>
      </w:r>
      <w:r w:rsidR="00AB6BFC" w:rsidRPr="00337936">
        <w:rPr>
          <w:color w:val="auto"/>
          <w:highlight w:val="yellow"/>
        </w:rPr>
        <w:t>1</w:t>
      </w:r>
      <w:r w:rsidR="00A35085" w:rsidRPr="00337936">
        <w:rPr>
          <w:color w:val="auto"/>
          <w:highlight w:val="yellow"/>
        </w:rPr>
        <w:t>x</w:t>
      </w:r>
      <w:r w:rsidR="00AB6BFC" w:rsidRPr="00337936">
        <w:rPr>
          <w:color w:val="auto"/>
          <w:highlight w:val="yellow"/>
        </w:rPr>
        <w:t xml:space="preserve"> volume</w:t>
      </w:r>
      <w:r w:rsidR="00AA17F9" w:rsidRPr="00337936">
        <w:rPr>
          <w:color w:val="auto"/>
          <w:highlight w:val="yellow"/>
        </w:rPr>
        <w:t>)</w:t>
      </w:r>
      <w:r w:rsidR="00AB6BFC" w:rsidRPr="00337936">
        <w:rPr>
          <w:color w:val="auto"/>
          <w:highlight w:val="yellow"/>
        </w:rPr>
        <w:t xml:space="preserve"> </w:t>
      </w:r>
      <w:r w:rsidR="00A35085" w:rsidRPr="00337936">
        <w:rPr>
          <w:color w:val="auto"/>
          <w:highlight w:val="yellow"/>
        </w:rPr>
        <w:t xml:space="preserve">of </w:t>
      </w:r>
      <w:r w:rsidRPr="00337936">
        <w:rPr>
          <w:color w:val="auto"/>
          <w:highlight w:val="yellow"/>
        </w:rPr>
        <w:t>cell culture media</w:t>
      </w:r>
      <w:r w:rsidR="00AA17F9" w:rsidRPr="00337936">
        <w:rPr>
          <w:color w:val="auto"/>
          <w:highlight w:val="yellow"/>
        </w:rPr>
        <w:t xml:space="preserve">. Transfer the cell suspension to </w:t>
      </w:r>
      <w:r w:rsidRPr="00337936">
        <w:rPr>
          <w:color w:val="auto"/>
          <w:highlight w:val="yellow"/>
        </w:rPr>
        <w:t>a centrifuge tube.</w:t>
      </w:r>
      <w:r w:rsidR="00A35085" w:rsidRPr="00337936">
        <w:rPr>
          <w:color w:val="auto"/>
          <w:highlight w:val="yellow"/>
        </w:rPr>
        <w:t xml:space="preserve"> </w:t>
      </w:r>
      <w:r w:rsidRPr="00337936">
        <w:rPr>
          <w:color w:val="auto"/>
          <w:highlight w:val="yellow"/>
        </w:rPr>
        <w:t xml:space="preserve">Spin down the cells in a </w:t>
      </w:r>
      <w:r w:rsidR="00E55173" w:rsidRPr="00337936">
        <w:rPr>
          <w:color w:val="auto"/>
          <w:highlight w:val="yellow"/>
        </w:rPr>
        <w:t>micro</w:t>
      </w:r>
      <w:r w:rsidRPr="00337936">
        <w:rPr>
          <w:color w:val="auto"/>
          <w:highlight w:val="yellow"/>
        </w:rPr>
        <w:t xml:space="preserve">centrifuge at </w:t>
      </w:r>
      <w:r w:rsidR="00945F93" w:rsidRPr="00337936">
        <w:rPr>
          <w:color w:val="auto"/>
          <w:highlight w:val="yellow"/>
        </w:rPr>
        <w:t xml:space="preserve">235 </w:t>
      </w:r>
      <w:r w:rsidR="00A35085" w:rsidRPr="00337936">
        <w:rPr>
          <w:color w:val="auto"/>
          <w:highlight w:val="yellow"/>
        </w:rPr>
        <w:t xml:space="preserve">x </w:t>
      </w:r>
      <w:r w:rsidR="00945F93" w:rsidRPr="00337936">
        <w:rPr>
          <w:i/>
          <w:color w:val="auto"/>
          <w:highlight w:val="yellow"/>
        </w:rPr>
        <w:t>g</w:t>
      </w:r>
      <w:r w:rsidRPr="00337936">
        <w:rPr>
          <w:color w:val="auto"/>
          <w:highlight w:val="yellow"/>
        </w:rPr>
        <w:t xml:space="preserve"> for 5 min.</w:t>
      </w:r>
    </w:p>
    <w:p w14:paraId="571A94C9" w14:textId="77777777" w:rsidR="002F4235" w:rsidRPr="00337936" w:rsidRDefault="002F4235" w:rsidP="00A366ED">
      <w:pPr>
        <w:widowControl/>
        <w:rPr>
          <w:color w:val="auto"/>
          <w:highlight w:val="yellow"/>
        </w:rPr>
      </w:pPr>
    </w:p>
    <w:p w14:paraId="0631F8D5" w14:textId="22C91C3D" w:rsidR="002F4235" w:rsidRPr="00A366ED" w:rsidRDefault="00945F93" w:rsidP="00A366ED">
      <w:pPr>
        <w:widowControl/>
        <w:rPr>
          <w:color w:val="auto"/>
        </w:rPr>
      </w:pPr>
      <w:r w:rsidRPr="00337936">
        <w:rPr>
          <w:color w:val="auto"/>
          <w:highlight w:val="yellow"/>
        </w:rPr>
        <w:t>5</w:t>
      </w:r>
      <w:r w:rsidR="002F4235" w:rsidRPr="00337936">
        <w:rPr>
          <w:color w:val="auto"/>
          <w:highlight w:val="yellow"/>
        </w:rPr>
        <w:t>.</w:t>
      </w:r>
      <w:r w:rsidR="00A35085" w:rsidRPr="00337936">
        <w:rPr>
          <w:color w:val="auto"/>
          <w:highlight w:val="yellow"/>
        </w:rPr>
        <w:t>3</w:t>
      </w:r>
      <w:r w:rsidR="002F4235" w:rsidRPr="00337936">
        <w:rPr>
          <w:color w:val="auto"/>
          <w:highlight w:val="yellow"/>
        </w:rPr>
        <w:t xml:space="preserve"> Aspirate the supernatant and resuspend the </w:t>
      </w:r>
      <w:r w:rsidRPr="00337936">
        <w:rPr>
          <w:color w:val="auto"/>
          <w:highlight w:val="yellow"/>
        </w:rPr>
        <w:t>cells</w:t>
      </w:r>
      <w:r w:rsidR="002F4235" w:rsidRPr="00337936">
        <w:rPr>
          <w:color w:val="auto"/>
          <w:highlight w:val="yellow"/>
        </w:rPr>
        <w:t xml:space="preserve"> with 2% </w:t>
      </w:r>
      <w:r w:rsidR="00A35085" w:rsidRPr="00337936">
        <w:rPr>
          <w:color w:val="auto"/>
          <w:highlight w:val="yellow"/>
        </w:rPr>
        <w:t>fetal bovine serum (</w:t>
      </w:r>
      <w:r w:rsidR="002F4235" w:rsidRPr="00337936">
        <w:rPr>
          <w:color w:val="auto"/>
          <w:highlight w:val="yellow"/>
        </w:rPr>
        <w:t>FBS</w:t>
      </w:r>
      <w:r w:rsidR="00A35085" w:rsidRPr="00337936">
        <w:rPr>
          <w:color w:val="auto"/>
          <w:highlight w:val="yellow"/>
        </w:rPr>
        <w:t>)</w:t>
      </w:r>
      <w:r w:rsidR="002F4235" w:rsidRPr="00337936">
        <w:rPr>
          <w:color w:val="auto"/>
          <w:highlight w:val="yellow"/>
        </w:rPr>
        <w:t xml:space="preserve"> in </w:t>
      </w:r>
      <w:r w:rsidR="00A35085" w:rsidRPr="00337936">
        <w:rPr>
          <w:color w:val="auto"/>
          <w:highlight w:val="yellow"/>
        </w:rPr>
        <w:t>phosphate-buffered saline (</w:t>
      </w:r>
      <w:r w:rsidR="002F4235" w:rsidRPr="00337936">
        <w:rPr>
          <w:color w:val="auto"/>
          <w:highlight w:val="yellow"/>
        </w:rPr>
        <w:t>PBS</w:t>
      </w:r>
      <w:r w:rsidR="00A35085" w:rsidRPr="00337936">
        <w:rPr>
          <w:color w:val="auto"/>
          <w:highlight w:val="yellow"/>
        </w:rPr>
        <w:t>)</w:t>
      </w:r>
      <w:r w:rsidR="002F4235" w:rsidRPr="00337936">
        <w:rPr>
          <w:color w:val="auto"/>
          <w:highlight w:val="yellow"/>
        </w:rPr>
        <w:t>.</w:t>
      </w:r>
      <w:r w:rsidR="00A35085" w:rsidRPr="00337936">
        <w:rPr>
          <w:color w:val="auto"/>
          <w:highlight w:val="yellow"/>
        </w:rPr>
        <w:t xml:space="preserve"> </w:t>
      </w:r>
      <w:r w:rsidR="002F4235" w:rsidRPr="00337936">
        <w:rPr>
          <w:color w:val="auto"/>
          <w:highlight w:val="yellow"/>
        </w:rPr>
        <w:t xml:space="preserve">Filter </w:t>
      </w:r>
      <w:r w:rsidRPr="00337936">
        <w:rPr>
          <w:color w:val="auto"/>
          <w:highlight w:val="yellow"/>
        </w:rPr>
        <w:t xml:space="preserve">the </w:t>
      </w:r>
      <w:r w:rsidR="002F4235" w:rsidRPr="00337936">
        <w:rPr>
          <w:color w:val="auto"/>
          <w:highlight w:val="yellow"/>
        </w:rPr>
        <w:t>cells through a 30 µm mesh or cell strainer in a 5 m</w:t>
      </w:r>
      <w:r w:rsidR="00A35085" w:rsidRPr="00337936">
        <w:rPr>
          <w:color w:val="auto"/>
          <w:highlight w:val="yellow"/>
        </w:rPr>
        <w:t>L</w:t>
      </w:r>
      <w:r w:rsidR="002F4235" w:rsidRPr="00337936">
        <w:rPr>
          <w:color w:val="auto"/>
          <w:highlight w:val="yellow"/>
        </w:rPr>
        <w:t xml:space="preserve"> FACS tube.</w:t>
      </w:r>
    </w:p>
    <w:p w14:paraId="22E32647" w14:textId="77777777" w:rsidR="00945F93" w:rsidRPr="00A366ED" w:rsidRDefault="00945F93" w:rsidP="00A366ED">
      <w:pPr>
        <w:widowControl/>
        <w:rPr>
          <w:color w:val="auto"/>
        </w:rPr>
      </w:pPr>
    </w:p>
    <w:p w14:paraId="4623A5C6" w14:textId="64F33FD7" w:rsidR="002F4235" w:rsidRPr="00A366ED" w:rsidRDefault="00945F93" w:rsidP="00A366ED">
      <w:pPr>
        <w:widowControl/>
        <w:rPr>
          <w:color w:val="auto"/>
        </w:rPr>
      </w:pPr>
      <w:r w:rsidRPr="00A366ED">
        <w:rPr>
          <w:color w:val="auto"/>
        </w:rPr>
        <w:t>5.</w:t>
      </w:r>
      <w:r w:rsidR="00A35085">
        <w:rPr>
          <w:color w:val="auto"/>
        </w:rPr>
        <w:t>4</w:t>
      </w:r>
      <w:r w:rsidR="002F4235" w:rsidRPr="00A366ED">
        <w:rPr>
          <w:color w:val="auto"/>
        </w:rPr>
        <w:t xml:space="preserve"> Prepare another centrifuge tu</w:t>
      </w:r>
      <w:r w:rsidRPr="00A366ED">
        <w:rPr>
          <w:color w:val="auto"/>
        </w:rPr>
        <w:t xml:space="preserve">be with approximately 100 </w:t>
      </w:r>
      <w:r w:rsidR="00A366ED">
        <w:rPr>
          <w:color w:val="auto"/>
        </w:rPr>
        <w:t>µL</w:t>
      </w:r>
      <w:r w:rsidR="00D5394F" w:rsidRPr="00A366ED">
        <w:rPr>
          <w:color w:val="auto"/>
        </w:rPr>
        <w:t xml:space="preserve"> </w:t>
      </w:r>
      <w:r w:rsidRPr="00A366ED">
        <w:rPr>
          <w:color w:val="auto"/>
        </w:rPr>
        <w:t xml:space="preserve">culture </w:t>
      </w:r>
      <w:r w:rsidR="002F4235" w:rsidRPr="00A366ED">
        <w:rPr>
          <w:color w:val="auto"/>
        </w:rPr>
        <w:t>media or 2% FBS in PBS for collection of cells.</w:t>
      </w:r>
    </w:p>
    <w:p w14:paraId="43FE1C67" w14:textId="77777777" w:rsidR="00945F93" w:rsidRPr="00A366ED" w:rsidRDefault="00945F93" w:rsidP="00A366ED">
      <w:pPr>
        <w:widowControl/>
        <w:rPr>
          <w:color w:val="auto"/>
        </w:rPr>
      </w:pPr>
    </w:p>
    <w:p w14:paraId="1180E9F3" w14:textId="009990EC" w:rsidR="002F4235" w:rsidRPr="00A366ED" w:rsidRDefault="00945F93" w:rsidP="00A366ED">
      <w:pPr>
        <w:widowControl/>
        <w:rPr>
          <w:color w:val="auto"/>
        </w:rPr>
      </w:pPr>
      <w:r w:rsidRPr="00337936">
        <w:rPr>
          <w:color w:val="auto"/>
          <w:highlight w:val="yellow"/>
        </w:rPr>
        <w:t>5.</w:t>
      </w:r>
      <w:r w:rsidR="00A35085" w:rsidRPr="00337936">
        <w:rPr>
          <w:color w:val="auto"/>
          <w:highlight w:val="yellow"/>
        </w:rPr>
        <w:t>6</w:t>
      </w:r>
      <w:r w:rsidRPr="00337936">
        <w:rPr>
          <w:color w:val="auto"/>
          <w:highlight w:val="yellow"/>
        </w:rPr>
        <w:t xml:space="preserve"> On the </w:t>
      </w:r>
      <w:r w:rsidR="00734807" w:rsidRPr="00337936">
        <w:rPr>
          <w:color w:val="auto"/>
          <w:highlight w:val="yellow"/>
        </w:rPr>
        <w:t>flow cytometer</w:t>
      </w:r>
      <w:r w:rsidRPr="00337936">
        <w:rPr>
          <w:color w:val="auto"/>
          <w:highlight w:val="yellow"/>
        </w:rPr>
        <w:t>, g</w:t>
      </w:r>
      <w:r w:rsidR="002F4235" w:rsidRPr="00337936">
        <w:rPr>
          <w:color w:val="auto"/>
          <w:highlight w:val="yellow"/>
        </w:rPr>
        <w:t>ate</w:t>
      </w:r>
      <w:r w:rsidRPr="00337936">
        <w:rPr>
          <w:color w:val="auto"/>
          <w:highlight w:val="yellow"/>
        </w:rPr>
        <w:t xml:space="preserve"> the</w:t>
      </w:r>
      <w:r w:rsidR="002F4235" w:rsidRPr="00337936">
        <w:rPr>
          <w:color w:val="auto"/>
          <w:highlight w:val="yellow"/>
        </w:rPr>
        <w:t xml:space="preserve"> cells with non-transfected cell</w:t>
      </w:r>
      <w:r w:rsidRPr="00337936">
        <w:rPr>
          <w:color w:val="auto"/>
          <w:highlight w:val="yellow"/>
        </w:rPr>
        <w:t>s</w:t>
      </w:r>
      <w:r w:rsidR="002F4235" w:rsidRPr="00337936">
        <w:rPr>
          <w:color w:val="auto"/>
          <w:highlight w:val="yellow"/>
        </w:rPr>
        <w:t xml:space="preserve"> as a negative control. Sort and collect </w:t>
      </w:r>
      <w:r w:rsidRPr="00337936">
        <w:rPr>
          <w:color w:val="auto"/>
          <w:highlight w:val="yellow"/>
        </w:rPr>
        <w:t xml:space="preserve">the transfected cells, </w:t>
      </w:r>
      <w:r w:rsidR="00F00688" w:rsidRPr="00337936">
        <w:rPr>
          <w:color w:val="auto"/>
          <w:highlight w:val="yellow"/>
        </w:rPr>
        <w:t>a</w:t>
      </w:r>
      <w:r w:rsidR="00D75C27" w:rsidRPr="00337936">
        <w:rPr>
          <w:color w:val="auto"/>
          <w:highlight w:val="yellow"/>
        </w:rPr>
        <w:t>ccording to which fluorescence</w:t>
      </w:r>
      <w:r w:rsidR="00F00688" w:rsidRPr="00337936">
        <w:rPr>
          <w:color w:val="auto"/>
          <w:highlight w:val="yellow"/>
        </w:rPr>
        <w:t xml:space="preserve"> marker is present on the CRISPR plasmid</w:t>
      </w:r>
      <w:r w:rsidR="00D75C27" w:rsidRPr="00337936">
        <w:rPr>
          <w:color w:val="auto"/>
          <w:highlight w:val="yellow"/>
        </w:rPr>
        <w:t xml:space="preserve"> used</w:t>
      </w:r>
      <w:r w:rsidR="002F4235" w:rsidRPr="00337936">
        <w:rPr>
          <w:color w:val="auto"/>
          <w:highlight w:val="yellow"/>
        </w:rPr>
        <w:t>.</w:t>
      </w:r>
      <w:r w:rsidR="00F00688" w:rsidRPr="00337936">
        <w:rPr>
          <w:color w:val="auto"/>
          <w:highlight w:val="yellow"/>
        </w:rPr>
        <w:t xml:space="preserve"> For example, if the plasmid carries a mCherry gene, sort for RFP-positive cells.</w:t>
      </w:r>
    </w:p>
    <w:p w14:paraId="15E568A6" w14:textId="77777777" w:rsidR="00945F93" w:rsidRPr="00A366ED" w:rsidRDefault="00945F93" w:rsidP="00A366ED">
      <w:pPr>
        <w:widowControl/>
        <w:rPr>
          <w:color w:val="auto"/>
        </w:rPr>
      </w:pPr>
    </w:p>
    <w:p w14:paraId="0660ABC4" w14:textId="763BA5C6" w:rsidR="00945F93" w:rsidRPr="00A366ED" w:rsidRDefault="00945F93" w:rsidP="00A366ED">
      <w:pPr>
        <w:widowControl/>
        <w:rPr>
          <w:color w:val="auto"/>
        </w:rPr>
      </w:pPr>
      <w:r w:rsidRPr="00A366ED">
        <w:rPr>
          <w:color w:val="auto"/>
        </w:rPr>
        <w:t xml:space="preserve">NOTE: Different CRISPR plasmids will have different selectable markers. </w:t>
      </w:r>
      <w:r w:rsidR="00AB6BFC" w:rsidRPr="00A366ED">
        <w:rPr>
          <w:color w:val="auto"/>
        </w:rPr>
        <w:t>Th</w:t>
      </w:r>
      <w:r w:rsidR="00383013" w:rsidRPr="00A366ED">
        <w:rPr>
          <w:color w:val="auto"/>
        </w:rPr>
        <w:t>e</w:t>
      </w:r>
      <w:r w:rsidR="00AB6BFC" w:rsidRPr="00A366ED">
        <w:rPr>
          <w:color w:val="auto"/>
        </w:rPr>
        <w:t xml:space="preserve"> </w:t>
      </w:r>
      <w:r w:rsidRPr="00A366ED">
        <w:rPr>
          <w:color w:val="auto"/>
        </w:rPr>
        <w:t xml:space="preserve">set of plasmids (pSpCas9, pSaCas9, pNmCas9, pAsCpf1, and pLbCpf1) </w:t>
      </w:r>
      <w:r w:rsidR="00383013" w:rsidRPr="00A366ED">
        <w:rPr>
          <w:color w:val="auto"/>
        </w:rPr>
        <w:t xml:space="preserve">used in </w:t>
      </w:r>
      <w:r w:rsidR="00763DAA">
        <w:rPr>
          <w:color w:val="auto"/>
        </w:rPr>
        <w:t xml:space="preserve">this </w:t>
      </w:r>
      <w:r w:rsidR="00383013" w:rsidRPr="00A366ED">
        <w:rPr>
          <w:color w:val="auto"/>
        </w:rPr>
        <w:t xml:space="preserve">evaluation study </w:t>
      </w:r>
      <w:r w:rsidRPr="00A366ED">
        <w:rPr>
          <w:color w:val="auto"/>
        </w:rPr>
        <w:t xml:space="preserve">carry </w:t>
      </w:r>
      <w:r w:rsidR="00383013" w:rsidRPr="00A366ED">
        <w:rPr>
          <w:color w:val="auto"/>
        </w:rPr>
        <w:t xml:space="preserve">either </w:t>
      </w:r>
      <w:r w:rsidRPr="00A366ED">
        <w:rPr>
          <w:color w:val="auto"/>
        </w:rPr>
        <w:t>the</w:t>
      </w:r>
      <w:r w:rsidR="00383013" w:rsidRPr="00A366ED">
        <w:rPr>
          <w:color w:val="auto"/>
        </w:rPr>
        <w:t xml:space="preserve"> </w:t>
      </w:r>
      <w:r w:rsidR="003617DC" w:rsidRPr="00A366ED">
        <w:rPr>
          <w:color w:val="auto"/>
        </w:rPr>
        <w:t>orange fluorescent protein (</w:t>
      </w:r>
      <w:r w:rsidR="00383013" w:rsidRPr="00A366ED">
        <w:rPr>
          <w:color w:val="auto"/>
        </w:rPr>
        <w:t>OFP</w:t>
      </w:r>
      <w:r w:rsidR="003617DC" w:rsidRPr="00A366ED">
        <w:rPr>
          <w:color w:val="auto"/>
        </w:rPr>
        <w:t>)</w:t>
      </w:r>
      <w:r w:rsidR="00383013" w:rsidRPr="00A366ED">
        <w:rPr>
          <w:color w:val="auto"/>
        </w:rPr>
        <w:t xml:space="preserve"> or the</w:t>
      </w:r>
      <w:r w:rsidRPr="00A366ED">
        <w:rPr>
          <w:color w:val="auto"/>
        </w:rPr>
        <w:t xml:space="preserve"> mCherry gene. </w:t>
      </w:r>
    </w:p>
    <w:p w14:paraId="7F0EE662" w14:textId="77777777" w:rsidR="00945F93" w:rsidRPr="00A366ED" w:rsidRDefault="00945F93" w:rsidP="00A366ED">
      <w:pPr>
        <w:widowControl/>
        <w:rPr>
          <w:color w:val="auto"/>
        </w:rPr>
      </w:pPr>
    </w:p>
    <w:p w14:paraId="50DCD9B0" w14:textId="43A165E5" w:rsidR="005A1F84" w:rsidRPr="00A366ED" w:rsidRDefault="005A1F84" w:rsidP="00A366ED">
      <w:pPr>
        <w:widowControl/>
        <w:rPr>
          <w:b/>
          <w:color w:val="auto"/>
        </w:rPr>
      </w:pPr>
      <w:r w:rsidRPr="00A366ED">
        <w:rPr>
          <w:b/>
          <w:color w:val="auto"/>
          <w:highlight w:val="yellow"/>
        </w:rPr>
        <w:t>6. Expansion of individual clones</w:t>
      </w:r>
    </w:p>
    <w:p w14:paraId="67E7D348" w14:textId="77777777" w:rsidR="005A1F84" w:rsidRPr="00A366ED" w:rsidRDefault="005A1F84" w:rsidP="00A366ED">
      <w:pPr>
        <w:widowControl/>
        <w:rPr>
          <w:b/>
          <w:color w:val="auto"/>
        </w:rPr>
      </w:pPr>
    </w:p>
    <w:p w14:paraId="2CCE3889" w14:textId="17467544" w:rsidR="005A1F84" w:rsidRPr="00A366ED" w:rsidRDefault="00490CCB" w:rsidP="00A366ED">
      <w:pPr>
        <w:widowControl/>
        <w:rPr>
          <w:color w:val="auto"/>
        </w:rPr>
      </w:pPr>
      <w:r w:rsidRPr="00337936">
        <w:rPr>
          <w:color w:val="auto"/>
          <w:highlight w:val="yellow"/>
        </w:rPr>
        <w:t>6.</w:t>
      </w:r>
      <w:r w:rsidR="005A1F84" w:rsidRPr="00337936">
        <w:rPr>
          <w:color w:val="auto"/>
          <w:highlight w:val="yellow"/>
        </w:rPr>
        <w:t xml:space="preserve">1 Centrifuge </w:t>
      </w:r>
      <w:r w:rsidRPr="00337936">
        <w:rPr>
          <w:color w:val="auto"/>
          <w:highlight w:val="yellow"/>
        </w:rPr>
        <w:t>the</w:t>
      </w:r>
      <w:r w:rsidR="005A1F84" w:rsidRPr="00337936">
        <w:rPr>
          <w:color w:val="auto"/>
          <w:highlight w:val="yellow"/>
        </w:rPr>
        <w:t xml:space="preserve"> sorted cells in a bench top centrifuge at maximum speed </w:t>
      </w:r>
      <w:r w:rsidR="008C5297" w:rsidRPr="00337936">
        <w:rPr>
          <w:color w:val="auto"/>
          <w:highlight w:val="yellow"/>
        </w:rPr>
        <w:t>(18,000</w:t>
      </w:r>
      <w:r w:rsidR="00A35085" w:rsidRPr="00337936">
        <w:rPr>
          <w:color w:val="auto"/>
          <w:highlight w:val="yellow"/>
        </w:rPr>
        <w:t xml:space="preserve"> x</w:t>
      </w:r>
      <w:r w:rsidR="008C5297" w:rsidRPr="00337936">
        <w:rPr>
          <w:color w:val="auto"/>
          <w:highlight w:val="yellow"/>
        </w:rPr>
        <w:t xml:space="preserve"> </w:t>
      </w:r>
      <w:r w:rsidR="008C5297" w:rsidRPr="00337936">
        <w:rPr>
          <w:i/>
          <w:color w:val="auto"/>
          <w:highlight w:val="yellow"/>
        </w:rPr>
        <w:t>g</w:t>
      </w:r>
      <w:r w:rsidR="008C5297" w:rsidRPr="00337936">
        <w:rPr>
          <w:color w:val="auto"/>
          <w:highlight w:val="yellow"/>
        </w:rPr>
        <w:t xml:space="preserve">) </w:t>
      </w:r>
      <w:r w:rsidR="005A1F84" w:rsidRPr="00337936">
        <w:rPr>
          <w:color w:val="auto"/>
          <w:highlight w:val="yellow"/>
        </w:rPr>
        <w:t>for 5 min.</w:t>
      </w:r>
      <w:r w:rsidR="00A35085" w:rsidRPr="00337936">
        <w:rPr>
          <w:color w:val="auto"/>
          <w:highlight w:val="yellow"/>
        </w:rPr>
        <w:t xml:space="preserve"> </w:t>
      </w:r>
      <w:r w:rsidR="005A1F84" w:rsidRPr="00337936">
        <w:rPr>
          <w:color w:val="auto"/>
          <w:highlight w:val="yellow"/>
        </w:rPr>
        <w:t xml:space="preserve">Aspirate </w:t>
      </w:r>
      <w:r w:rsidR="00A35085" w:rsidRPr="00337936">
        <w:rPr>
          <w:color w:val="auto"/>
          <w:highlight w:val="yellow"/>
        </w:rPr>
        <w:t xml:space="preserve">the </w:t>
      </w:r>
      <w:r w:rsidR="005A1F84" w:rsidRPr="00337936">
        <w:rPr>
          <w:color w:val="auto"/>
          <w:highlight w:val="yellow"/>
        </w:rPr>
        <w:t>supernatant and resu</w:t>
      </w:r>
      <w:r w:rsidR="00C908AF" w:rsidRPr="00337936">
        <w:rPr>
          <w:color w:val="auto"/>
          <w:highlight w:val="yellow"/>
        </w:rPr>
        <w:t xml:space="preserve">spend the pellet with 300 </w:t>
      </w:r>
      <w:r w:rsidR="00A366ED" w:rsidRPr="00337936">
        <w:rPr>
          <w:color w:val="auto"/>
          <w:highlight w:val="yellow"/>
        </w:rPr>
        <w:t>µL</w:t>
      </w:r>
      <w:r w:rsidR="00C908AF" w:rsidRPr="00337936">
        <w:rPr>
          <w:color w:val="auto"/>
          <w:highlight w:val="yellow"/>
        </w:rPr>
        <w:t xml:space="preserve"> culture media. Seed 200 </w:t>
      </w:r>
      <w:r w:rsidR="00A366ED" w:rsidRPr="00337936">
        <w:rPr>
          <w:color w:val="auto"/>
          <w:highlight w:val="yellow"/>
        </w:rPr>
        <w:t>µL</w:t>
      </w:r>
      <w:r w:rsidR="00C908AF" w:rsidRPr="00337936">
        <w:rPr>
          <w:color w:val="auto"/>
          <w:highlight w:val="yellow"/>
        </w:rPr>
        <w:t xml:space="preserve"> </w:t>
      </w:r>
      <w:r w:rsidRPr="00337936">
        <w:rPr>
          <w:color w:val="auto"/>
          <w:highlight w:val="yellow"/>
        </w:rPr>
        <w:t>cells in</w:t>
      </w:r>
      <w:r w:rsidR="005A1F84" w:rsidRPr="00337936">
        <w:rPr>
          <w:color w:val="auto"/>
          <w:highlight w:val="yellow"/>
        </w:rPr>
        <w:t xml:space="preserve"> a</w:t>
      </w:r>
      <w:r w:rsidR="00C908AF" w:rsidRPr="00337936">
        <w:rPr>
          <w:color w:val="auto"/>
          <w:highlight w:val="yellow"/>
        </w:rPr>
        <w:t xml:space="preserve"> 24-well tissue culture plate and let them</w:t>
      </w:r>
      <w:r w:rsidR="005A1F84" w:rsidRPr="00337936">
        <w:rPr>
          <w:color w:val="auto"/>
          <w:highlight w:val="yellow"/>
        </w:rPr>
        <w:t xml:space="preserve"> recover</w:t>
      </w:r>
      <w:r w:rsidR="00C908AF" w:rsidRPr="00337936">
        <w:rPr>
          <w:color w:val="auto"/>
          <w:highlight w:val="yellow"/>
        </w:rPr>
        <w:t xml:space="preserve"> for a few days</w:t>
      </w:r>
      <w:r w:rsidR="000D2DF1" w:rsidRPr="00337936">
        <w:rPr>
          <w:color w:val="auto"/>
          <w:highlight w:val="yellow"/>
        </w:rPr>
        <w:t xml:space="preserve"> in a 37</w:t>
      </w:r>
      <w:r w:rsidR="00613BA3" w:rsidRPr="00337936">
        <w:rPr>
          <w:color w:val="auto"/>
          <w:highlight w:val="yellow"/>
        </w:rPr>
        <w:t xml:space="preserve"> </w:t>
      </w:r>
      <w:r w:rsidR="00337936" w:rsidRPr="00337936">
        <w:rPr>
          <w:color w:val="auto"/>
          <w:highlight w:val="yellow"/>
        </w:rPr>
        <w:t>°</w:t>
      </w:r>
      <w:r w:rsidR="000D2DF1" w:rsidRPr="00337936">
        <w:rPr>
          <w:color w:val="auto"/>
          <w:highlight w:val="yellow"/>
        </w:rPr>
        <w:t>C incubator</w:t>
      </w:r>
      <w:r w:rsidR="005A1F84" w:rsidRPr="00337936">
        <w:rPr>
          <w:color w:val="auto"/>
          <w:highlight w:val="yellow"/>
        </w:rPr>
        <w:t>.</w:t>
      </w:r>
      <w:r w:rsidRPr="00337936">
        <w:rPr>
          <w:color w:val="auto"/>
          <w:highlight w:val="yellow"/>
        </w:rPr>
        <w:t xml:space="preserve"> Keep t</w:t>
      </w:r>
      <w:r w:rsidR="005A1F84" w:rsidRPr="00337936">
        <w:rPr>
          <w:color w:val="auto"/>
          <w:highlight w:val="yellow"/>
        </w:rPr>
        <w:t>he remain</w:t>
      </w:r>
      <w:r w:rsidRPr="00337936">
        <w:rPr>
          <w:color w:val="auto"/>
          <w:highlight w:val="yellow"/>
        </w:rPr>
        <w:t xml:space="preserve">ing </w:t>
      </w:r>
      <w:r w:rsidR="00C908AF" w:rsidRPr="00337936">
        <w:rPr>
          <w:color w:val="auto"/>
          <w:highlight w:val="yellow"/>
        </w:rPr>
        <w:t xml:space="preserve">100 </w:t>
      </w:r>
      <w:r w:rsidR="00A366ED" w:rsidRPr="00337936">
        <w:rPr>
          <w:color w:val="auto"/>
          <w:highlight w:val="yellow"/>
        </w:rPr>
        <w:t>µL</w:t>
      </w:r>
      <w:r w:rsidR="00C908AF" w:rsidRPr="00337936">
        <w:rPr>
          <w:color w:val="auto"/>
          <w:highlight w:val="yellow"/>
        </w:rPr>
        <w:t xml:space="preserve"> </w:t>
      </w:r>
      <w:r w:rsidR="005A1F84" w:rsidRPr="00337936">
        <w:rPr>
          <w:color w:val="auto"/>
          <w:highlight w:val="yellow"/>
        </w:rPr>
        <w:t xml:space="preserve">cells </w:t>
      </w:r>
      <w:r w:rsidRPr="00337936">
        <w:rPr>
          <w:color w:val="auto"/>
          <w:highlight w:val="yellow"/>
        </w:rPr>
        <w:t xml:space="preserve">for </w:t>
      </w:r>
      <w:r w:rsidR="00A35085" w:rsidRPr="00337936">
        <w:rPr>
          <w:color w:val="auto"/>
          <w:highlight w:val="yellow"/>
        </w:rPr>
        <w:t>s</w:t>
      </w:r>
      <w:r w:rsidRPr="00337936">
        <w:rPr>
          <w:color w:val="auto"/>
          <w:highlight w:val="yellow"/>
        </w:rPr>
        <w:t>ection 7.</w:t>
      </w:r>
    </w:p>
    <w:p w14:paraId="49B7A206" w14:textId="77777777" w:rsidR="00490CCB" w:rsidRPr="00A366ED" w:rsidRDefault="00490CCB" w:rsidP="00A366ED">
      <w:pPr>
        <w:widowControl/>
        <w:rPr>
          <w:color w:val="auto"/>
        </w:rPr>
      </w:pPr>
    </w:p>
    <w:p w14:paraId="7E5BB51C" w14:textId="398EBB7E" w:rsidR="005A1F84" w:rsidRPr="00A366ED" w:rsidRDefault="00490CCB" w:rsidP="00A366ED">
      <w:pPr>
        <w:widowControl/>
        <w:rPr>
          <w:color w:val="auto"/>
          <w:highlight w:val="yellow"/>
        </w:rPr>
      </w:pPr>
      <w:r w:rsidRPr="00A366ED">
        <w:rPr>
          <w:color w:val="auto"/>
          <w:highlight w:val="yellow"/>
        </w:rPr>
        <w:lastRenderedPageBreak/>
        <w:t>6.</w:t>
      </w:r>
      <w:r w:rsidR="00A35085">
        <w:rPr>
          <w:color w:val="auto"/>
          <w:highlight w:val="yellow"/>
        </w:rPr>
        <w:t>2</w:t>
      </w:r>
      <w:r w:rsidR="005A1F84" w:rsidRPr="00A366ED">
        <w:rPr>
          <w:color w:val="auto"/>
          <w:highlight w:val="yellow"/>
        </w:rPr>
        <w:t xml:space="preserve"> </w:t>
      </w:r>
      <w:r w:rsidR="00C908AF" w:rsidRPr="00A366ED">
        <w:rPr>
          <w:color w:val="auto"/>
          <w:highlight w:val="yellow"/>
        </w:rPr>
        <w:t xml:space="preserve">Once the cells </w:t>
      </w:r>
      <w:r w:rsidR="00F15372">
        <w:rPr>
          <w:color w:val="auto"/>
          <w:highlight w:val="yellow"/>
        </w:rPr>
        <w:t>start</w:t>
      </w:r>
      <w:r w:rsidR="00C908AF" w:rsidRPr="00A366ED">
        <w:rPr>
          <w:color w:val="auto"/>
          <w:highlight w:val="yellow"/>
        </w:rPr>
        <w:t xml:space="preserve"> becoming confluent, p</w:t>
      </w:r>
      <w:r w:rsidR="005A1F84" w:rsidRPr="00A366ED">
        <w:rPr>
          <w:color w:val="auto"/>
          <w:highlight w:val="yellow"/>
        </w:rPr>
        <w:t>assage the</w:t>
      </w:r>
      <w:r w:rsidR="00C908AF" w:rsidRPr="00A366ED">
        <w:rPr>
          <w:color w:val="auto"/>
          <w:highlight w:val="yellow"/>
        </w:rPr>
        <w:t xml:space="preserve">m </w:t>
      </w:r>
      <w:r w:rsidR="00065AAA" w:rsidRPr="00A366ED">
        <w:rPr>
          <w:color w:val="auto"/>
          <w:highlight w:val="yellow"/>
        </w:rPr>
        <w:t xml:space="preserve">according to </w:t>
      </w:r>
      <w:r w:rsidR="00A35085">
        <w:rPr>
          <w:color w:val="auto"/>
          <w:highlight w:val="yellow"/>
        </w:rPr>
        <w:t>s</w:t>
      </w:r>
      <w:r w:rsidR="00065AAA" w:rsidRPr="00A366ED">
        <w:rPr>
          <w:color w:val="auto"/>
          <w:highlight w:val="yellow"/>
        </w:rPr>
        <w:t>teps 4.1.1</w:t>
      </w:r>
      <w:r w:rsidR="00A35085" w:rsidRPr="00A35085">
        <w:rPr>
          <w:color w:val="auto"/>
          <w:highlight w:val="yellow"/>
        </w:rPr>
        <w:t>‒</w:t>
      </w:r>
      <w:r w:rsidR="00065AAA" w:rsidRPr="00A366ED">
        <w:rPr>
          <w:color w:val="auto"/>
          <w:highlight w:val="yellow"/>
        </w:rPr>
        <w:t>4.1.</w:t>
      </w:r>
      <w:r w:rsidR="00A35085">
        <w:rPr>
          <w:color w:val="auto"/>
          <w:highlight w:val="yellow"/>
        </w:rPr>
        <w:t>3</w:t>
      </w:r>
      <w:r w:rsidR="00065AAA" w:rsidRPr="00A366ED">
        <w:rPr>
          <w:color w:val="auto"/>
          <w:highlight w:val="yellow"/>
        </w:rPr>
        <w:t>. S</w:t>
      </w:r>
      <w:r w:rsidR="005A1F84" w:rsidRPr="00A366ED">
        <w:rPr>
          <w:color w:val="auto"/>
          <w:highlight w:val="yellow"/>
        </w:rPr>
        <w:t>eed the</w:t>
      </w:r>
      <w:r w:rsidR="00065AAA" w:rsidRPr="00A366ED">
        <w:rPr>
          <w:color w:val="auto"/>
          <w:highlight w:val="yellow"/>
        </w:rPr>
        <w:t xml:space="preserve"> cells </w:t>
      </w:r>
      <w:r w:rsidR="005A1F84" w:rsidRPr="00A366ED">
        <w:rPr>
          <w:color w:val="auto"/>
          <w:highlight w:val="yellow"/>
        </w:rPr>
        <w:t>sparsely in a 100</w:t>
      </w:r>
      <w:r w:rsidRPr="00A366ED">
        <w:rPr>
          <w:color w:val="auto"/>
          <w:highlight w:val="yellow"/>
        </w:rPr>
        <w:t xml:space="preserve"> </w:t>
      </w:r>
      <w:r w:rsidR="005A1F84" w:rsidRPr="00A366ED">
        <w:rPr>
          <w:color w:val="auto"/>
          <w:highlight w:val="yellow"/>
        </w:rPr>
        <w:t xml:space="preserve">mm tissue culture dish to allow </w:t>
      </w:r>
      <w:proofErr w:type="gramStart"/>
      <w:r w:rsidR="005A1F84" w:rsidRPr="00A366ED">
        <w:rPr>
          <w:color w:val="auto"/>
          <w:highlight w:val="yellow"/>
        </w:rPr>
        <w:t>sufficient</w:t>
      </w:r>
      <w:proofErr w:type="gramEnd"/>
      <w:r w:rsidR="005A1F84" w:rsidRPr="00A366ED">
        <w:rPr>
          <w:color w:val="auto"/>
          <w:highlight w:val="yellow"/>
        </w:rPr>
        <w:t xml:space="preserve"> space for individual colonies to grow</w:t>
      </w:r>
      <w:r w:rsidR="00A35085">
        <w:rPr>
          <w:color w:val="auto"/>
          <w:highlight w:val="yellow"/>
        </w:rPr>
        <w:t>. Incubate</w:t>
      </w:r>
      <w:r w:rsidR="00AB6BFC" w:rsidRPr="00A366ED">
        <w:rPr>
          <w:color w:val="auto"/>
          <w:highlight w:val="yellow"/>
        </w:rPr>
        <w:t xml:space="preserve"> </w:t>
      </w:r>
      <w:r w:rsidR="00542ECB" w:rsidRPr="00A366ED">
        <w:rPr>
          <w:color w:val="auto"/>
          <w:highlight w:val="yellow"/>
        </w:rPr>
        <w:t xml:space="preserve">at 37 </w:t>
      </w:r>
      <w:r w:rsidR="00A366ED" w:rsidRPr="00A366ED">
        <w:rPr>
          <w:color w:val="auto"/>
          <w:highlight w:val="yellow"/>
        </w:rPr>
        <w:t>°</w:t>
      </w:r>
      <w:r w:rsidR="00542ECB" w:rsidRPr="00A366ED">
        <w:rPr>
          <w:color w:val="auto"/>
          <w:highlight w:val="yellow"/>
        </w:rPr>
        <w:t>C in a humidified 5% CO</w:t>
      </w:r>
      <w:r w:rsidR="00542ECB" w:rsidRPr="00A366ED">
        <w:rPr>
          <w:color w:val="auto"/>
          <w:highlight w:val="yellow"/>
          <w:vertAlign w:val="subscript"/>
        </w:rPr>
        <w:t>2</w:t>
      </w:r>
      <w:r w:rsidR="00542ECB" w:rsidRPr="00A366ED">
        <w:rPr>
          <w:color w:val="auto"/>
          <w:highlight w:val="yellow"/>
        </w:rPr>
        <w:t xml:space="preserve"> air incubator</w:t>
      </w:r>
      <w:r w:rsidR="005A1F84" w:rsidRPr="00A366ED">
        <w:rPr>
          <w:color w:val="auto"/>
          <w:highlight w:val="yellow"/>
        </w:rPr>
        <w:t>.</w:t>
      </w:r>
    </w:p>
    <w:p w14:paraId="279ED605" w14:textId="77777777" w:rsidR="00490CCB" w:rsidRPr="00A366ED" w:rsidRDefault="00490CCB" w:rsidP="00A366ED">
      <w:pPr>
        <w:widowControl/>
        <w:rPr>
          <w:color w:val="auto"/>
          <w:highlight w:val="yellow"/>
        </w:rPr>
      </w:pPr>
    </w:p>
    <w:p w14:paraId="5CDE6EE3" w14:textId="062CAA5E" w:rsidR="00490CCB" w:rsidRPr="00A366ED" w:rsidRDefault="00C908AF" w:rsidP="00A366ED">
      <w:pPr>
        <w:widowControl/>
        <w:rPr>
          <w:color w:val="auto"/>
        </w:rPr>
      </w:pPr>
      <w:r w:rsidRPr="00A35085">
        <w:rPr>
          <w:color w:val="auto"/>
        </w:rPr>
        <w:t>NOTE: T</w:t>
      </w:r>
      <w:r w:rsidR="00490CCB" w:rsidRPr="00A35085">
        <w:rPr>
          <w:color w:val="auto"/>
        </w:rPr>
        <w:t xml:space="preserve">ry </w:t>
      </w:r>
      <w:r w:rsidR="00A35085">
        <w:rPr>
          <w:color w:val="auto"/>
        </w:rPr>
        <w:t>various</w:t>
      </w:r>
      <w:r w:rsidR="00490CCB" w:rsidRPr="00A35085">
        <w:rPr>
          <w:color w:val="auto"/>
        </w:rPr>
        <w:t xml:space="preserve"> dilutions. Single cells need </w:t>
      </w:r>
      <w:proofErr w:type="gramStart"/>
      <w:r w:rsidR="00490CCB" w:rsidRPr="00A35085">
        <w:rPr>
          <w:color w:val="auto"/>
        </w:rPr>
        <w:t>sufficient</w:t>
      </w:r>
      <w:proofErr w:type="gramEnd"/>
      <w:r w:rsidR="00490CCB" w:rsidRPr="00A35085">
        <w:rPr>
          <w:color w:val="auto"/>
        </w:rPr>
        <w:t xml:space="preserve"> space to grow </w:t>
      </w:r>
      <w:r w:rsidRPr="00A35085">
        <w:rPr>
          <w:color w:val="auto"/>
        </w:rPr>
        <w:t>as individual</w:t>
      </w:r>
      <w:r w:rsidR="00490CCB" w:rsidRPr="00A35085">
        <w:rPr>
          <w:color w:val="auto"/>
        </w:rPr>
        <w:t xml:space="preserve"> colon</w:t>
      </w:r>
      <w:r w:rsidRPr="00A35085">
        <w:rPr>
          <w:color w:val="auto"/>
        </w:rPr>
        <w:t>ies. However, they</w:t>
      </w:r>
      <w:r w:rsidR="00490CCB" w:rsidRPr="00A35085">
        <w:rPr>
          <w:color w:val="auto"/>
        </w:rPr>
        <w:t xml:space="preserve"> also cannot be overly sparse, as some cell lines do not grow </w:t>
      </w:r>
      <w:r w:rsidRPr="00A35085">
        <w:rPr>
          <w:color w:val="auto"/>
        </w:rPr>
        <w:t xml:space="preserve">well </w:t>
      </w:r>
      <w:r w:rsidR="00490CCB" w:rsidRPr="00A35085">
        <w:rPr>
          <w:color w:val="auto"/>
        </w:rPr>
        <w:t>when the</w:t>
      </w:r>
      <w:r w:rsidRPr="00A35085">
        <w:rPr>
          <w:color w:val="auto"/>
        </w:rPr>
        <w:t xml:space="preserve"> number of cells </w:t>
      </w:r>
      <w:proofErr w:type="gramStart"/>
      <w:r w:rsidRPr="00A35085">
        <w:rPr>
          <w:color w:val="auto"/>
        </w:rPr>
        <w:t>are</w:t>
      </w:r>
      <w:proofErr w:type="gramEnd"/>
      <w:r w:rsidRPr="00A35085">
        <w:rPr>
          <w:color w:val="auto"/>
        </w:rPr>
        <w:t xml:space="preserve"> </w:t>
      </w:r>
      <w:r w:rsidR="00490CCB" w:rsidRPr="00A35085">
        <w:rPr>
          <w:color w:val="auto"/>
        </w:rPr>
        <w:t>too few.</w:t>
      </w:r>
    </w:p>
    <w:p w14:paraId="01A06CCD" w14:textId="77777777" w:rsidR="00490CCB" w:rsidRPr="00A366ED" w:rsidRDefault="00490CCB" w:rsidP="00A366ED">
      <w:pPr>
        <w:widowControl/>
        <w:rPr>
          <w:color w:val="auto"/>
        </w:rPr>
      </w:pPr>
    </w:p>
    <w:p w14:paraId="5AED3F2E" w14:textId="4F073832" w:rsidR="005A1F84" w:rsidRPr="00A366ED" w:rsidRDefault="00490CCB" w:rsidP="00A366ED">
      <w:pPr>
        <w:widowControl/>
        <w:rPr>
          <w:color w:val="auto"/>
        </w:rPr>
      </w:pPr>
      <w:r w:rsidRPr="00A366ED">
        <w:rPr>
          <w:color w:val="auto"/>
          <w:highlight w:val="yellow"/>
        </w:rPr>
        <w:t>6.</w:t>
      </w:r>
      <w:r w:rsidR="00A35085">
        <w:rPr>
          <w:color w:val="auto"/>
          <w:highlight w:val="yellow"/>
        </w:rPr>
        <w:t>3</w:t>
      </w:r>
      <w:r w:rsidRPr="00A366ED">
        <w:rPr>
          <w:color w:val="auto"/>
          <w:highlight w:val="yellow"/>
        </w:rPr>
        <w:t xml:space="preserve"> </w:t>
      </w:r>
      <w:r w:rsidR="005A1F84" w:rsidRPr="00A366ED">
        <w:rPr>
          <w:color w:val="auto"/>
          <w:highlight w:val="yellow"/>
        </w:rPr>
        <w:t>Once the colonies are starting to form, pick them under the microscope</w:t>
      </w:r>
      <w:r w:rsidRPr="00A366ED">
        <w:rPr>
          <w:color w:val="auto"/>
          <w:highlight w:val="yellow"/>
        </w:rPr>
        <w:t xml:space="preserve"> </w:t>
      </w:r>
      <w:r w:rsidR="00613BA3">
        <w:rPr>
          <w:color w:val="auto"/>
          <w:highlight w:val="yellow"/>
        </w:rPr>
        <w:t xml:space="preserve">(with a 4x magnification) </w:t>
      </w:r>
      <w:r w:rsidRPr="00A366ED">
        <w:rPr>
          <w:color w:val="auto"/>
          <w:highlight w:val="yellow"/>
        </w:rPr>
        <w:t>and place</w:t>
      </w:r>
      <w:r w:rsidR="005A1F84" w:rsidRPr="00A366ED">
        <w:rPr>
          <w:color w:val="auto"/>
          <w:highlight w:val="yellow"/>
        </w:rPr>
        <w:t xml:space="preserve"> each clone into a</w:t>
      </w:r>
      <w:r w:rsidRPr="00A366ED">
        <w:rPr>
          <w:color w:val="auto"/>
          <w:highlight w:val="yellow"/>
        </w:rPr>
        <w:t xml:space="preserve">n individual well of a </w:t>
      </w:r>
      <w:r w:rsidR="005A1F84" w:rsidRPr="00A366ED">
        <w:rPr>
          <w:color w:val="auto"/>
          <w:highlight w:val="yellow"/>
        </w:rPr>
        <w:t>24-well plate</w:t>
      </w:r>
      <w:r w:rsidR="0067142C" w:rsidRPr="00A366ED">
        <w:rPr>
          <w:color w:val="auto"/>
          <w:highlight w:val="yellow"/>
        </w:rPr>
        <w:t xml:space="preserve"> that contains cell culture </w:t>
      </w:r>
      <w:r w:rsidR="0067142C" w:rsidRPr="00613BA3">
        <w:rPr>
          <w:color w:val="auto"/>
          <w:highlight w:val="yellow"/>
        </w:rPr>
        <w:t>media</w:t>
      </w:r>
      <w:r w:rsidR="005A1F84" w:rsidRPr="00613BA3">
        <w:rPr>
          <w:color w:val="auto"/>
          <w:highlight w:val="yellow"/>
        </w:rPr>
        <w:t>.</w:t>
      </w:r>
      <w:r w:rsidR="00613BA3" w:rsidRPr="00337936">
        <w:rPr>
          <w:color w:val="auto"/>
          <w:highlight w:val="yellow"/>
        </w:rPr>
        <w:t xml:space="preserve"> </w:t>
      </w:r>
      <w:r w:rsidR="00613BA3" w:rsidRPr="00613BA3">
        <w:rPr>
          <w:color w:val="auto"/>
          <w:highlight w:val="yellow"/>
        </w:rPr>
        <w:t xml:space="preserve">Incubate </w:t>
      </w:r>
      <w:r w:rsidR="00613BA3" w:rsidRPr="00A366ED">
        <w:rPr>
          <w:color w:val="auto"/>
          <w:highlight w:val="yellow"/>
        </w:rPr>
        <w:t>at 37 °C in a humidified 5% CO</w:t>
      </w:r>
      <w:r w:rsidR="00613BA3" w:rsidRPr="00A366ED">
        <w:rPr>
          <w:color w:val="auto"/>
          <w:highlight w:val="yellow"/>
          <w:vertAlign w:val="subscript"/>
        </w:rPr>
        <w:t>2</w:t>
      </w:r>
      <w:r w:rsidR="00613BA3" w:rsidRPr="00A366ED">
        <w:rPr>
          <w:color w:val="auto"/>
          <w:highlight w:val="yellow"/>
        </w:rPr>
        <w:t xml:space="preserve"> air incubato</w:t>
      </w:r>
      <w:r w:rsidR="00613BA3">
        <w:rPr>
          <w:color w:val="auto"/>
          <w:highlight w:val="yellow"/>
        </w:rPr>
        <w:t>r until the cells are becoming confluent.</w:t>
      </w:r>
    </w:p>
    <w:p w14:paraId="706C0FFF" w14:textId="77777777" w:rsidR="005A1F84" w:rsidRPr="00A366ED" w:rsidRDefault="005A1F84" w:rsidP="00A366ED">
      <w:pPr>
        <w:widowControl/>
        <w:rPr>
          <w:color w:val="auto"/>
        </w:rPr>
      </w:pPr>
    </w:p>
    <w:p w14:paraId="54316D73" w14:textId="1EDEF46D" w:rsidR="005A1F84" w:rsidRPr="00A366ED" w:rsidRDefault="005A1F84" w:rsidP="00A366ED">
      <w:pPr>
        <w:widowControl/>
        <w:rPr>
          <w:color w:val="auto"/>
        </w:rPr>
      </w:pPr>
      <w:r w:rsidRPr="00A366ED">
        <w:rPr>
          <w:color w:val="auto"/>
        </w:rPr>
        <w:t xml:space="preserve">NOTE: </w:t>
      </w:r>
      <w:r w:rsidR="00392350" w:rsidRPr="00A366ED">
        <w:rPr>
          <w:color w:val="auto"/>
        </w:rPr>
        <w:t>An alternative to serial dilutions and colony picking is to use flow cytometry to sort for single cells into a 96-well plate</w:t>
      </w:r>
      <w:r w:rsidR="00490CCB" w:rsidRPr="00A366ED">
        <w:rPr>
          <w:color w:val="auto"/>
        </w:rPr>
        <w:t>.</w:t>
      </w:r>
      <w:r w:rsidR="00245386" w:rsidRPr="00A366ED">
        <w:rPr>
          <w:color w:val="auto"/>
        </w:rPr>
        <w:t xml:space="preserve"> However, this may not work for some cell lines that do not grow well when only one cell is present.</w:t>
      </w:r>
    </w:p>
    <w:p w14:paraId="3D9FD503" w14:textId="77777777" w:rsidR="005A1F84" w:rsidRPr="00A366ED" w:rsidRDefault="005A1F84" w:rsidP="00A366ED">
      <w:pPr>
        <w:widowControl/>
        <w:rPr>
          <w:b/>
          <w:color w:val="auto"/>
        </w:rPr>
      </w:pPr>
    </w:p>
    <w:p w14:paraId="4FCA174E" w14:textId="2C42DA4F" w:rsidR="001220FE" w:rsidRPr="00A366ED" w:rsidRDefault="005A1F84" w:rsidP="00A366ED">
      <w:pPr>
        <w:widowControl/>
        <w:rPr>
          <w:b/>
          <w:color w:val="auto"/>
          <w:highlight w:val="yellow"/>
        </w:rPr>
      </w:pPr>
      <w:r w:rsidRPr="00A366ED">
        <w:rPr>
          <w:b/>
          <w:color w:val="auto"/>
          <w:highlight w:val="yellow"/>
        </w:rPr>
        <w:t>7</w:t>
      </w:r>
      <w:r w:rsidR="001220FE" w:rsidRPr="00A366ED">
        <w:rPr>
          <w:b/>
          <w:color w:val="auto"/>
          <w:highlight w:val="yellow"/>
        </w:rPr>
        <w:t xml:space="preserve">. </w:t>
      </w:r>
      <w:r w:rsidR="00B930A6" w:rsidRPr="00A366ED">
        <w:rPr>
          <w:b/>
          <w:color w:val="auto"/>
          <w:highlight w:val="yellow"/>
        </w:rPr>
        <w:t xml:space="preserve">Evaluation of </w:t>
      </w:r>
      <w:r w:rsidR="00A35085">
        <w:rPr>
          <w:b/>
          <w:color w:val="auto"/>
          <w:highlight w:val="yellow"/>
        </w:rPr>
        <w:t>e</w:t>
      </w:r>
      <w:r w:rsidR="00B930A6" w:rsidRPr="00A366ED">
        <w:rPr>
          <w:b/>
          <w:color w:val="auto"/>
          <w:highlight w:val="yellow"/>
        </w:rPr>
        <w:t xml:space="preserve">diting </w:t>
      </w:r>
      <w:r w:rsidR="00A35085">
        <w:rPr>
          <w:b/>
          <w:color w:val="auto"/>
          <w:highlight w:val="yellow"/>
        </w:rPr>
        <w:t>e</w:t>
      </w:r>
      <w:r w:rsidR="00B930A6" w:rsidRPr="00A366ED">
        <w:rPr>
          <w:b/>
          <w:color w:val="auto"/>
          <w:highlight w:val="yellow"/>
        </w:rPr>
        <w:t>fficiency</w:t>
      </w:r>
    </w:p>
    <w:p w14:paraId="5303F70A" w14:textId="573DCFCB" w:rsidR="001220FE" w:rsidRPr="00A366ED" w:rsidRDefault="001220FE" w:rsidP="00A366ED">
      <w:pPr>
        <w:widowControl/>
        <w:rPr>
          <w:color w:val="auto"/>
          <w:highlight w:val="yellow"/>
        </w:rPr>
      </w:pPr>
    </w:p>
    <w:p w14:paraId="6525C098" w14:textId="1FCD0394" w:rsidR="0037398B" w:rsidRPr="00A35085" w:rsidRDefault="005A1F84" w:rsidP="00A366ED">
      <w:pPr>
        <w:widowControl/>
        <w:rPr>
          <w:color w:val="auto"/>
          <w:highlight w:val="yellow"/>
        </w:rPr>
      </w:pPr>
      <w:r w:rsidRPr="00A366ED">
        <w:rPr>
          <w:color w:val="auto"/>
          <w:highlight w:val="yellow"/>
        </w:rPr>
        <w:t>7.1 Extract genomic DNA</w:t>
      </w:r>
      <w:r w:rsidR="00A35085">
        <w:rPr>
          <w:color w:val="auto"/>
          <w:highlight w:val="yellow"/>
        </w:rPr>
        <w:t xml:space="preserve"> by c</w:t>
      </w:r>
      <w:r w:rsidR="0037398B" w:rsidRPr="00A366ED">
        <w:rPr>
          <w:color w:val="auto"/>
          <w:highlight w:val="yellow"/>
        </w:rPr>
        <w:t>entrifug</w:t>
      </w:r>
      <w:r w:rsidR="00A35085">
        <w:rPr>
          <w:color w:val="auto"/>
          <w:highlight w:val="yellow"/>
        </w:rPr>
        <w:t>ing</w:t>
      </w:r>
      <w:r w:rsidR="0037398B" w:rsidRPr="00A366ED">
        <w:rPr>
          <w:color w:val="auto"/>
          <w:highlight w:val="yellow"/>
        </w:rPr>
        <w:t xml:space="preserve"> the remaining </w:t>
      </w:r>
      <w:r w:rsidR="00775D24" w:rsidRPr="00A366ED">
        <w:rPr>
          <w:color w:val="auto"/>
          <w:highlight w:val="yellow"/>
        </w:rPr>
        <w:t xml:space="preserve">100 </w:t>
      </w:r>
      <w:r w:rsidR="00A366ED">
        <w:rPr>
          <w:color w:val="auto"/>
          <w:highlight w:val="yellow"/>
        </w:rPr>
        <w:t>µL</w:t>
      </w:r>
      <w:r w:rsidR="00775D24" w:rsidRPr="00A366ED">
        <w:rPr>
          <w:color w:val="auto"/>
          <w:highlight w:val="yellow"/>
        </w:rPr>
        <w:t xml:space="preserve"> sorted </w:t>
      </w:r>
      <w:r w:rsidR="0037398B" w:rsidRPr="00A366ED">
        <w:rPr>
          <w:color w:val="auto"/>
          <w:highlight w:val="yellow"/>
        </w:rPr>
        <w:t xml:space="preserve">cells </w:t>
      </w:r>
      <w:r w:rsidR="00A35085">
        <w:rPr>
          <w:color w:val="auto"/>
          <w:highlight w:val="yellow"/>
        </w:rPr>
        <w:t xml:space="preserve">(from step 6.1) </w:t>
      </w:r>
      <w:r w:rsidR="0037398B" w:rsidRPr="00A366ED">
        <w:rPr>
          <w:color w:val="auto"/>
          <w:highlight w:val="yellow"/>
        </w:rPr>
        <w:t xml:space="preserve">in a bench top centrifuge at maximum speed </w:t>
      </w:r>
      <w:r w:rsidR="00775D24" w:rsidRPr="00A366ED">
        <w:rPr>
          <w:color w:val="auto"/>
          <w:highlight w:val="yellow"/>
        </w:rPr>
        <w:t>(18,000</w:t>
      </w:r>
      <w:r w:rsidR="00A35085">
        <w:rPr>
          <w:color w:val="auto"/>
          <w:highlight w:val="yellow"/>
        </w:rPr>
        <w:t xml:space="preserve"> x</w:t>
      </w:r>
      <w:r w:rsidR="00775D24" w:rsidRPr="00A366ED">
        <w:rPr>
          <w:color w:val="auto"/>
          <w:highlight w:val="yellow"/>
        </w:rPr>
        <w:t xml:space="preserve"> </w:t>
      </w:r>
      <w:r w:rsidR="00775D24" w:rsidRPr="00A35085">
        <w:rPr>
          <w:i/>
          <w:color w:val="auto"/>
          <w:highlight w:val="yellow"/>
        </w:rPr>
        <w:t>g</w:t>
      </w:r>
      <w:r w:rsidR="00775D24" w:rsidRPr="00A366ED">
        <w:rPr>
          <w:color w:val="auto"/>
          <w:highlight w:val="yellow"/>
        </w:rPr>
        <w:t xml:space="preserve">) </w:t>
      </w:r>
      <w:r w:rsidR="0037398B" w:rsidRPr="00A366ED">
        <w:rPr>
          <w:color w:val="auto"/>
          <w:highlight w:val="yellow"/>
        </w:rPr>
        <w:t>for 5 min.</w:t>
      </w:r>
      <w:r w:rsidR="00A35085">
        <w:rPr>
          <w:color w:val="auto"/>
          <w:highlight w:val="yellow"/>
        </w:rPr>
        <w:t xml:space="preserve"> </w:t>
      </w:r>
      <w:r w:rsidR="0037398B" w:rsidRPr="00A366ED">
        <w:rPr>
          <w:color w:val="auto"/>
          <w:highlight w:val="yellow"/>
        </w:rPr>
        <w:t xml:space="preserve">Aspirate the supernatant and </w:t>
      </w:r>
      <w:r w:rsidR="005E3D3C" w:rsidRPr="00A366ED">
        <w:rPr>
          <w:color w:val="auto"/>
          <w:highlight w:val="yellow"/>
        </w:rPr>
        <w:t>proceed to isolate genomic DNA</w:t>
      </w:r>
      <w:r w:rsidR="00C71F02" w:rsidRPr="00A366ED">
        <w:rPr>
          <w:color w:val="auto"/>
          <w:highlight w:val="yellow"/>
        </w:rPr>
        <w:t xml:space="preserve"> using an extraction kit</w:t>
      </w:r>
      <w:r w:rsidR="008B383C" w:rsidRPr="00A366ED">
        <w:rPr>
          <w:color w:val="auto"/>
          <w:highlight w:val="yellow"/>
        </w:rPr>
        <w:t xml:space="preserve"> (see </w:t>
      </w:r>
      <w:r w:rsidR="00A366ED" w:rsidRPr="00A366ED">
        <w:rPr>
          <w:b/>
          <w:color w:val="auto"/>
          <w:highlight w:val="yellow"/>
        </w:rPr>
        <w:t>Table of Materials</w:t>
      </w:r>
      <w:r w:rsidR="008B383C" w:rsidRPr="00A366ED">
        <w:rPr>
          <w:color w:val="auto"/>
          <w:highlight w:val="yellow"/>
        </w:rPr>
        <w:t>)</w:t>
      </w:r>
      <w:r w:rsidR="005E3D3C" w:rsidRPr="00A366ED">
        <w:rPr>
          <w:color w:val="auto"/>
          <w:highlight w:val="yellow"/>
        </w:rPr>
        <w:t>.</w:t>
      </w:r>
    </w:p>
    <w:p w14:paraId="795994FB" w14:textId="66D8877E" w:rsidR="001220FE" w:rsidRPr="00A366ED" w:rsidRDefault="001220FE" w:rsidP="00A366ED">
      <w:pPr>
        <w:widowControl/>
        <w:rPr>
          <w:color w:val="auto"/>
        </w:rPr>
      </w:pPr>
    </w:p>
    <w:p w14:paraId="1BD2DA9F" w14:textId="6540A5FD" w:rsidR="00DC313C" w:rsidRPr="00A366ED" w:rsidRDefault="002913CA" w:rsidP="00A366ED">
      <w:pPr>
        <w:widowControl/>
        <w:rPr>
          <w:color w:val="auto"/>
          <w:highlight w:val="yellow"/>
        </w:rPr>
      </w:pPr>
      <w:r w:rsidRPr="00A366ED">
        <w:rPr>
          <w:color w:val="auto"/>
          <w:highlight w:val="yellow"/>
        </w:rPr>
        <w:t xml:space="preserve">7.2 Perform the T7 endonuclease I </w:t>
      </w:r>
      <w:r w:rsidR="0011234D" w:rsidRPr="00A366ED">
        <w:rPr>
          <w:color w:val="auto"/>
          <w:highlight w:val="yellow"/>
        </w:rPr>
        <w:t xml:space="preserve">(T7EI) </w:t>
      </w:r>
      <w:r w:rsidRPr="00A366ED">
        <w:rPr>
          <w:color w:val="auto"/>
          <w:highlight w:val="yellow"/>
        </w:rPr>
        <w:t>cleavage a</w:t>
      </w:r>
      <w:r w:rsidR="00DC313C" w:rsidRPr="00A366ED">
        <w:rPr>
          <w:color w:val="auto"/>
          <w:highlight w:val="yellow"/>
        </w:rPr>
        <w:t>ssay</w:t>
      </w:r>
      <w:r w:rsidR="00706CDE" w:rsidRPr="00A366ED">
        <w:rPr>
          <w:color w:val="auto"/>
          <w:highlight w:val="yellow"/>
        </w:rPr>
        <w:t xml:space="preserve"> (see </w:t>
      </w:r>
      <w:r w:rsidR="00706CDE" w:rsidRPr="00A366ED">
        <w:rPr>
          <w:b/>
          <w:color w:val="auto"/>
          <w:highlight w:val="yellow"/>
        </w:rPr>
        <w:t xml:space="preserve">Figure </w:t>
      </w:r>
      <w:r w:rsidR="00063EA2" w:rsidRPr="00A366ED">
        <w:rPr>
          <w:b/>
          <w:color w:val="auto"/>
          <w:highlight w:val="yellow"/>
        </w:rPr>
        <w:t>6</w:t>
      </w:r>
      <w:r w:rsidR="00706CDE" w:rsidRPr="00A366ED">
        <w:rPr>
          <w:color w:val="auto"/>
          <w:highlight w:val="yellow"/>
        </w:rPr>
        <w:t>)</w:t>
      </w:r>
      <w:r w:rsidRPr="00A366ED">
        <w:rPr>
          <w:color w:val="auto"/>
          <w:highlight w:val="yellow"/>
        </w:rPr>
        <w:t>.</w:t>
      </w:r>
    </w:p>
    <w:p w14:paraId="239D9AF9" w14:textId="77777777" w:rsidR="0037398B" w:rsidRPr="00A366ED" w:rsidRDefault="0037398B" w:rsidP="00A366ED">
      <w:pPr>
        <w:widowControl/>
        <w:rPr>
          <w:color w:val="auto"/>
          <w:highlight w:val="yellow"/>
        </w:rPr>
      </w:pPr>
    </w:p>
    <w:p w14:paraId="33E48C80" w14:textId="05A0749A" w:rsidR="0037398B" w:rsidRPr="00A366ED" w:rsidRDefault="0037398B" w:rsidP="00A366ED">
      <w:pPr>
        <w:widowControl/>
        <w:rPr>
          <w:color w:val="auto"/>
        </w:rPr>
      </w:pPr>
      <w:r w:rsidRPr="00A366ED">
        <w:rPr>
          <w:color w:val="auto"/>
          <w:highlight w:val="yellow"/>
        </w:rPr>
        <w:t>7.2.</w:t>
      </w:r>
      <w:r w:rsidR="00924581" w:rsidRPr="00A366ED">
        <w:rPr>
          <w:color w:val="auto"/>
          <w:highlight w:val="yellow"/>
        </w:rPr>
        <w:t>1</w:t>
      </w:r>
      <w:r w:rsidRPr="00A366ED">
        <w:rPr>
          <w:color w:val="auto"/>
          <w:highlight w:val="yellow"/>
        </w:rPr>
        <w:t xml:space="preserve"> Set up a 5</w:t>
      </w:r>
      <w:r w:rsidR="00924581" w:rsidRPr="00A366ED">
        <w:rPr>
          <w:color w:val="auto"/>
          <w:highlight w:val="yellow"/>
        </w:rPr>
        <w:t xml:space="preserve">0 </w:t>
      </w:r>
      <w:r w:rsidR="00A366ED">
        <w:rPr>
          <w:color w:val="auto"/>
          <w:highlight w:val="yellow"/>
        </w:rPr>
        <w:t>µL</w:t>
      </w:r>
      <w:r w:rsidR="00924581" w:rsidRPr="00A366ED">
        <w:rPr>
          <w:color w:val="auto"/>
          <w:highlight w:val="yellow"/>
        </w:rPr>
        <w:t xml:space="preserve"> PCR </w:t>
      </w:r>
      <w:r w:rsidR="00A35085">
        <w:rPr>
          <w:color w:val="auto"/>
          <w:highlight w:val="yellow"/>
        </w:rPr>
        <w:t>containing</w:t>
      </w:r>
      <w:r w:rsidR="00924581" w:rsidRPr="00A366ED">
        <w:rPr>
          <w:color w:val="auto"/>
          <w:highlight w:val="yellow"/>
        </w:rPr>
        <w:t xml:space="preserve"> 10 </w:t>
      </w:r>
      <w:r w:rsidR="00A366ED">
        <w:rPr>
          <w:color w:val="auto"/>
          <w:highlight w:val="yellow"/>
        </w:rPr>
        <w:t>µL</w:t>
      </w:r>
      <w:r w:rsidR="00924581" w:rsidRPr="00A366ED">
        <w:rPr>
          <w:color w:val="auto"/>
          <w:highlight w:val="yellow"/>
        </w:rPr>
        <w:t xml:space="preserve"> </w:t>
      </w:r>
      <w:r w:rsidR="00A35085">
        <w:rPr>
          <w:color w:val="auto"/>
          <w:highlight w:val="yellow"/>
        </w:rPr>
        <w:t xml:space="preserve">of </w:t>
      </w:r>
      <w:r w:rsidRPr="00A366ED">
        <w:rPr>
          <w:color w:val="auto"/>
          <w:highlight w:val="yellow"/>
        </w:rPr>
        <w:t>PCR reaction buffer</w:t>
      </w:r>
      <w:r w:rsidR="00924581" w:rsidRPr="00A366ED">
        <w:rPr>
          <w:color w:val="auto"/>
          <w:highlight w:val="yellow"/>
        </w:rPr>
        <w:t xml:space="preserve"> (5x)</w:t>
      </w:r>
      <w:r w:rsidRPr="00A366ED">
        <w:rPr>
          <w:color w:val="auto"/>
          <w:highlight w:val="yellow"/>
        </w:rPr>
        <w:t xml:space="preserve">, 1 </w:t>
      </w:r>
      <w:r w:rsidR="00A366ED">
        <w:rPr>
          <w:color w:val="auto"/>
          <w:highlight w:val="yellow"/>
        </w:rPr>
        <w:t>µL</w:t>
      </w:r>
      <w:r w:rsidRPr="00A366ED">
        <w:rPr>
          <w:color w:val="auto"/>
          <w:highlight w:val="yellow"/>
        </w:rPr>
        <w:t xml:space="preserve"> </w:t>
      </w:r>
      <w:r w:rsidR="00A35085">
        <w:rPr>
          <w:color w:val="auto"/>
          <w:highlight w:val="yellow"/>
        </w:rPr>
        <w:t xml:space="preserve">of </w:t>
      </w:r>
      <w:r w:rsidRPr="00A366ED">
        <w:rPr>
          <w:color w:val="auto"/>
          <w:highlight w:val="yellow"/>
        </w:rPr>
        <w:t>dNTP</w:t>
      </w:r>
      <w:r w:rsidR="0085159B">
        <w:rPr>
          <w:color w:val="auto"/>
          <w:highlight w:val="yellow"/>
        </w:rPr>
        <w:t xml:space="preserve"> </w:t>
      </w:r>
      <w:r w:rsidR="00337936">
        <w:rPr>
          <w:color w:val="auto"/>
          <w:highlight w:val="yellow"/>
        </w:rPr>
        <w:t>m</w:t>
      </w:r>
      <w:r w:rsidR="0085159B">
        <w:rPr>
          <w:color w:val="auto"/>
          <w:highlight w:val="yellow"/>
        </w:rPr>
        <w:t>ix</w:t>
      </w:r>
      <w:r w:rsidR="00924581" w:rsidRPr="00A366ED">
        <w:rPr>
          <w:color w:val="auto"/>
          <w:highlight w:val="yellow"/>
        </w:rPr>
        <w:t xml:space="preserve"> (10</w:t>
      </w:r>
      <w:r w:rsidR="00B37831" w:rsidRPr="00A366ED">
        <w:rPr>
          <w:color w:val="auto"/>
          <w:highlight w:val="yellow"/>
        </w:rPr>
        <w:t xml:space="preserve"> </w:t>
      </w:r>
      <w:r w:rsidR="00924581" w:rsidRPr="00A366ED">
        <w:rPr>
          <w:color w:val="auto"/>
          <w:highlight w:val="yellow"/>
        </w:rPr>
        <w:t>mM)</w:t>
      </w:r>
      <w:r w:rsidRPr="00A366ED">
        <w:rPr>
          <w:color w:val="auto"/>
          <w:highlight w:val="yellow"/>
        </w:rPr>
        <w:t xml:space="preserve">, </w:t>
      </w:r>
      <w:r w:rsidR="00E440FE" w:rsidRPr="00A366ED">
        <w:rPr>
          <w:color w:val="auto"/>
          <w:highlight w:val="yellow"/>
        </w:rPr>
        <w:t>2.5</w:t>
      </w:r>
      <w:r w:rsidRPr="00A366ED">
        <w:rPr>
          <w:color w:val="auto"/>
          <w:highlight w:val="yellow"/>
        </w:rPr>
        <w:t xml:space="preserve"> </w:t>
      </w:r>
      <w:r w:rsidR="00A366ED">
        <w:rPr>
          <w:color w:val="auto"/>
          <w:highlight w:val="yellow"/>
        </w:rPr>
        <w:t>µL</w:t>
      </w:r>
      <w:r w:rsidR="00A35085">
        <w:rPr>
          <w:color w:val="auto"/>
          <w:highlight w:val="yellow"/>
        </w:rPr>
        <w:t xml:space="preserve"> of</w:t>
      </w:r>
      <w:r w:rsidRPr="00A366ED">
        <w:rPr>
          <w:color w:val="auto"/>
          <w:highlight w:val="yellow"/>
        </w:rPr>
        <w:t xml:space="preserve"> </w:t>
      </w:r>
      <w:r w:rsidR="00337344">
        <w:rPr>
          <w:color w:val="auto"/>
          <w:highlight w:val="yellow"/>
        </w:rPr>
        <w:t xml:space="preserve">user-defined </w:t>
      </w:r>
      <w:r w:rsidR="00924581" w:rsidRPr="00A366ED">
        <w:rPr>
          <w:color w:val="auto"/>
          <w:highlight w:val="yellow"/>
        </w:rPr>
        <w:t>forward primer (</w:t>
      </w:r>
      <w:r w:rsidRPr="00A366ED">
        <w:rPr>
          <w:color w:val="auto"/>
          <w:highlight w:val="yellow"/>
        </w:rPr>
        <w:t>10</w:t>
      </w:r>
      <w:r w:rsidR="00B37831" w:rsidRPr="00A366ED">
        <w:rPr>
          <w:color w:val="auto"/>
          <w:highlight w:val="yellow"/>
        </w:rPr>
        <w:t xml:space="preserve"> µ</w:t>
      </w:r>
      <w:r w:rsidRPr="00A366ED">
        <w:rPr>
          <w:color w:val="auto"/>
          <w:highlight w:val="yellow"/>
        </w:rPr>
        <w:t>M</w:t>
      </w:r>
      <w:r w:rsidR="00924581" w:rsidRPr="00A366ED">
        <w:rPr>
          <w:color w:val="auto"/>
          <w:highlight w:val="yellow"/>
        </w:rPr>
        <w:t xml:space="preserve">), </w:t>
      </w:r>
      <w:r w:rsidR="00E440FE" w:rsidRPr="00A366ED">
        <w:rPr>
          <w:color w:val="auto"/>
          <w:highlight w:val="yellow"/>
        </w:rPr>
        <w:t>2.5</w:t>
      </w:r>
      <w:r w:rsidR="00924581" w:rsidRPr="00A366ED">
        <w:rPr>
          <w:color w:val="auto"/>
          <w:highlight w:val="yellow"/>
        </w:rPr>
        <w:t xml:space="preserve"> </w:t>
      </w:r>
      <w:r w:rsidR="00A366ED">
        <w:rPr>
          <w:color w:val="auto"/>
          <w:highlight w:val="yellow"/>
        </w:rPr>
        <w:t>µL</w:t>
      </w:r>
      <w:r w:rsidR="00924581" w:rsidRPr="00A366ED">
        <w:rPr>
          <w:color w:val="auto"/>
          <w:highlight w:val="yellow"/>
        </w:rPr>
        <w:t xml:space="preserve"> </w:t>
      </w:r>
      <w:r w:rsidR="00A35085">
        <w:rPr>
          <w:color w:val="auto"/>
          <w:highlight w:val="yellow"/>
        </w:rPr>
        <w:t xml:space="preserve">of </w:t>
      </w:r>
      <w:r w:rsidR="00337344">
        <w:rPr>
          <w:color w:val="auto"/>
          <w:highlight w:val="yellow"/>
        </w:rPr>
        <w:t xml:space="preserve">user-defined </w:t>
      </w:r>
      <w:r w:rsidRPr="00A366ED">
        <w:rPr>
          <w:color w:val="auto"/>
          <w:highlight w:val="yellow"/>
        </w:rPr>
        <w:t>reverse primer (</w:t>
      </w:r>
      <w:r w:rsidR="00924581" w:rsidRPr="00A366ED">
        <w:rPr>
          <w:color w:val="auto"/>
          <w:highlight w:val="yellow"/>
        </w:rPr>
        <w:t>10</w:t>
      </w:r>
      <w:r w:rsidR="00B37831" w:rsidRPr="00A366ED">
        <w:rPr>
          <w:color w:val="auto"/>
          <w:highlight w:val="yellow"/>
        </w:rPr>
        <w:t xml:space="preserve"> µ</w:t>
      </w:r>
      <w:r w:rsidR="00924581" w:rsidRPr="00A366ED">
        <w:rPr>
          <w:color w:val="auto"/>
          <w:highlight w:val="yellow"/>
        </w:rPr>
        <w:t xml:space="preserve">M), 0.5 </w:t>
      </w:r>
      <w:r w:rsidR="00A366ED">
        <w:rPr>
          <w:color w:val="auto"/>
          <w:highlight w:val="yellow"/>
        </w:rPr>
        <w:t>µL</w:t>
      </w:r>
      <w:r w:rsidR="00924581" w:rsidRPr="00A366ED">
        <w:rPr>
          <w:color w:val="auto"/>
          <w:highlight w:val="yellow"/>
        </w:rPr>
        <w:t xml:space="preserve"> </w:t>
      </w:r>
      <w:r w:rsidR="00A35085">
        <w:rPr>
          <w:color w:val="auto"/>
          <w:highlight w:val="yellow"/>
        </w:rPr>
        <w:t xml:space="preserve">of </w:t>
      </w:r>
      <w:r w:rsidR="00924581" w:rsidRPr="00A366ED">
        <w:rPr>
          <w:color w:val="auto"/>
          <w:highlight w:val="yellow"/>
        </w:rPr>
        <w:t>DNA polymerase, 2</w:t>
      </w:r>
      <w:r w:rsidR="00A35085" w:rsidRPr="00A35085">
        <w:rPr>
          <w:color w:val="auto"/>
          <w:highlight w:val="yellow"/>
        </w:rPr>
        <w:t>‒</w:t>
      </w:r>
      <w:r w:rsidRPr="00A366ED">
        <w:rPr>
          <w:color w:val="auto"/>
          <w:highlight w:val="yellow"/>
        </w:rPr>
        <w:t xml:space="preserve">5 </w:t>
      </w:r>
      <w:r w:rsidR="00A366ED">
        <w:rPr>
          <w:color w:val="auto"/>
          <w:highlight w:val="yellow"/>
        </w:rPr>
        <w:t>µL</w:t>
      </w:r>
      <w:r w:rsidRPr="00A366ED">
        <w:rPr>
          <w:color w:val="auto"/>
          <w:highlight w:val="yellow"/>
        </w:rPr>
        <w:t xml:space="preserve"> </w:t>
      </w:r>
      <w:r w:rsidR="00A35085">
        <w:rPr>
          <w:color w:val="auto"/>
          <w:highlight w:val="yellow"/>
        </w:rPr>
        <w:t xml:space="preserve">of </w:t>
      </w:r>
      <w:r w:rsidR="00924581" w:rsidRPr="00A366ED">
        <w:rPr>
          <w:color w:val="auto"/>
          <w:highlight w:val="yellow"/>
        </w:rPr>
        <w:t xml:space="preserve">genomic </w:t>
      </w:r>
      <w:r w:rsidRPr="00A366ED">
        <w:rPr>
          <w:color w:val="auto"/>
          <w:highlight w:val="yellow"/>
        </w:rPr>
        <w:t>DNA</w:t>
      </w:r>
      <w:r w:rsidR="00924581" w:rsidRPr="00A366ED">
        <w:rPr>
          <w:color w:val="auto"/>
          <w:highlight w:val="yellow"/>
        </w:rPr>
        <w:t xml:space="preserve"> template (depending on how many</w:t>
      </w:r>
      <w:r w:rsidR="001812C9" w:rsidRPr="00A366ED">
        <w:rPr>
          <w:color w:val="auto"/>
          <w:highlight w:val="yellow"/>
        </w:rPr>
        <w:t xml:space="preserve"> cells have been</w:t>
      </w:r>
      <w:r w:rsidRPr="00A366ED">
        <w:rPr>
          <w:color w:val="auto"/>
          <w:highlight w:val="yellow"/>
        </w:rPr>
        <w:t xml:space="preserve"> sorted)</w:t>
      </w:r>
      <w:r w:rsidR="00924581" w:rsidRPr="00A366ED">
        <w:rPr>
          <w:color w:val="auto"/>
          <w:highlight w:val="yellow"/>
        </w:rPr>
        <w:t>,</w:t>
      </w:r>
      <w:r w:rsidR="00C24286" w:rsidRPr="00A366ED">
        <w:rPr>
          <w:color w:val="auto"/>
          <w:highlight w:val="yellow"/>
        </w:rPr>
        <w:t xml:space="preserve"> then</w:t>
      </w:r>
      <w:r w:rsidRPr="00A366ED">
        <w:rPr>
          <w:color w:val="auto"/>
          <w:highlight w:val="yellow"/>
        </w:rPr>
        <w:t xml:space="preserve"> top up to 50 </w:t>
      </w:r>
      <w:r w:rsidR="00A366ED">
        <w:rPr>
          <w:color w:val="auto"/>
          <w:highlight w:val="yellow"/>
        </w:rPr>
        <w:t>µL</w:t>
      </w:r>
      <w:r w:rsidR="00C24286" w:rsidRPr="00A366ED">
        <w:rPr>
          <w:color w:val="auto"/>
          <w:highlight w:val="yellow"/>
        </w:rPr>
        <w:t xml:space="preserve"> with ddH</w:t>
      </w:r>
      <w:r w:rsidR="00C24286" w:rsidRPr="00A366ED">
        <w:rPr>
          <w:color w:val="auto"/>
          <w:highlight w:val="yellow"/>
          <w:vertAlign w:val="subscript"/>
        </w:rPr>
        <w:t>2</w:t>
      </w:r>
      <w:r w:rsidR="00A35085">
        <w:rPr>
          <w:color w:val="auto"/>
          <w:highlight w:val="yellow"/>
        </w:rPr>
        <w:t>O</w:t>
      </w:r>
      <w:r w:rsidR="00130B3E" w:rsidRPr="00A366ED">
        <w:rPr>
          <w:color w:val="auto"/>
          <w:highlight w:val="yellow"/>
        </w:rPr>
        <w:t xml:space="preserve"> (see </w:t>
      </w:r>
      <w:r w:rsidR="00A366ED" w:rsidRPr="00A366ED">
        <w:rPr>
          <w:b/>
          <w:color w:val="auto"/>
          <w:highlight w:val="yellow"/>
        </w:rPr>
        <w:t>Table of Materials</w:t>
      </w:r>
      <w:r w:rsidR="00130B3E" w:rsidRPr="00A366ED">
        <w:rPr>
          <w:color w:val="auto"/>
          <w:highlight w:val="yellow"/>
        </w:rPr>
        <w:t>)</w:t>
      </w:r>
      <w:r w:rsidRPr="00A366ED">
        <w:rPr>
          <w:color w:val="auto"/>
          <w:highlight w:val="yellow"/>
        </w:rPr>
        <w:t>.</w:t>
      </w:r>
      <w:r w:rsidRPr="00A366ED">
        <w:rPr>
          <w:color w:val="auto"/>
        </w:rPr>
        <w:t xml:space="preserve"> </w:t>
      </w:r>
    </w:p>
    <w:p w14:paraId="33ACE56E" w14:textId="77777777" w:rsidR="00924581" w:rsidRPr="00A366ED" w:rsidRDefault="00924581" w:rsidP="00A366ED">
      <w:pPr>
        <w:widowControl/>
        <w:rPr>
          <w:color w:val="auto"/>
        </w:rPr>
      </w:pPr>
    </w:p>
    <w:p w14:paraId="725918C1" w14:textId="328564DC" w:rsidR="0011234D" w:rsidRPr="00337936" w:rsidRDefault="0011234D" w:rsidP="00A366ED">
      <w:pPr>
        <w:widowControl/>
        <w:rPr>
          <w:color w:val="auto"/>
        </w:rPr>
      </w:pPr>
      <w:r w:rsidRPr="00337936">
        <w:rPr>
          <w:color w:val="auto"/>
        </w:rPr>
        <w:t>NOTE: The primers are designed to flank the target genomic locus and yield a PCR product of around 400</w:t>
      </w:r>
      <w:r w:rsidR="00A35085" w:rsidRPr="00337936">
        <w:rPr>
          <w:color w:val="auto"/>
        </w:rPr>
        <w:t>‒</w:t>
      </w:r>
      <w:r w:rsidRPr="00337936">
        <w:rPr>
          <w:color w:val="auto"/>
        </w:rPr>
        <w:t>700 bp. Usually one primer is positioned closer to the cut site of the Cas enzyme than the other primer, so that the result of the T7EI assay is two distinct bands on an agarose gel</w:t>
      </w:r>
      <w:r w:rsidR="004E3806" w:rsidRPr="00337936">
        <w:rPr>
          <w:color w:val="auto"/>
        </w:rPr>
        <w:t xml:space="preserve"> (see </w:t>
      </w:r>
      <w:r w:rsidR="00CD705A" w:rsidRPr="00337936">
        <w:rPr>
          <w:b/>
          <w:color w:val="auto"/>
        </w:rPr>
        <w:t xml:space="preserve">Figure </w:t>
      </w:r>
      <w:r w:rsidR="00063EA2" w:rsidRPr="00337936">
        <w:rPr>
          <w:b/>
          <w:color w:val="auto"/>
        </w:rPr>
        <w:t>6</w:t>
      </w:r>
      <w:r w:rsidR="004E3806" w:rsidRPr="00337936">
        <w:rPr>
          <w:color w:val="auto"/>
        </w:rPr>
        <w:t>)</w:t>
      </w:r>
      <w:r w:rsidRPr="00337936">
        <w:rPr>
          <w:color w:val="auto"/>
        </w:rPr>
        <w:t xml:space="preserve">. </w:t>
      </w:r>
    </w:p>
    <w:p w14:paraId="1F027F83" w14:textId="77777777" w:rsidR="0011234D" w:rsidRPr="00A366ED" w:rsidRDefault="0011234D" w:rsidP="00A366ED">
      <w:pPr>
        <w:widowControl/>
        <w:rPr>
          <w:color w:val="auto"/>
          <w:highlight w:val="yellow"/>
        </w:rPr>
      </w:pPr>
    </w:p>
    <w:p w14:paraId="5197F019" w14:textId="73758C16" w:rsidR="004E3806" w:rsidRPr="00A366ED" w:rsidRDefault="001812C9" w:rsidP="00A366ED">
      <w:pPr>
        <w:widowControl/>
        <w:rPr>
          <w:color w:val="auto"/>
          <w:highlight w:val="yellow"/>
        </w:rPr>
      </w:pPr>
      <w:r w:rsidRPr="00A366ED">
        <w:rPr>
          <w:color w:val="auto"/>
          <w:highlight w:val="yellow"/>
        </w:rPr>
        <w:t>7.2.2</w:t>
      </w:r>
      <w:r w:rsidR="0037398B" w:rsidRPr="00A366ED">
        <w:rPr>
          <w:color w:val="auto"/>
          <w:highlight w:val="yellow"/>
        </w:rPr>
        <w:t xml:space="preserve"> </w:t>
      </w:r>
      <w:r w:rsidRPr="00A366ED">
        <w:rPr>
          <w:color w:val="auto"/>
          <w:highlight w:val="yellow"/>
        </w:rPr>
        <w:t xml:space="preserve">Run the </w:t>
      </w:r>
      <w:r w:rsidR="0037398B" w:rsidRPr="00A366ED">
        <w:rPr>
          <w:color w:val="auto"/>
          <w:highlight w:val="yellow"/>
        </w:rPr>
        <w:t xml:space="preserve">PCR in a thermal cycler with the following parameters: 98 </w:t>
      </w:r>
      <w:r w:rsidR="00A366ED" w:rsidRPr="00A366ED">
        <w:rPr>
          <w:color w:val="auto"/>
          <w:highlight w:val="yellow"/>
        </w:rPr>
        <w:t>°</w:t>
      </w:r>
      <w:r w:rsidR="0037398B" w:rsidRPr="00A366ED">
        <w:rPr>
          <w:color w:val="auto"/>
          <w:highlight w:val="yellow"/>
        </w:rPr>
        <w:t xml:space="preserve">C for 3 min, 98 </w:t>
      </w:r>
      <w:r w:rsidR="00A366ED" w:rsidRPr="00A366ED">
        <w:rPr>
          <w:color w:val="auto"/>
          <w:highlight w:val="yellow"/>
        </w:rPr>
        <w:t>°</w:t>
      </w:r>
      <w:r w:rsidR="0037398B" w:rsidRPr="00A366ED">
        <w:rPr>
          <w:color w:val="auto"/>
          <w:highlight w:val="yellow"/>
        </w:rPr>
        <w:t xml:space="preserve">C for 30 s (step 2), 63 </w:t>
      </w:r>
      <w:r w:rsidR="00A366ED" w:rsidRPr="00A366ED">
        <w:rPr>
          <w:color w:val="auto"/>
          <w:highlight w:val="yellow"/>
        </w:rPr>
        <w:t>°</w:t>
      </w:r>
      <w:r w:rsidR="0037398B" w:rsidRPr="00A366ED">
        <w:rPr>
          <w:color w:val="auto"/>
          <w:highlight w:val="yellow"/>
        </w:rPr>
        <w:t>C for 30 s</w:t>
      </w:r>
      <w:r w:rsidR="00B83535" w:rsidRPr="00A366ED">
        <w:rPr>
          <w:color w:val="auto"/>
          <w:highlight w:val="yellow"/>
        </w:rPr>
        <w:t xml:space="preserve"> (step 3)</w:t>
      </w:r>
      <w:r w:rsidR="0037398B" w:rsidRPr="00A366ED">
        <w:rPr>
          <w:color w:val="auto"/>
          <w:highlight w:val="yellow"/>
        </w:rPr>
        <w:t xml:space="preserve">, 72 </w:t>
      </w:r>
      <w:r w:rsidR="00A366ED" w:rsidRPr="00A366ED">
        <w:rPr>
          <w:color w:val="auto"/>
          <w:highlight w:val="yellow"/>
        </w:rPr>
        <w:t>°</w:t>
      </w:r>
      <w:r w:rsidRPr="00A366ED">
        <w:rPr>
          <w:color w:val="auto"/>
          <w:highlight w:val="yellow"/>
        </w:rPr>
        <w:t>C for 3</w:t>
      </w:r>
      <w:r w:rsidR="0037398B" w:rsidRPr="00A366ED">
        <w:rPr>
          <w:color w:val="auto"/>
          <w:highlight w:val="yellow"/>
        </w:rPr>
        <w:t>0 s (step 4), repeat steps 2</w:t>
      </w:r>
      <w:r w:rsidR="00146FB6" w:rsidRPr="00146FB6">
        <w:rPr>
          <w:color w:val="auto"/>
          <w:highlight w:val="yellow"/>
        </w:rPr>
        <w:t>‒</w:t>
      </w:r>
      <w:r w:rsidR="0037398B" w:rsidRPr="00A366ED">
        <w:rPr>
          <w:color w:val="auto"/>
          <w:highlight w:val="yellow"/>
        </w:rPr>
        <w:t xml:space="preserve">4 for </w:t>
      </w:r>
      <w:r w:rsidRPr="00A366ED">
        <w:rPr>
          <w:color w:val="auto"/>
          <w:highlight w:val="yellow"/>
        </w:rPr>
        <w:t>another</w:t>
      </w:r>
      <w:r w:rsidR="0037398B" w:rsidRPr="00A366ED">
        <w:rPr>
          <w:color w:val="auto"/>
          <w:highlight w:val="yellow"/>
        </w:rPr>
        <w:t xml:space="preserve"> 34 cycles, 72 </w:t>
      </w:r>
      <w:r w:rsidR="00A366ED" w:rsidRPr="00A366ED">
        <w:rPr>
          <w:color w:val="auto"/>
          <w:highlight w:val="yellow"/>
        </w:rPr>
        <w:t>°</w:t>
      </w:r>
      <w:r w:rsidR="0037398B" w:rsidRPr="00A366ED">
        <w:rPr>
          <w:color w:val="auto"/>
          <w:highlight w:val="yellow"/>
        </w:rPr>
        <w:t xml:space="preserve">C for 2 min, and </w:t>
      </w:r>
      <w:r w:rsidR="00146FB6" w:rsidRPr="00A366ED">
        <w:rPr>
          <w:color w:val="auto"/>
          <w:highlight w:val="yellow"/>
        </w:rPr>
        <w:t>hold</w:t>
      </w:r>
      <w:r w:rsidR="00146FB6">
        <w:rPr>
          <w:color w:val="auto"/>
          <w:highlight w:val="yellow"/>
        </w:rPr>
        <w:t xml:space="preserve"> at</w:t>
      </w:r>
      <w:r w:rsidR="00146FB6" w:rsidRPr="00A366ED">
        <w:rPr>
          <w:color w:val="auto"/>
          <w:highlight w:val="yellow"/>
        </w:rPr>
        <w:t xml:space="preserve"> </w:t>
      </w:r>
      <w:r w:rsidR="0037398B" w:rsidRPr="00A366ED">
        <w:rPr>
          <w:color w:val="auto"/>
          <w:highlight w:val="yellow"/>
        </w:rPr>
        <w:t xml:space="preserve">4 </w:t>
      </w:r>
      <w:r w:rsidR="00A366ED" w:rsidRPr="00A366ED">
        <w:rPr>
          <w:color w:val="auto"/>
          <w:highlight w:val="yellow"/>
        </w:rPr>
        <w:t>°</w:t>
      </w:r>
      <w:r w:rsidR="0037398B" w:rsidRPr="00A366ED">
        <w:rPr>
          <w:color w:val="auto"/>
          <w:highlight w:val="yellow"/>
        </w:rPr>
        <w:t>C.</w:t>
      </w:r>
    </w:p>
    <w:p w14:paraId="50D40F83" w14:textId="77777777" w:rsidR="001812C9" w:rsidRPr="00A366ED" w:rsidRDefault="001812C9" w:rsidP="00A366ED">
      <w:pPr>
        <w:widowControl/>
        <w:rPr>
          <w:color w:val="auto"/>
          <w:highlight w:val="yellow"/>
        </w:rPr>
      </w:pPr>
    </w:p>
    <w:p w14:paraId="224DCB37" w14:textId="611A5635" w:rsidR="0037398B" w:rsidRPr="00A366ED" w:rsidRDefault="0037398B" w:rsidP="00A366ED">
      <w:pPr>
        <w:widowControl/>
        <w:rPr>
          <w:color w:val="auto"/>
          <w:highlight w:val="yellow"/>
        </w:rPr>
      </w:pPr>
      <w:r w:rsidRPr="00A366ED">
        <w:rPr>
          <w:color w:val="auto"/>
          <w:highlight w:val="yellow"/>
        </w:rPr>
        <w:t>7.2.</w:t>
      </w:r>
      <w:r w:rsidR="001812C9" w:rsidRPr="00A366ED">
        <w:rPr>
          <w:color w:val="auto"/>
          <w:highlight w:val="yellow"/>
        </w:rPr>
        <w:t>3 Resolve the reaction</w:t>
      </w:r>
      <w:r w:rsidRPr="00A366ED">
        <w:rPr>
          <w:color w:val="auto"/>
          <w:highlight w:val="yellow"/>
        </w:rPr>
        <w:t xml:space="preserve"> on a 2% agarose gel using 1</w:t>
      </w:r>
      <w:r w:rsidR="001812C9" w:rsidRPr="00A366ED">
        <w:rPr>
          <w:color w:val="auto"/>
          <w:highlight w:val="yellow"/>
        </w:rPr>
        <w:t>x</w:t>
      </w:r>
      <w:r w:rsidRPr="00A366ED">
        <w:rPr>
          <w:color w:val="auto"/>
          <w:highlight w:val="yellow"/>
        </w:rPr>
        <w:t xml:space="preserve"> TAE buffer.</w:t>
      </w:r>
    </w:p>
    <w:p w14:paraId="1B512CF1" w14:textId="77777777" w:rsidR="001812C9" w:rsidRPr="00A366ED" w:rsidRDefault="001812C9" w:rsidP="00A366ED">
      <w:pPr>
        <w:widowControl/>
        <w:rPr>
          <w:color w:val="auto"/>
          <w:highlight w:val="yellow"/>
        </w:rPr>
      </w:pPr>
    </w:p>
    <w:p w14:paraId="1D79B7CD" w14:textId="7B26E352" w:rsidR="0037398B" w:rsidRPr="00A366ED" w:rsidRDefault="0037398B" w:rsidP="00A366ED">
      <w:pPr>
        <w:widowControl/>
        <w:rPr>
          <w:color w:val="auto"/>
          <w:highlight w:val="yellow"/>
        </w:rPr>
      </w:pPr>
      <w:r w:rsidRPr="00A366ED">
        <w:rPr>
          <w:color w:val="auto"/>
          <w:highlight w:val="yellow"/>
        </w:rPr>
        <w:t>7.2.</w:t>
      </w:r>
      <w:r w:rsidR="001812C9" w:rsidRPr="00A366ED">
        <w:rPr>
          <w:color w:val="auto"/>
          <w:highlight w:val="yellow"/>
        </w:rPr>
        <w:t>4</w:t>
      </w:r>
      <w:r w:rsidRPr="00A366ED">
        <w:rPr>
          <w:color w:val="auto"/>
          <w:highlight w:val="yellow"/>
        </w:rPr>
        <w:t xml:space="preserve"> Excise the PCR product from the gel </w:t>
      </w:r>
      <w:r w:rsidR="00C4073C" w:rsidRPr="00A366ED">
        <w:rPr>
          <w:color w:val="auto"/>
          <w:highlight w:val="yellow"/>
        </w:rPr>
        <w:t xml:space="preserve">with a </w:t>
      </w:r>
      <w:r w:rsidR="00C4073C" w:rsidRPr="00A366ED">
        <w:rPr>
          <w:highlight w:val="yellow"/>
        </w:rPr>
        <w:t>clean, sharp scalpel</w:t>
      </w:r>
      <w:r w:rsidR="00C4073C" w:rsidRPr="00A366ED">
        <w:rPr>
          <w:color w:val="auto"/>
          <w:highlight w:val="yellow"/>
        </w:rPr>
        <w:t xml:space="preserve"> </w:t>
      </w:r>
      <w:r w:rsidRPr="00A366ED">
        <w:rPr>
          <w:color w:val="auto"/>
          <w:highlight w:val="yellow"/>
        </w:rPr>
        <w:t xml:space="preserve">and </w:t>
      </w:r>
      <w:r w:rsidR="0043549E" w:rsidRPr="00A366ED">
        <w:rPr>
          <w:color w:val="auto"/>
          <w:highlight w:val="yellow"/>
        </w:rPr>
        <w:t xml:space="preserve">purify the DNA using a gel extraction kit, according to manufacturer’s instructions. </w:t>
      </w:r>
      <w:r w:rsidR="007E61A3" w:rsidRPr="00A366ED">
        <w:rPr>
          <w:color w:val="auto"/>
          <w:highlight w:val="yellow"/>
        </w:rPr>
        <w:t xml:space="preserve">Measure the concentration </w:t>
      </w:r>
      <w:r w:rsidR="00C4073C" w:rsidRPr="00A366ED">
        <w:rPr>
          <w:color w:val="auto"/>
          <w:highlight w:val="yellow"/>
        </w:rPr>
        <w:t xml:space="preserve">of the </w:t>
      </w:r>
      <w:r w:rsidR="00C4073C" w:rsidRPr="00A366ED">
        <w:rPr>
          <w:color w:val="auto"/>
          <w:highlight w:val="yellow"/>
        </w:rPr>
        <w:lastRenderedPageBreak/>
        <w:t xml:space="preserve">PCR product </w:t>
      </w:r>
      <w:r w:rsidR="007E61A3" w:rsidRPr="00A366ED">
        <w:rPr>
          <w:color w:val="auto"/>
          <w:highlight w:val="yellow"/>
        </w:rPr>
        <w:t>using</w:t>
      </w:r>
      <w:r w:rsidR="00E440FE" w:rsidRPr="00A366ED">
        <w:rPr>
          <w:color w:val="auto"/>
          <w:highlight w:val="yellow"/>
        </w:rPr>
        <w:t xml:space="preserve"> a spectrophotometer at a wavelength of 260</w:t>
      </w:r>
      <w:r w:rsidR="00EE4FDE" w:rsidRPr="00A366ED">
        <w:rPr>
          <w:color w:val="auto"/>
          <w:highlight w:val="yellow"/>
        </w:rPr>
        <w:t xml:space="preserve"> </w:t>
      </w:r>
      <w:r w:rsidR="00E440FE" w:rsidRPr="00A366ED">
        <w:rPr>
          <w:color w:val="auto"/>
          <w:highlight w:val="yellow"/>
        </w:rPr>
        <w:t>nm</w:t>
      </w:r>
      <w:r w:rsidR="00C90BA6" w:rsidRPr="00A366ED">
        <w:rPr>
          <w:color w:val="auto"/>
          <w:highlight w:val="yellow"/>
        </w:rPr>
        <w:t xml:space="preserve"> absorbance</w:t>
      </w:r>
      <w:r w:rsidR="00EE4FDE" w:rsidRPr="00A366ED">
        <w:rPr>
          <w:color w:val="auto"/>
          <w:highlight w:val="yellow"/>
        </w:rPr>
        <w:t xml:space="preserve"> (see </w:t>
      </w:r>
      <w:r w:rsidR="00A366ED" w:rsidRPr="00A366ED">
        <w:rPr>
          <w:b/>
          <w:color w:val="auto"/>
          <w:highlight w:val="yellow"/>
        </w:rPr>
        <w:t>Table of Materials</w:t>
      </w:r>
      <w:r w:rsidR="00EE4FDE" w:rsidRPr="00A366ED">
        <w:rPr>
          <w:color w:val="auto"/>
          <w:highlight w:val="yellow"/>
        </w:rPr>
        <w:t>)</w:t>
      </w:r>
      <w:r w:rsidR="007E61A3" w:rsidRPr="00A366ED">
        <w:rPr>
          <w:color w:val="auto"/>
          <w:highlight w:val="yellow"/>
        </w:rPr>
        <w:t>.</w:t>
      </w:r>
      <w:r w:rsidRPr="00A366ED">
        <w:rPr>
          <w:color w:val="auto"/>
          <w:highlight w:val="yellow"/>
        </w:rPr>
        <w:t xml:space="preserve"> </w:t>
      </w:r>
    </w:p>
    <w:p w14:paraId="0F4F83CB" w14:textId="77777777" w:rsidR="001812C9" w:rsidRPr="00A366ED" w:rsidRDefault="001812C9" w:rsidP="00A366ED">
      <w:pPr>
        <w:widowControl/>
        <w:rPr>
          <w:color w:val="auto"/>
          <w:highlight w:val="yellow"/>
        </w:rPr>
      </w:pPr>
    </w:p>
    <w:p w14:paraId="618CFD80" w14:textId="489B84AB" w:rsidR="0037398B" w:rsidRPr="00A366ED" w:rsidRDefault="0037398B" w:rsidP="00A366ED">
      <w:pPr>
        <w:widowControl/>
        <w:rPr>
          <w:color w:val="auto"/>
          <w:highlight w:val="yellow"/>
        </w:rPr>
      </w:pPr>
      <w:r w:rsidRPr="00A366ED">
        <w:rPr>
          <w:color w:val="auto"/>
          <w:highlight w:val="yellow"/>
        </w:rPr>
        <w:t>7.</w:t>
      </w:r>
      <w:r w:rsidR="0043549E" w:rsidRPr="00A366ED">
        <w:rPr>
          <w:color w:val="auto"/>
          <w:highlight w:val="yellow"/>
        </w:rPr>
        <w:t>2.5</w:t>
      </w:r>
      <w:r w:rsidRPr="00A366ED">
        <w:rPr>
          <w:color w:val="auto"/>
          <w:highlight w:val="yellow"/>
        </w:rPr>
        <w:t xml:space="preserve"> </w:t>
      </w:r>
      <w:r w:rsidR="00C24286" w:rsidRPr="00A366ED">
        <w:rPr>
          <w:color w:val="auto"/>
          <w:highlight w:val="yellow"/>
        </w:rPr>
        <w:t>Prepare an assay mix</w:t>
      </w:r>
      <w:r w:rsidR="00146FB6">
        <w:rPr>
          <w:color w:val="auto"/>
          <w:highlight w:val="yellow"/>
        </w:rPr>
        <w:t xml:space="preserve"> containing</w:t>
      </w:r>
      <w:r w:rsidR="00C24286" w:rsidRPr="00A366ED">
        <w:rPr>
          <w:color w:val="auto"/>
          <w:highlight w:val="yellow"/>
        </w:rPr>
        <w:t xml:space="preserve"> 200 ng </w:t>
      </w:r>
      <w:r w:rsidR="00146FB6">
        <w:rPr>
          <w:color w:val="auto"/>
          <w:highlight w:val="yellow"/>
        </w:rPr>
        <w:t xml:space="preserve">of </w:t>
      </w:r>
      <w:r w:rsidR="00C24286" w:rsidRPr="00A366ED">
        <w:rPr>
          <w:color w:val="auto"/>
          <w:highlight w:val="yellow"/>
        </w:rPr>
        <w:t xml:space="preserve">DNA, 2 </w:t>
      </w:r>
      <w:r w:rsidR="00A366ED">
        <w:rPr>
          <w:color w:val="auto"/>
          <w:highlight w:val="yellow"/>
        </w:rPr>
        <w:t>µL</w:t>
      </w:r>
      <w:r w:rsidR="00146FB6">
        <w:rPr>
          <w:color w:val="auto"/>
          <w:highlight w:val="yellow"/>
        </w:rPr>
        <w:t xml:space="preserve"> of</w:t>
      </w:r>
      <w:r w:rsidR="00C24286" w:rsidRPr="00A366ED">
        <w:rPr>
          <w:color w:val="auto"/>
          <w:highlight w:val="yellow"/>
        </w:rPr>
        <w:t xml:space="preserve"> </w:t>
      </w:r>
      <w:r w:rsidR="005F3B3A" w:rsidRPr="00A366ED">
        <w:rPr>
          <w:color w:val="auto"/>
          <w:highlight w:val="yellow"/>
        </w:rPr>
        <w:t xml:space="preserve">T7EI </w:t>
      </w:r>
      <w:r w:rsidR="00120BF5" w:rsidRPr="00A366ED">
        <w:rPr>
          <w:color w:val="auto"/>
          <w:highlight w:val="yellow"/>
        </w:rPr>
        <w:t xml:space="preserve">reaction </w:t>
      </w:r>
      <w:r w:rsidR="00C24286" w:rsidRPr="00A366ED">
        <w:rPr>
          <w:color w:val="auto"/>
          <w:highlight w:val="yellow"/>
        </w:rPr>
        <w:t>buffer</w:t>
      </w:r>
      <w:r w:rsidR="00120BF5" w:rsidRPr="00A366ED">
        <w:rPr>
          <w:color w:val="auto"/>
          <w:highlight w:val="yellow"/>
        </w:rPr>
        <w:t xml:space="preserve"> </w:t>
      </w:r>
      <w:r w:rsidR="00572F11" w:rsidRPr="00A366ED">
        <w:rPr>
          <w:color w:val="auto"/>
          <w:highlight w:val="yellow"/>
        </w:rPr>
        <w:t>(</w:t>
      </w:r>
      <w:r w:rsidR="00C24286" w:rsidRPr="00A366ED">
        <w:rPr>
          <w:color w:val="auto"/>
          <w:highlight w:val="yellow"/>
        </w:rPr>
        <w:t xml:space="preserve">10x), </w:t>
      </w:r>
      <w:r w:rsidR="00146FB6">
        <w:rPr>
          <w:color w:val="auto"/>
          <w:highlight w:val="yellow"/>
        </w:rPr>
        <w:t xml:space="preserve">and </w:t>
      </w:r>
      <w:r w:rsidR="00C24286" w:rsidRPr="00A366ED">
        <w:rPr>
          <w:color w:val="auto"/>
          <w:highlight w:val="yellow"/>
        </w:rPr>
        <w:t>top</w:t>
      </w:r>
      <w:r w:rsidR="00146FB6">
        <w:rPr>
          <w:color w:val="auto"/>
          <w:highlight w:val="yellow"/>
        </w:rPr>
        <w:t>ped</w:t>
      </w:r>
      <w:r w:rsidR="00C24286" w:rsidRPr="00A366ED">
        <w:rPr>
          <w:color w:val="auto"/>
          <w:highlight w:val="yellow"/>
        </w:rPr>
        <w:t xml:space="preserve"> up to 19 </w:t>
      </w:r>
      <w:r w:rsidR="00A366ED">
        <w:rPr>
          <w:color w:val="auto"/>
          <w:highlight w:val="yellow"/>
        </w:rPr>
        <w:t>µL</w:t>
      </w:r>
      <w:r w:rsidR="00C24286" w:rsidRPr="00A366ED">
        <w:rPr>
          <w:color w:val="auto"/>
          <w:highlight w:val="yellow"/>
        </w:rPr>
        <w:t xml:space="preserve"> with ddH</w:t>
      </w:r>
      <w:r w:rsidR="00C24286" w:rsidRPr="00A366ED">
        <w:rPr>
          <w:color w:val="auto"/>
          <w:highlight w:val="yellow"/>
          <w:vertAlign w:val="subscript"/>
        </w:rPr>
        <w:t>2</w:t>
      </w:r>
      <w:r w:rsidR="00146FB6">
        <w:rPr>
          <w:color w:val="auto"/>
          <w:highlight w:val="yellow"/>
        </w:rPr>
        <w:t>O</w:t>
      </w:r>
      <w:r w:rsidR="00682CFA" w:rsidRPr="00A366ED">
        <w:rPr>
          <w:color w:val="auto"/>
          <w:highlight w:val="yellow"/>
        </w:rPr>
        <w:t xml:space="preserve"> (see </w:t>
      </w:r>
      <w:r w:rsidR="00A366ED" w:rsidRPr="00A366ED">
        <w:rPr>
          <w:b/>
          <w:color w:val="auto"/>
          <w:highlight w:val="yellow"/>
        </w:rPr>
        <w:t>Table of Materials</w:t>
      </w:r>
      <w:r w:rsidR="00682CFA" w:rsidRPr="00A366ED">
        <w:rPr>
          <w:color w:val="auto"/>
          <w:highlight w:val="yellow"/>
        </w:rPr>
        <w:t>)</w:t>
      </w:r>
      <w:r w:rsidR="00C24286" w:rsidRPr="00A366ED">
        <w:rPr>
          <w:color w:val="auto"/>
          <w:highlight w:val="yellow"/>
        </w:rPr>
        <w:t>.</w:t>
      </w:r>
    </w:p>
    <w:p w14:paraId="04A55C0E" w14:textId="77777777" w:rsidR="00C4073C" w:rsidRPr="00A366ED" w:rsidRDefault="00C4073C" w:rsidP="00A366ED">
      <w:pPr>
        <w:widowControl/>
        <w:rPr>
          <w:color w:val="auto"/>
          <w:highlight w:val="yellow"/>
        </w:rPr>
      </w:pPr>
    </w:p>
    <w:p w14:paraId="105A6AC2" w14:textId="4CA9AE4C" w:rsidR="00C4073C" w:rsidRPr="00A366ED" w:rsidRDefault="00C4073C" w:rsidP="00A366ED">
      <w:pPr>
        <w:widowControl/>
        <w:rPr>
          <w:color w:val="auto"/>
          <w:highlight w:val="yellow"/>
        </w:rPr>
      </w:pPr>
      <w:r w:rsidRPr="00A366ED">
        <w:rPr>
          <w:color w:val="auto"/>
          <w:highlight w:val="yellow"/>
        </w:rPr>
        <w:t xml:space="preserve">7.2.6 </w:t>
      </w:r>
      <w:r w:rsidR="00290B4B" w:rsidRPr="00A366ED">
        <w:rPr>
          <w:color w:val="auto"/>
          <w:highlight w:val="yellow"/>
        </w:rPr>
        <w:t xml:space="preserve">Re-anneal the PCR product in a thermal cycler using the following parameters: 95 °C for 5 min, ramp down to 25 °C at 6 °C/min, then hold at 4 </w:t>
      </w:r>
      <w:r w:rsidR="00A366ED" w:rsidRPr="00A366ED">
        <w:rPr>
          <w:color w:val="auto"/>
          <w:highlight w:val="yellow"/>
        </w:rPr>
        <w:t>°</w:t>
      </w:r>
      <w:r w:rsidR="00290B4B" w:rsidRPr="00A366ED">
        <w:rPr>
          <w:color w:val="auto"/>
          <w:highlight w:val="yellow"/>
        </w:rPr>
        <w:t>C.</w:t>
      </w:r>
    </w:p>
    <w:p w14:paraId="36E25FFD" w14:textId="77777777" w:rsidR="00290B4B" w:rsidRPr="00A366ED" w:rsidRDefault="00290B4B" w:rsidP="00A366ED">
      <w:pPr>
        <w:widowControl/>
        <w:rPr>
          <w:color w:val="auto"/>
          <w:highlight w:val="yellow"/>
        </w:rPr>
      </w:pPr>
    </w:p>
    <w:p w14:paraId="2FF0FEC1" w14:textId="5FBFCCED" w:rsidR="00331F0F" w:rsidRPr="00A366ED" w:rsidRDefault="00331F0F" w:rsidP="00A366ED">
      <w:pPr>
        <w:widowControl/>
        <w:rPr>
          <w:color w:val="auto"/>
          <w:highlight w:val="yellow"/>
        </w:rPr>
      </w:pPr>
      <w:r w:rsidRPr="00A366ED">
        <w:rPr>
          <w:color w:val="auto"/>
          <w:highlight w:val="yellow"/>
        </w:rPr>
        <w:t>7.2.7 Add 5</w:t>
      </w:r>
      <w:r w:rsidR="00146FB6">
        <w:rPr>
          <w:color w:val="auto"/>
          <w:highlight w:val="yellow"/>
        </w:rPr>
        <w:t xml:space="preserve"> </w:t>
      </w:r>
      <w:r w:rsidRPr="00A366ED">
        <w:rPr>
          <w:color w:val="auto"/>
          <w:highlight w:val="yellow"/>
        </w:rPr>
        <w:t xml:space="preserve">U T7EI to the re-annealed PCR product, mix well by pipetting, and incubate at 37 </w:t>
      </w:r>
      <w:r w:rsidR="00A366ED" w:rsidRPr="00A366ED">
        <w:rPr>
          <w:color w:val="auto"/>
          <w:highlight w:val="yellow"/>
        </w:rPr>
        <w:t>°</w:t>
      </w:r>
      <w:r w:rsidRPr="00A366ED">
        <w:rPr>
          <w:color w:val="auto"/>
          <w:highlight w:val="yellow"/>
        </w:rPr>
        <w:t>C for 50 min.</w:t>
      </w:r>
      <w:r w:rsidR="00337936">
        <w:rPr>
          <w:color w:val="auto"/>
          <w:highlight w:val="yellow"/>
        </w:rPr>
        <w:t xml:space="preserve"> </w:t>
      </w:r>
    </w:p>
    <w:p w14:paraId="6D3AB124" w14:textId="77777777" w:rsidR="00331F0F" w:rsidRPr="00A366ED" w:rsidRDefault="00331F0F" w:rsidP="00A366ED">
      <w:pPr>
        <w:widowControl/>
        <w:rPr>
          <w:color w:val="auto"/>
          <w:highlight w:val="yellow"/>
        </w:rPr>
      </w:pPr>
    </w:p>
    <w:p w14:paraId="78E60305" w14:textId="74264B0A" w:rsidR="0037398B" w:rsidRPr="00A366ED" w:rsidRDefault="0043549E" w:rsidP="00A366ED">
      <w:pPr>
        <w:widowControl/>
        <w:rPr>
          <w:color w:val="auto"/>
          <w:highlight w:val="yellow"/>
        </w:rPr>
      </w:pPr>
      <w:r w:rsidRPr="00A366ED">
        <w:rPr>
          <w:color w:val="auto"/>
          <w:highlight w:val="yellow"/>
        </w:rPr>
        <w:t>7.2.</w:t>
      </w:r>
      <w:r w:rsidR="0017230B" w:rsidRPr="00A366ED">
        <w:rPr>
          <w:color w:val="auto"/>
          <w:highlight w:val="yellow"/>
        </w:rPr>
        <w:t>8</w:t>
      </w:r>
      <w:r w:rsidRPr="00A366ED">
        <w:rPr>
          <w:color w:val="auto"/>
          <w:highlight w:val="yellow"/>
        </w:rPr>
        <w:t xml:space="preserve"> Resolve</w:t>
      </w:r>
      <w:r w:rsidR="0037398B" w:rsidRPr="00A366ED">
        <w:rPr>
          <w:color w:val="auto"/>
          <w:highlight w:val="yellow"/>
        </w:rPr>
        <w:t xml:space="preserve"> the </w:t>
      </w:r>
      <w:r w:rsidR="0017230B" w:rsidRPr="00A366ED">
        <w:rPr>
          <w:color w:val="auto"/>
          <w:highlight w:val="yellow"/>
        </w:rPr>
        <w:t xml:space="preserve">T7EI-digested DNA </w:t>
      </w:r>
      <w:r w:rsidR="0037398B" w:rsidRPr="00A366ED">
        <w:rPr>
          <w:color w:val="auto"/>
          <w:highlight w:val="yellow"/>
        </w:rPr>
        <w:t>on a 2.5</w:t>
      </w:r>
      <w:r w:rsidR="00CA1C85" w:rsidRPr="00A366ED">
        <w:rPr>
          <w:color w:val="auto"/>
          <w:highlight w:val="yellow"/>
        </w:rPr>
        <w:t>% agarose gel using 1x</w:t>
      </w:r>
      <w:r w:rsidR="0037398B" w:rsidRPr="00A366ED">
        <w:rPr>
          <w:color w:val="auto"/>
          <w:highlight w:val="yellow"/>
        </w:rPr>
        <w:t xml:space="preserve"> TAE buffer.</w:t>
      </w:r>
    </w:p>
    <w:p w14:paraId="74067B17" w14:textId="77777777" w:rsidR="0043549E" w:rsidRPr="00A366ED" w:rsidRDefault="0043549E" w:rsidP="00A366ED">
      <w:pPr>
        <w:widowControl/>
        <w:rPr>
          <w:color w:val="auto"/>
          <w:highlight w:val="yellow"/>
        </w:rPr>
      </w:pPr>
    </w:p>
    <w:p w14:paraId="2B0EC9C2" w14:textId="731A703B" w:rsidR="0037398B" w:rsidRPr="00A366ED" w:rsidRDefault="00AC1A8C" w:rsidP="00A366ED">
      <w:pPr>
        <w:widowControl/>
        <w:rPr>
          <w:color w:val="auto"/>
          <w:highlight w:val="yellow"/>
        </w:rPr>
      </w:pPr>
      <w:r w:rsidRPr="00A366ED">
        <w:rPr>
          <w:color w:val="auto"/>
          <w:highlight w:val="yellow"/>
        </w:rPr>
        <w:t>7.2.9 Image the gel, quantify the band intensities using ImageJ, and calculate rate of indel formation using the following formula:</w:t>
      </w:r>
    </w:p>
    <w:p w14:paraId="22612C9A" w14:textId="58103499" w:rsidR="007C1E8D" w:rsidRPr="00146FB6" w:rsidRDefault="007C1E8D" w:rsidP="00A366ED">
      <w:pPr>
        <w:widowControl/>
        <w:rPr>
          <w:i/>
          <w:szCs w:val="23"/>
          <w:highlight w:val="yellow"/>
        </w:rPr>
      </w:pPr>
      <m:oMathPara>
        <m:oMath>
          <m:r>
            <w:rPr>
              <w:rFonts w:ascii="Cambria Math" w:hAnsi="Cambria Math"/>
              <w:szCs w:val="23"/>
              <w:highlight w:val="yellow"/>
            </w:rPr>
            <m:t>Indel</m:t>
          </m:r>
          <m:d>
            <m:dPr>
              <m:ctrlPr>
                <w:rPr>
                  <w:rFonts w:ascii="Cambria Math" w:hAnsi="Cambria Math"/>
                  <w:i/>
                  <w:szCs w:val="23"/>
                  <w:highlight w:val="yellow"/>
                </w:rPr>
              </m:ctrlPr>
            </m:dPr>
            <m:e>
              <m:r>
                <w:rPr>
                  <w:rFonts w:ascii="Cambria Math" w:hAnsi="Cambria Math"/>
                  <w:szCs w:val="23"/>
                  <w:highlight w:val="yellow"/>
                </w:rPr>
                <m:t>%</m:t>
              </m:r>
            </m:e>
          </m:d>
          <m:r>
            <w:rPr>
              <w:rFonts w:ascii="Cambria Math" w:hAnsi="Cambria Math"/>
              <w:szCs w:val="23"/>
              <w:highlight w:val="yellow"/>
            </w:rPr>
            <m:t>=</m:t>
          </m:r>
          <m:d>
            <m:dPr>
              <m:ctrlPr>
                <w:rPr>
                  <w:rFonts w:ascii="Cambria Math" w:hAnsi="Cambria Math"/>
                  <w:i/>
                  <w:szCs w:val="23"/>
                  <w:highlight w:val="yellow"/>
                </w:rPr>
              </m:ctrlPr>
            </m:dPr>
            <m:e>
              <m:r>
                <m:rPr>
                  <m:sty m:val="p"/>
                </m:rPr>
                <w:rPr>
                  <w:rFonts w:ascii="Cambria Math" w:hAnsi="Cambria Math"/>
                  <w:szCs w:val="23"/>
                  <w:highlight w:val="yellow"/>
                </w:rPr>
                <m:t>1-</m:t>
              </m:r>
              <m:rad>
                <m:radPr>
                  <m:degHide m:val="1"/>
                  <m:ctrlPr>
                    <w:rPr>
                      <w:rFonts w:ascii="Cambria Math" w:hAnsi="Cambria Math"/>
                      <w:szCs w:val="23"/>
                      <w:highlight w:val="yellow"/>
                    </w:rPr>
                  </m:ctrlPr>
                </m:radPr>
                <m:deg/>
                <m:e>
                  <m:r>
                    <m:rPr>
                      <m:sty m:val="p"/>
                    </m:rPr>
                    <w:rPr>
                      <w:rFonts w:ascii="Cambria Math" w:hAnsi="Cambria Math"/>
                      <w:szCs w:val="23"/>
                      <w:highlight w:val="yellow"/>
                    </w:rPr>
                    <m:t>1-</m:t>
                  </m:r>
                  <m:f>
                    <m:fPr>
                      <m:ctrlPr>
                        <w:rPr>
                          <w:rFonts w:ascii="Cambria Math" w:hAnsi="Cambria Math"/>
                          <w:szCs w:val="23"/>
                          <w:highlight w:val="yellow"/>
                        </w:rPr>
                      </m:ctrlPr>
                    </m:fPr>
                    <m:num>
                      <m:r>
                        <m:rPr>
                          <m:sty m:val="p"/>
                        </m:rPr>
                        <w:rPr>
                          <w:rFonts w:ascii="Cambria Math" w:hAnsi="Cambria Math"/>
                          <w:szCs w:val="23"/>
                          <w:highlight w:val="yellow"/>
                        </w:rPr>
                        <m:t>b+c</m:t>
                      </m:r>
                    </m:num>
                    <m:den>
                      <m:r>
                        <m:rPr>
                          <m:sty m:val="p"/>
                        </m:rPr>
                        <w:rPr>
                          <w:rFonts w:ascii="Cambria Math" w:hAnsi="Cambria Math"/>
                          <w:szCs w:val="23"/>
                          <w:highlight w:val="yellow"/>
                        </w:rPr>
                        <m:t>a+b+c</m:t>
                      </m:r>
                    </m:den>
                  </m:f>
                </m:e>
              </m:rad>
            </m:e>
          </m:d>
          <m:r>
            <w:rPr>
              <w:rFonts w:ascii="Cambria Math" w:hAnsi="Cambria Math"/>
              <w:szCs w:val="23"/>
              <w:highlight w:val="yellow"/>
            </w:rPr>
            <m:t>×100</m:t>
          </m:r>
        </m:oMath>
      </m:oMathPara>
    </w:p>
    <w:p w14:paraId="5F3A387D" w14:textId="6CAB4A44" w:rsidR="00AC1A8C" w:rsidRPr="00A366ED" w:rsidRDefault="00AC1A8C" w:rsidP="00A366ED">
      <w:pPr>
        <w:widowControl/>
        <w:rPr>
          <w:szCs w:val="23"/>
        </w:rPr>
      </w:pPr>
      <w:r w:rsidRPr="00A366ED">
        <w:rPr>
          <w:szCs w:val="23"/>
          <w:highlight w:val="yellow"/>
        </w:rPr>
        <w:t xml:space="preserve">where a represents the intensity of the intact </w:t>
      </w:r>
      <w:r w:rsidR="00F76BA0" w:rsidRPr="00A366ED">
        <w:rPr>
          <w:szCs w:val="23"/>
          <w:highlight w:val="yellow"/>
        </w:rPr>
        <w:t>PCR product</w:t>
      </w:r>
      <w:r w:rsidRPr="00A366ED">
        <w:rPr>
          <w:szCs w:val="23"/>
          <w:highlight w:val="yellow"/>
        </w:rPr>
        <w:t xml:space="preserve"> and b and c correspond to the </w:t>
      </w:r>
      <w:r w:rsidR="00F76BA0" w:rsidRPr="00A366ED">
        <w:rPr>
          <w:szCs w:val="23"/>
          <w:highlight w:val="yellow"/>
        </w:rPr>
        <w:t>intensities of the cleavage products</w:t>
      </w:r>
      <w:r w:rsidR="00AF4229" w:rsidRPr="00A366ED">
        <w:rPr>
          <w:szCs w:val="23"/>
          <w:highlight w:val="yellow"/>
        </w:rPr>
        <w:fldChar w:fldCharType="begin">
          <w:fldData xml:space="preserve">PEVuZE5vdGU+PENpdGU+PEF1dGhvcj5SYW48L0F1dGhvcj48WWVhcj4yMDEzPC9ZZWFyPjxSZWNO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</w:fldData>
        </w:fldChar>
      </w:r>
      <w:r w:rsidR="00BD6764">
        <w:rPr>
          <w:szCs w:val="23"/>
          <w:highlight w:val="yellow"/>
        </w:rPr>
        <w:instrText xml:space="preserve"> ADDIN EN.CITE </w:instrText>
      </w:r>
      <w:r w:rsidR="00BD6764">
        <w:rPr>
          <w:szCs w:val="23"/>
          <w:highlight w:val="yellow"/>
        </w:rPr>
        <w:fldChar w:fldCharType="begin">
          <w:fldData xml:space="preserve">PEVuZE5vdGU+PENpdGU+PEF1dGhvcj5SYW48L0F1dGhvcj48WWVhcj4yMDEzPC9ZZWFyPjxSZWNO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</w:fldData>
        </w:fldChar>
      </w:r>
      <w:r w:rsidR="00BD6764">
        <w:rPr>
          <w:szCs w:val="23"/>
          <w:highlight w:val="yellow"/>
        </w:rPr>
        <w:instrText xml:space="preserve"> ADDIN EN.CITE.DATA </w:instrText>
      </w:r>
      <w:r w:rsidR="00BD6764">
        <w:rPr>
          <w:szCs w:val="23"/>
          <w:highlight w:val="yellow"/>
        </w:rPr>
      </w:r>
      <w:r w:rsidR="00BD6764">
        <w:rPr>
          <w:szCs w:val="23"/>
          <w:highlight w:val="yellow"/>
        </w:rPr>
        <w:fldChar w:fldCharType="end"/>
      </w:r>
      <w:r w:rsidR="00AF4229" w:rsidRPr="00A366ED">
        <w:rPr>
          <w:szCs w:val="23"/>
          <w:highlight w:val="yellow"/>
        </w:rPr>
      </w:r>
      <w:r w:rsidR="00AF4229" w:rsidRPr="00A366ED">
        <w:rPr>
          <w:szCs w:val="23"/>
          <w:highlight w:val="yellow"/>
        </w:rPr>
        <w:fldChar w:fldCharType="separate"/>
      </w:r>
      <w:r w:rsidR="00BD6764" w:rsidRPr="00BD6764">
        <w:rPr>
          <w:noProof/>
          <w:szCs w:val="23"/>
          <w:highlight w:val="yellow"/>
          <w:vertAlign w:val="superscript"/>
        </w:rPr>
        <w:t>43</w:t>
      </w:r>
      <w:r w:rsidR="00AF4229" w:rsidRPr="00A366ED">
        <w:rPr>
          <w:szCs w:val="23"/>
          <w:highlight w:val="yellow"/>
        </w:rPr>
        <w:fldChar w:fldCharType="end"/>
      </w:r>
      <w:r w:rsidRPr="00A366ED">
        <w:rPr>
          <w:szCs w:val="23"/>
          <w:highlight w:val="yellow"/>
        </w:rPr>
        <w:t>.</w:t>
      </w:r>
    </w:p>
    <w:p w14:paraId="4294136A" w14:textId="77777777" w:rsidR="00317551" w:rsidRPr="00A366ED" w:rsidRDefault="00317551" w:rsidP="00A366ED">
      <w:pPr>
        <w:widowControl/>
        <w:rPr>
          <w:szCs w:val="23"/>
        </w:rPr>
      </w:pPr>
    </w:p>
    <w:p w14:paraId="5BBF2ABB" w14:textId="250E7A80" w:rsidR="00317551" w:rsidRPr="00A366ED" w:rsidRDefault="00146FB6" w:rsidP="00A366ED">
      <w:pPr>
        <w:widowControl/>
        <w:rPr>
          <w:color w:val="auto"/>
        </w:rPr>
      </w:pPr>
      <w:r>
        <w:rPr>
          <w:szCs w:val="23"/>
          <w:highlight w:val="yellow"/>
        </w:rPr>
        <w:t xml:space="preserve">7.2.9.1 </w:t>
      </w:r>
      <w:r w:rsidR="00317551" w:rsidRPr="00A366ED">
        <w:rPr>
          <w:szCs w:val="23"/>
          <w:highlight w:val="yellow"/>
        </w:rPr>
        <w:t>To quantify the intensity of a band in ImageJ, first draw a rectangular box around the band</w:t>
      </w:r>
      <w:r w:rsidR="000E7DBE" w:rsidRPr="00A366ED">
        <w:rPr>
          <w:szCs w:val="23"/>
          <w:highlight w:val="yellow"/>
        </w:rPr>
        <w:t xml:space="preserve"> as close to its boundary as possible. Second, click on </w:t>
      </w:r>
      <w:r w:rsidR="000E7DBE" w:rsidRPr="00146FB6">
        <w:rPr>
          <w:b/>
          <w:szCs w:val="23"/>
          <w:highlight w:val="yellow"/>
        </w:rPr>
        <w:t>Analyze</w:t>
      </w:r>
      <w:r w:rsidR="000E7DBE" w:rsidRPr="00A366ED">
        <w:rPr>
          <w:szCs w:val="23"/>
          <w:highlight w:val="yellow"/>
        </w:rPr>
        <w:t xml:space="preserve"> and then </w:t>
      </w:r>
      <w:r w:rsidR="000E7DBE" w:rsidRPr="00146FB6">
        <w:rPr>
          <w:b/>
          <w:szCs w:val="23"/>
          <w:highlight w:val="yellow"/>
        </w:rPr>
        <w:t>Set Measurements</w:t>
      </w:r>
      <w:r w:rsidR="000E7DBE" w:rsidRPr="00A366ED">
        <w:rPr>
          <w:szCs w:val="23"/>
          <w:highlight w:val="yellow"/>
        </w:rPr>
        <w:t xml:space="preserve">. Ensure that the </w:t>
      </w:r>
      <w:r w:rsidR="000E7DBE" w:rsidRPr="00146FB6">
        <w:rPr>
          <w:b/>
          <w:szCs w:val="23"/>
          <w:highlight w:val="yellow"/>
        </w:rPr>
        <w:t>area</w:t>
      </w:r>
      <w:r w:rsidR="000E7DBE" w:rsidRPr="00A366ED">
        <w:rPr>
          <w:szCs w:val="23"/>
          <w:highlight w:val="yellow"/>
        </w:rPr>
        <w:t xml:space="preserve">, </w:t>
      </w:r>
      <w:r w:rsidR="000E7DBE" w:rsidRPr="00146FB6">
        <w:rPr>
          <w:b/>
          <w:szCs w:val="23"/>
          <w:highlight w:val="yellow"/>
        </w:rPr>
        <w:t>mean gray value</w:t>
      </w:r>
      <w:r w:rsidR="000E7DBE" w:rsidRPr="00A366ED">
        <w:rPr>
          <w:szCs w:val="23"/>
          <w:highlight w:val="yellow"/>
        </w:rPr>
        <w:t xml:space="preserve">, and </w:t>
      </w:r>
      <w:r w:rsidR="000E7DBE" w:rsidRPr="00146FB6">
        <w:rPr>
          <w:b/>
          <w:szCs w:val="23"/>
          <w:highlight w:val="yellow"/>
        </w:rPr>
        <w:t>integrated density</w:t>
      </w:r>
      <w:r w:rsidR="000E7DBE" w:rsidRPr="00A366ED">
        <w:rPr>
          <w:szCs w:val="23"/>
          <w:highlight w:val="yellow"/>
        </w:rPr>
        <w:t xml:space="preserve"> options are checked. Exit the settings window by clicking </w:t>
      </w:r>
      <w:r w:rsidR="000E7DBE" w:rsidRPr="007A513B">
        <w:rPr>
          <w:b/>
          <w:szCs w:val="23"/>
          <w:highlight w:val="yellow"/>
        </w:rPr>
        <w:t>ok</w:t>
      </w:r>
      <w:r w:rsidR="000E7DBE" w:rsidRPr="00A366ED">
        <w:rPr>
          <w:szCs w:val="23"/>
          <w:highlight w:val="yellow"/>
        </w:rPr>
        <w:t xml:space="preserve">. Third, click on </w:t>
      </w:r>
      <w:r w:rsidR="000E7DBE" w:rsidRPr="007A513B">
        <w:rPr>
          <w:b/>
          <w:szCs w:val="23"/>
          <w:highlight w:val="yellow"/>
        </w:rPr>
        <w:t>Analyze</w:t>
      </w:r>
      <w:r w:rsidR="000E7DBE" w:rsidRPr="00A366ED">
        <w:rPr>
          <w:szCs w:val="23"/>
          <w:highlight w:val="yellow"/>
        </w:rPr>
        <w:t xml:space="preserve"> and then </w:t>
      </w:r>
      <w:r w:rsidR="000E7DBE" w:rsidRPr="007A513B">
        <w:rPr>
          <w:b/>
          <w:szCs w:val="23"/>
          <w:highlight w:val="yellow"/>
        </w:rPr>
        <w:t>Measure</w:t>
      </w:r>
      <w:r w:rsidR="000E7DBE" w:rsidRPr="00A366ED">
        <w:rPr>
          <w:szCs w:val="23"/>
          <w:highlight w:val="yellow"/>
        </w:rPr>
        <w:t xml:space="preserve">. The mean or </w:t>
      </w:r>
      <w:proofErr w:type="spellStart"/>
      <w:r w:rsidR="005D0CDC" w:rsidRPr="00A366ED">
        <w:rPr>
          <w:szCs w:val="23"/>
          <w:highlight w:val="yellow"/>
        </w:rPr>
        <w:t>RawIntDen</w:t>
      </w:r>
      <w:proofErr w:type="spellEnd"/>
      <w:r w:rsidR="005D0CDC" w:rsidRPr="00A366ED">
        <w:rPr>
          <w:szCs w:val="23"/>
          <w:highlight w:val="yellow"/>
        </w:rPr>
        <w:t xml:space="preserve"> value is</w:t>
      </w:r>
      <w:r w:rsidR="000E7DBE" w:rsidRPr="00A366ED">
        <w:rPr>
          <w:szCs w:val="23"/>
          <w:highlight w:val="yellow"/>
        </w:rPr>
        <w:t xml:space="preserve"> used as the band intensity.</w:t>
      </w:r>
      <w:r w:rsidR="00337936">
        <w:rPr>
          <w:szCs w:val="23"/>
        </w:rPr>
        <w:t xml:space="preserve"> </w:t>
      </w:r>
    </w:p>
    <w:p w14:paraId="5F2DE288" w14:textId="4C28CF07" w:rsidR="00DC313C" w:rsidRPr="00A366ED" w:rsidRDefault="00DC313C" w:rsidP="00A366ED">
      <w:pPr>
        <w:widowControl/>
        <w:rPr>
          <w:color w:val="auto"/>
        </w:rPr>
      </w:pPr>
    </w:p>
    <w:p w14:paraId="5AF7E2F2" w14:textId="5BDFC931" w:rsidR="00C503EE" w:rsidRPr="00A366ED" w:rsidRDefault="00C503EE" w:rsidP="00A366ED">
      <w:pPr>
        <w:widowControl/>
        <w:rPr>
          <w:color w:val="auto"/>
        </w:rPr>
      </w:pPr>
      <w:r w:rsidRPr="00A366ED">
        <w:rPr>
          <w:color w:val="auto"/>
        </w:rPr>
        <w:t xml:space="preserve">[Place </w:t>
      </w:r>
      <w:r w:rsidRPr="00A366ED">
        <w:rPr>
          <w:b/>
          <w:color w:val="auto"/>
        </w:rPr>
        <w:t xml:space="preserve">Figure </w:t>
      </w:r>
      <w:r w:rsidR="00063EA2" w:rsidRPr="00A366ED">
        <w:rPr>
          <w:b/>
          <w:color w:val="auto"/>
        </w:rPr>
        <w:t>6</w:t>
      </w:r>
      <w:r w:rsidRPr="00A366ED">
        <w:rPr>
          <w:color w:val="auto"/>
        </w:rPr>
        <w:t xml:space="preserve"> here.]</w:t>
      </w:r>
    </w:p>
    <w:p w14:paraId="30B321AD" w14:textId="77777777" w:rsidR="00C503EE" w:rsidRPr="00A366ED" w:rsidRDefault="00C503EE" w:rsidP="00A366ED">
      <w:pPr>
        <w:widowControl/>
        <w:rPr>
          <w:color w:val="auto"/>
        </w:rPr>
      </w:pPr>
    </w:p>
    <w:p w14:paraId="26B5557B" w14:textId="47B6F3BD" w:rsidR="00CA1C85" w:rsidRPr="00A366ED" w:rsidRDefault="00CA1C85" w:rsidP="00A366ED">
      <w:pPr>
        <w:widowControl/>
        <w:rPr>
          <w:color w:val="auto"/>
        </w:rPr>
      </w:pPr>
      <w:r w:rsidRPr="00A366ED">
        <w:rPr>
          <w:color w:val="auto"/>
        </w:rPr>
        <w:t>7.3 Perform targeted amplicon sequencing</w:t>
      </w:r>
      <w:r w:rsidR="00706CDE" w:rsidRPr="00A366ED">
        <w:rPr>
          <w:color w:val="auto"/>
        </w:rPr>
        <w:t xml:space="preserve"> (see </w:t>
      </w:r>
      <w:r w:rsidR="00706CDE" w:rsidRPr="00A366ED">
        <w:rPr>
          <w:b/>
          <w:color w:val="auto"/>
        </w:rPr>
        <w:t xml:space="preserve">Figure </w:t>
      </w:r>
      <w:r w:rsidR="00063EA2" w:rsidRPr="00A366ED">
        <w:rPr>
          <w:b/>
          <w:color w:val="auto"/>
        </w:rPr>
        <w:t>6</w:t>
      </w:r>
      <w:r w:rsidR="00706CDE" w:rsidRPr="00A366ED">
        <w:rPr>
          <w:color w:val="auto"/>
        </w:rPr>
        <w:t>).</w:t>
      </w:r>
    </w:p>
    <w:p w14:paraId="1AD55C49" w14:textId="77777777" w:rsidR="00CA1C85" w:rsidRPr="00A366ED" w:rsidRDefault="00CA1C85" w:rsidP="00A366ED">
      <w:pPr>
        <w:widowControl/>
        <w:rPr>
          <w:color w:val="auto"/>
        </w:rPr>
      </w:pPr>
    </w:p>
    <w:p w14:paraId="41FAA688" w14:textId="2018B419" w:rsidR="00CA1C85" w:rsidRPr="00A366ED" w:rsidRDefault="00CA1C85" w:rsidP="00A366ED">
      <w:pPr>
        <w:widowControl/>
        <w:rPr>
          <w:color w:val="auto"/>
        </w:rPr>
      </w:pPr>
      <w:r w:rsidRPr="00A366ED">
        <w:rPr>
          <w:color w:val="auto"/>
        </w:rPr>
        <w:t xml:space="preserve">7.3.1 Design </w:t>
      </w:r>
      <w:r w:rsidR="003170A4" w:rsidRPr="00A366ED">
        <w:rPr>
          <w:color w:val="auto"/>
        </w:rPr>
        <w:t xml:space="preserve">PCR primers to amplify the target genomic locus. </w:t>
      </w:r>
      <w:r w:rsidR="00353D7D" w:rsidRPr="00A366ED">
        <w:rPr>
          <w:color w:val="auto"/>
        </w:rPr>
        <w:t>Position o</w:t>
      </w:r>
      <w:r w:rsidR="003170A4" w:rsidRPr="00A366ED">
        <w:rPr>
          <w:color w:val="auto"/>
        </w:rPr>
        <w:t xml:space="preserve">ne of the primers </w:t>
      </w:r>
      <w:r w:rsidR="00353D7D" w:rsidRPr="00A366ED">
        <w:rPr>
          <w:color w:val="auto"/>
        </w:rPr>
        <w:t>to be</w:t>
      </w:r>
      <w:r w:rsidR="00B91C47" w:rsidRPr="00A366ED">
        <w:rPr>
          <w:color w:val="auto"/>
        </w:rPr>
        <w:t xml:space="preserve"> </w:t>
      </w:r>
      <w:r w:rsidR="00D25B1E" w:rsidRPr="00A366ED">
        <w:rPr>
          <w:color w:val="auto"/>
        </w:rPr>
        <w:t xml:space="preserve">less than 100 bp but more than 20 bp from the protospacer. </w:t>
      </w:r>
    </w:p>
    <w:p w14:paraId="17A2EB0C" w14:textId="77777777" w:rsidR="003170A4" w:rsidRPr="00A366ED" w:rsidRDefault="003170A4" w:rsidP="00A366ED">
      <w:pPr>
        <w:widowControl/>
        <w:rPr>
          <w:color w:val="auto"/>
        </w:rPr>
      </w:pPr>
    </w:p>
    <w:p w14:paraId="68DD58DA" w14:textId="07EC2C8F" w:rsidR="003170A4" w:rsidRPr="00A366ED" w:rsidRDefault="003170A4" w:rsidP="00A366ED">
      <w:pPr>
        <w:widowControl/>
        <w:rPr>
          <w:color w:val="auto"/>
        </w:rPr>
      </w:pPr>
      <w:r w:rsidRPr="00A366ED">
        <w:rPr>
          <w:color w:val="auto"/>
        </w:rPr>
        <w:t>NOTE: Typically, t</w:t>
      </w:r>
      <w:r w:rsidR="00D25B1E" w:rsidRPr="00A366ED">
        <w:rPr>
          <w:color w:val="auto"/>
        </w:rPr>
        <w:t xml:space="preserve">he </w:t>
      </w:r>
      <w:r w:rsidR="00152681" w:rsidRPr="00A366ED">
        <w:rPr>
          <w:color w:val="auto"/>
        </w:rPr>
        <w:t xml:space="preserve">total </w:t>
      </w:r>
      <w:r w:rsidR="00D25B1E" w:rsidRPr="00A366ED">
        <w:rPr>
          <w:color w:val="auto"/>
        </w:rPr>
        <w:t>PCR product size is designed to be around 15</w:t>
      </w:r>
      <w:r w:rsidRPr="00A366ED">
        <w:rPr>
          <w:color w:val="auto"/>
        </w:rPr>
        <w:t>0</w:t>
      </w:r>
      <w:r w:rsidR="007A513B" w:rsidRPr="007A513B">
        <w:rPr>
          <w:color w:val="auto"/>
        </w:rPr>
        <w:t>‒</w:t>
      </w:r>
      <w:r w:rsidRPr="00A366ED">
        <w:rPr>
          <w:color w:val="auto"/>
        </w:rPr>
        <w:t>300 bp</w:t>
      </w:r>
      <w:r w:rsidR="00D53369" w:rsidRPr="00A366ED">
        <w:rPr>
          <w:color w:val="auto"/>
        </w:rPr>
        <w:t xml:space="preserve"> (see </w:t>
      </w:r>
      <w:r w:rsidR="00D53369" w:rsidRPr="00A366ED">
        <w:rPr>
          <w:b/>
          <w:color w:val="auto"/>
        </w:rPr>
        <w:t xml:space="preserve">Figure </w:t>
      </w:r>
      <w:r w:rsidR="00063EA2" w:rsidRPr="00A366ED">
        <w:rPr>
          <w:b/>
          <w:color w:val="auto"/>
        </w:rPr>
        <w:t>6</w:t>
      </w:r>
      <w:r w:rsidR="00D53369" w:rsidRPr="00A366ED">
        <w:rPr>
          <w:color w:val="auto"/>
        </w:rPr>
        <w:t>)</w:t>
      </w:r>
      <w:r w:rsidRPr="00A366ED">
        <w:rPr>
          <w:color w:val="auto"/>
        </w:rPr>
        <w:t>.</w:t>
      </w:r>
    </w:p>
    <w:p w14:paraId="15F7E141" w14:textId="77777777" w:rsidR="00CA1C85" w:rsidRPr="00A366ED" w:rsidRDefault="00CA1C85" w:rsidP="00A366ED">
      <w:pPr>
        <w:widowControl/>
        <w:rPr>
          <w:color w:val="auto"/>
        </w:rPr>
      </w:pPr>
    </w:p>
    <w:p w14:paraId="722B9233" w14:textId="1B6BD2E3" w:rsidR="00C8677F" w:rsidRPr="00A366ED" w:rsidRDefault="00C8677F" w:rsidP="00A366ED">
      <w:pPr>
        <w:widowControl/>
        <w:rPr>
          <w:color w:val="auto"/>
        </w:rPr>
      </w:pPr>
      <w:r w:rsidRPr="00A366ED">
        <w:rPr>
          <w:color w:val="auto"/>
        </w:rPr>
        <w:t>7.3.2 Append additional sequences to the primers as follows:</w:t>
      </w:r>
      <w:r w:rsidR="007A513B">
        <w:rPr>
          <w:color w:val="auto"/>
        </w:rPr>
        <w:t xml:space="preserve"> </w:t>
      </w:r>
      <w:r w:rsidRPr="00A366ED">
        <w:rPr>
          <w:color w:val="auto"/>
        </w:rPr>
        <w:t xml:space="preserve">(a) </w:t>
      </w:r>
      <w:r w:rsidR="00D74A14" w:rsidRPr="00A366ED">
        <w:rPr>
          <w:color w:val="auto"/>
        </w:rPr>
        <w:t>5’</w:t>
      </w:r>
      <w:r w:rsidR="00F15372" w:rsidRPr="00F15372">
        <w:rPr>
          <w:color w:val="auto"/>
        </w:rPr>
        <w:t>‒</w:t>
      </w:r>
      <w:r w:rsidRPr="00A366ED">
        <w:rPr>
          <w:color w:val="auto"/>
        </w:rPr>
        <w:t>GCGTTATCGAGGTC-NNNN</w:t>
      </w:r>
      <w:proofErr w:type="gramStart"/>
      <w:r w:rsidR="00D53369" w:rsidRPr="00A366ED">
        <w:rPr>
          <w:color w:val="auto"/>
        </w:rPr>
        <w:t>-</w:t>
      </w:r>
      <w:r w:rsidRPr="00A366ED">
        <w:rPr>
          <w:color w:val="auto"/>
        </w:rPr>
        <w:t>[</w:t>
      </w:r>
      <w:proofErr w:type="gramEnd"/>
      <w:r w:rsidRPr="00A366ED">
        <w:rPr>
          <w:color w:val="auto"/>
        </w:rPr>
        <w:t>Forward Primer</w:t>
      </w:r>
      <w:r w:rsidR="00596DF6" w:rsidRPr="00A366ED">
        <w:rPr>
          <w:color w:val="auto"/>
        </w:rPr>
        <w:t>]</w:t>
      </w:r>
      <w:r w:rsidR="00D74A14" w:rsidRPr="00A366ED">
        <w:rPr>
          <w:color w:val="auto"/>
        </w:rPr>
        <w:t xml:space="preserve"> – 3’</w:t>
      </w:r>
      <w:r w:rsidR="007A513B">
        <w:rPr>
          <w:color w:val="auto"/>
        </w:rPr>
        <w:t xml:space="preserve">; </w:t>
      </w:r>
      <w:r w:rsidRPr="00A366ED">
        <w:rPr>
          <w:color w:val="auto"/>
        </w:rPr>
        <w:t xml:space="preserve">(b) </w:t>
      </w:r>
      <w:r w:rsidR="00D74A14" w:rsidRPr="00A366ED">
        <w:rPr>
          <w:color w:val="auto"/>
        </w:rPr>
        <w:t xml:space="preserve">5’ - </w:t>
      </w:r>
      <w:r w:rsidRPr="00A366ED">
        <w:rPr>
          <w:color w:val="auto"/>
        </w:rPr>
        <w:t>GTGCTCTTCCGATCT-[Reverse Primer</w:t>
      </w:r>
      <w:r w:rsidR="00596DF6" w:rsidRPr="00A366ED">
        <w:rPr>
          <w:color w:val="auto"/>
        </w:rPr>
        <w:t>]</w:t>
      </w:r>
      <w:r w:rsidR="00D74A14" w:rsidRPr="00A366ED">
        <w:rPr>
          <w:color w:val="auto"/>
        </w:rPr>
        <w:t>–3’</w:t>
      </w:r>
      <w:r w:rsidR="007A513B">
        <w:rPr>
          <w:color w:val="auto"/>
        </w:rPr>
        <w:t>.</w:t>
      </w:r>
    </w:p>
    <w:p w14:paraId="7C69F5F4" w14:textId="77777777" w:rsidR="00C8677F" w:rsidRPr="00A366ED" w:rsidRDefault="00C8677F" w:rsidP="00A366ED">
      <w:pPr>
        <w:widowControl/>
        <w:rPr>
          <w:color w:val="auto"/>
        </w:rPr>
      </w:pPr>
    </w:p>
    <w:p w14:paraId="7CF7CFB2" w14:textId="4334380E" w:rsidR="00D25B1E" w:rsidRPr="00A366ED" w:rsidRDefault="00D25B1E" w:rsidP="00A366ED">
      <w:pPr>
        <w:widowControl/>
        <w:rPr>
          <w:color w:val="auto"/>
        </w:rPr>
      </w:pPr>
      <w:r w:rsidRPr="00A366ED">
        <w:rPr>
          <w:color w:val="auto"/>
        </w:rPr>
        <w:t xml:space="preserve">7.3.3 Set up a 50 </w:t>
      </w:r>
      <w:r w:rsidR="00A366ED">
        <w:rPr>
          <w:color w:val="auto"/>
        </w:rPr>
        <w:t>µL</w:t>
      </w:r>
      <w:r w:rsidRPr="00A366ED">
        <w:rPr>
          <w:color w:val="auto"/>
        </w:rPr>
        <w:t xml:space="preserve"> PCR reaction mix</w:t>
      </w:r>
      <w:r w:rsidR="007A513B">
        <w:rPr>
          <w:color w:val="auto"/>
        </w:rPr>
        <w:t xml:space="preserve"> containing</w:t>
      </w:r>
      <w:r w:rsidRPr="00A366ED">
        <w:rPr>
          <w:color w:val="auto"/>
        </w:rPr>
        <w:t xml:space="preserve"> 10 </w:t>
      </w:r>
      <w:r w:rsidR="00A366ED">
        <w:rPr>
          <w:color w:val="auto"/>
        </w:rPr>
        <w:t>µL</w:t>
      </w:r>
      <w:r w:rsidRPr="00A366ED">
        <w:rPr>
          <w:color w:val="auto"/>
        </w:rPr>
        <w:t xml:space="preserve"> </w:t>
      </w:r>
      <w:r w:rsidR="007A513B">
        <w:rPr>
          <w:color w:val="auto"/>
        </w:rPr>
        <w:t xml:space="preserve">of </w:t>
      </w:r>
      <w:r w:rsidRPr="00A366ED">
        <w:rPr>
          <w:color w:val="auto"/>
        </w:rPr>
        <w:t xml:space="preserve">PCR reaction buffer (5x), 1 </w:t>
      </w:r>
      <w:r w:rsidR="00A366ED">
        <w:rPr>
          <w:color w:val="auto"/>
        </w:rPr>
        <w:t>µL</w:t>
      </w:r>
      <w:r w:rsidR="007A513B">
        <w:rPr>
          <w:color w:val="auto"/>
        </w:rPr>
        <w:t xml:space="preserve"> of</w:t>
      </w:r>
      <w:r w:rsidRPr="00A366ED">
        <w:rPr>
          <w:color w:val="auto"/>
        </w:rPr>
        <w:t xml:space="preserve"> dNTP (10</w:t>
      </w:r>
      <w:r w:rsidR="007A513B">
        <w:rPr>
          <w:color w:val="auto"/>
        </w:rPr>
        <w:t xml:space="preserve"> </w:t>
      </w:r>
      <w:r w:rsidRPr="00A366ED">
        <w:rPr>
          <w:color w:val="auto"/>
        </w:rPr>
        <w:t xml:space="preserve">mM), 5 </w:t>
      </w:r>
      <w:r w:rsidR="00A366ED">
        <w:rPr>
          <w:color w:val="auto"/>
        </w:rPr>
        <w:t>µL</w:t>
      </w:r>
      <w:r w:rsidRPr="00A366ED">
        <w:rPr>
          <w:color w:val="auto"/>
        </w:rPr>
        <w:t xml:space="preserve"> </w:t>
      </w:r>
      <w:r w:rsidR="007A513B">
        <w:rPr>
          <w:color w:val="auto"/>
        </w:rPr>
        <w:t xml:space="preserve">of </w:t>
      </w:r>
      <w:r w:rsidRPr="00A366ED">
        <w:rPr>
          <w:color w:val="auto"/>
        </w:rPr>
        <w:t>primer a (10</w:t>
      </w:r>
      <w:r w:rsidR="007A513B">
        <w:rPr>
          <w:color w:val="auto"/>
        </w:rPr>
        <w:t xml:space="preserve"> </w:t>
      </w:r>
      <w:r w:rsidR="00B37831" w:rsidRPr="00A366ED">
        <w:rPr>
          <w:color w:val="auto"/>
        </w:rPr>
        <w:t>µ</w:t>
      </w:r>
      <w:r w:rsidRPr="00A366ED">
        <w:rPr>
          <w:color w:val="auto"/>
        </w:rPr>
        <w:t xml:space="preserve">M), 5 </w:t>
      </w:r>
      <w:r w:rsidR="00A366ED">
        <w:rPr>
          <w:color w:val="auto"/>
        </w:rPr>
        <w:t>µL</w:t>
      </w:r>
      <w:r w:rsidRPr="00A366ED">
        <w:rPr>
          <w:color w:val="auto"/>
        </w:rPr>
        <w:t xml:space="preserve"> </w:t>
      </w:r>
      <w:r w:rsidR="007A513B">
        <w:rPr>
          <w:color w:val="auto"/>
        </w:rPr>
        <w:t xml:space="preserve">of </w:t>
      </w:r>
      <w:r w:rsidRPr="00A366ED">
        <w:rPr>
          <w:color w:val="auto"/>
        </w:rPr>
        <w:t>primer b (10</w:t>
      </w:r>
      <w:r w:rsidR="007A513B">
        <w:rPr>
          <w:color w:val="auto"/>
        </w:rPr>
        <w:t xml:space="preserve"> </w:t>
      </w:r>
      <w:r w:rsidR="00B37831" w:rsidRPr="00A366ED">
        <w:rPr>
          <w:color w:val="auto"/>
        </w:rPr>
        <w:t>µ</w:t>
      </w:r>
      <w:r w:rsidRPr="00A366ED">
        <w:rPr>
          <w:color w:val="auto"/>
        </w:rPr>
        <w:t xml:space="preserve">M), 0.5 </w:t>
      </w:r>
      <w:r w:rsidR="00A366ED">
        <w:rPr>
          <w:color w:val="auto"/>
        </w:rPr>
        <w:t>µL</w:t>
      </w:r>
      <w:r w:rsidRPr="00A366ED">
        <w:rPr>
          <w:color w:val="auto"/>
        </w:rPr>
        <w:t xml:space="preserve"> DNA polymerase, 2</w:t>
      </w:r>
      <w:r w:rsidR="00F15372" w:rsidRPr="00F15372">
        <w:rPr>
          <w:color w:val="auto"/>
        </w:rPr>
        <w:t>‒</w:t>
      </w:r>
      <w:r w:rsidRPr="00A366ED">
        <w:rPr>
          <w:color w:val="auto"/>
        </w:rPr>
        <w:t xml:space="preserve">5 </w:t>
      </w:r>
      <w:r w:rsidR="00A366ED">
        <w:rPr>
          <w:color w:val="auto"/>
        </w:rPr>
        <w:t>µL</w:t>
      </w:r>
      <w:r w:rsidRPr="00A366ED">
        <w:rPr>
          <w:color w:val="auto"/>
        </w:rPr>
        <w:t xml:space="preserve"> genomic DNA template (depending on how many cells have been sorted), then top up to 50 </w:t>
      </w:r>
      <w:r w:rsidR="00A366ED">
        <w:rPr>
          <w:color w:val="auto"/>
        </w:rPr>
        <w:t>µL</w:t>
      </w:r>
      <w:r w:rsidRPr="00A366ED">
        <w:rPr>
          <w:color w:val="auto"/>
        </w:rPr>
        <w:t xml:space="preserve"> with ddH</w:t>
      </w:r>
      <w:r w:rsidRPr="00A366ED">
        <w:rPr>
          <w:color w:val="auto"/>
          <w:vertAlign w:val="subscript"/>
        </w:rPr>
        <w:t>2</w:t>
      </w:r>
      <w:r w:rsidRPr="00A366ED">
        <w:rPr>
          <w:color w:val="auto"/>
        </w:rPr>
        <w:t xml:space="preserve">0. </w:t>
      </w:r>
    </w:p>
    <w:p w14:paraId="49E7DFB7" w14:textId="77777777" w:rsidR="00D25B1E" w:rsidRPr="00A366ED" w:rsidRDefault="00D25B1E" w:rsidP="00A366ED">
      <w:pPr>
        <w:widowControl/>
        <w:rPr>
          <w:color w:val="auto"/>
        </w:rPr>
      </w:pPr>
    </w:p>
    <w:p w14:paraId="4241D46C" w14:textId="37B60531" w:rsidR="00D25B1E" w:rsidRPr="00A366ED" w:rsidRDefault="00D25B1E" w:rsidP="00A366ED">
      <w:pPr>
        <w:widowControl/>
        <w:rPr>
          <w:color w:val="auto"/>
        </w:rPr>
      </w:pPr>
      <w:r w:rsidRPr="00A366ED">
        <w:rPr>
          <w:color w:val="auto"/>
        </w:rPr>
        <w:t xml:space="preserve">7.3.4 Run the PCR in a thermal cycler with the following parameters: 98 </w:t>
      </w:r>
      <w:r w:rsidR="00A366ED" w:rsidRPr="00A366ED">
        <w:rPr>
          <w:color w:val="auto"/>
        </w:rPr>
        <w:t>°</w:t>
      </w:r>
      <w:r w:rsidRPr="00A366ED">
        <w:rPr>
          <w:color w:val="auto"/>
        </w:rPr>
        <w:t xml:space="preserve">C for 3 min, 98 </w:t>
      </w:r>
      <w:r w:rsidR="00A366ED" w:rsidRPr="00A366ED">
        <w:rPr>
          <w:color w:val="auto"/>
        </w:rPr>
        <w:t>°</w:t>
      </w:r>
      <w:r w:rsidRPr="00A366ED">
        <w:rPr>
          <w:color w:val="auto"/>
        </w:rPr>
        <w:t xml:space="preserve">C for 30 s (step 2), 63 </w:t>
      </w:r>
      <w:r w:rsidR="00A366ED" w:rsidRPr="00A366ED">
        <w:rPr>
          <w:color w:val="auto"/>
        </w:rPr>
        <w:t>°</w:t>
      </w:r>
      <w:r w:rsidRPr="00A366ED">
        <w:rPr>
          <w:color w:val="auto"/>
        </w:rPr>
        <w:t>C for 30 s</w:t>
      </w:r>
      <w:r w:rsidR="00B83535" w:rsidRPr="00A366ED">
        <w:rPr>
          <w:color w:val="auto"/>
        </w:rPr>
        <w:t xml:space="preserve"> (step 3)</w:t>
      </w:r>
      <w:r w:rsidRPr="00A366ED">
        <w:rPr>
          <w:color w:val="auto"/>
        </w:rPr>
        <w:t xml:space="preserve">, 72 </w:t>
      </w:r>
      <w:r w:rsidR="00A366ED" w:rsidRPr="00A366ED">
        <w:rPr>
          <w:color w:val="auto"/>
        </w:rPr>
        <w:t>°</w:t>
      </w:r>
      <w:r w:rsidRPr="00A366ED">
        <w:rPr>
          <w:color w:val="auto"/>
        </w:rPr>
        <w:t>C for 15 s (step 4), repeat steps 2</w:t>
      </w:r>
      <w:r w:rsidR="00F15372" w:rsidRPr="00F15372">
        <w:rPr>
          <w:color w:val="auto"/>
        </w:rPr>
        <w:t>‒</w:t>
      </w:r>
      <w:r w:rsidRPr="00A366ED">
        <w:rPr>
          <w:color w:val="auto"/>
        </w:rPr>
        <w:t xml:space="preserve">4 for another 34 cycles, 72 </w:t>
      </w:r>
      <w:r w:rsidR="00A366ED" w:rsidRPr="00A366ED">
        <w:rPr>
          <w:color w:val="auto"/>
        </w:rPr>
        <w:t>°</w:t>
      </w:r>
      <w:r w:rsidRPr="00A366ED">
        <w:rPr>
          <w:color w:val="auto"/>
        </w:rPr>
        <w:t xml:space="preserve">C for 2 min, and </w:t>
      </w:r>
      <w:r w:rsidR="00F15372">
        <w:rPr>
          <w:color w:val="auto"/>
        </w:rPr>
        <w:t xml:space="preserve">hold at </w:t>
      </w:r>
      <w:r w:rsidRPr="00A366ED">
        <w:rPr>
          <w:color w:val="auto"/>
        </w:rPr>
        <w:t xml:space="preserve">4 </w:t>
      </w:r>
      <w:r w:rsidR="00A366ED" w:rsidRPr="00A366ED">
        <w:rPr>
          <w:color w:val="auto"/>
        </w:rPr>
        <w:t>°</w:t>
      </w:r>
      <w:r w:rsidR="00F15372">
        <w:rPr>
          <w:color w:val="auto"/>
        </w:rPr>
        <w:t>C</w:t>
      </w:r>
      <w:r w:rsidRPr="00A366ED">
        <w:rPr>
          <w:color w:val="auto"/>
        </w:rPr>
        <w:t>.</w:t>
      </w:r>
    </w:p>
    <w:p w14:paraId="7864A168" w14:textId="77777777" w:rsidR="00C8677F" w:rsidRPr="00A366ED" w:rsidRDefault="00C8677F" w:rsidP="00A366ED">
      <w:pPr>
        <w:widowControl/>
        <w:rPr>
          <w:color w:val="auto"/>
        </w:rPr>
      </w:pPr>
    </w:p>
    <w:p w14:paraId="47615EE0" w14:textId="76AC7FD6" w:rsidR="00D25B1E" w:rsidRPr="00A366ED" w:rsidRDefault="00152681" w:rsidP="00A366ED">
      <w:pPr>
        <w:widowControl/>
        <w:rPr>
          <w:color w:val="auto"/>
        </w:rPr>
      </w:pPr>
      <w:r w:rsidRPr="00A366ED">
        <w:rPr>
          <w:color w:val="auto"/>
        </w:rPr>
        <w:t>7.3.5 Resolve the reaction on 2% agarose gel and purify the PCR product using a gel extraction kit according to manufacturer’s instructions.</w:t>
      </w:r>
      <w:r w:rsidR="001B17BD" w:rsidRPr="00A366ED">
        <w:rPr>
          <w:color w:val="auto"/>
        </w:rPr>
        <w:t xml:space="preserve"> Quantify the DNA using </w:t>
      </w:r>
      <w:r w:rsidR="00F61124" w:rsidRPr="00A366ED">
        <w:rPr>
          <w:color w:val="auto"/>
        </w:rPr>
        <w:t>a spectrophotometer at a wavelength of 260</w:t>
      </w:r>
      <w:r w:rsidR="00F15372">
        <w:rPr>
          <w:color w:val="auto"/>
        </w:rPr>
        <w:t xml:space="preserve"> </w:t>
      </w:r>
      <w:r w:rsidR="00F61124" w:rsidRPr="00A366ED">
        <w:rPr>
          <w:color w:val="auto"/>
        </w:rPr>
        <w:t>nm absorbance</w:t>
      </w:r>
      <w:r w:rsidR="00EE4FDE" w:rsidRPr="00A366ED">
        <w:rPr>
          <w:color w:val="auto"/>
        </w:rPr>
        <w:t xml:space="preserve"> (see </w:t>
      </w:r>
      <w:r w:rsidR="00337936">
        <w:rPr>
          <w:color w:val="auto"/>
        </w:rPr>
        <w:t xml:space="preserve">the </w:t>
      </w:r>
      <w:bookmarkStart w:id="1" w:name="_GoBack"/>
      <w:bookmarkEnd w:id="1"/>
      <w:r w:rsidR="00A366ED" w:rsidRPr="00A366ED">
        <w:rPr>
          <w:b/>
          <w:color w:val="auto"/>
        </w:rPr>
        <w:t>Table of Materials</w:t>
      </w:r>
      <w:r w:rsidR="00EE4FDE" w:rsidRPr="00A366ED">
        <w:rPr>
          <w:color w:val="auto"/>
        </w:rPr>
        <w:t>)</w:t>
      </w:r>
      <w:r w:rsidR="001B17BD" w:rsidRPr="00A366ED">
        <w:rPr>
          <w:color w:val="auto"/>
        </w:rPr>
        <w:t>.</w:t>
      </w:r>
    </w:p>
    <w:p w14:paraId="13D283E4" w14:textId="77777777" w:rsidR="00D25B1E" w:rsidRPr="00A366ED" w:rsidRDefault="00D25B1E" w:rsidP="00A366ED">
      <w:pPr>
        <w:widowControl/>
        <w:rPr>
          <w:color w:val="auto"/>
        </w:rPr>
      </w:pPr>
    </w:p>
    <w:p w14:paraId="20FA1E20" w14:textId="524048F1" w:rsidR="00596DF6" w:rsidRPr="00A366ED" w:rsidRDefault="00596DF6" w:rsidP="00A366ED">
      <w:pPr>
        <w:widowControl/>
        <w:rPr>
          <w:color w:val="auto"/>
        </w:rPr>
      </w:pPr>
      <w:r w:rsidRPr="00A366ED">
        <w:rPr>
          <w:color w:val="auto"/>
        </w:rPr>
        <w:t xml:space="preserve">7.3.6 </w:t>
      </w:r>
      <w:r w:rsidR="00152681" w:rsidRPr="00A366ED">
        <w:rPr>
          <w:color w:val="auto"/>
        </w:rPr>
        <w:t>Synthesize the following round 2 PCR primers:</w:t>
      </w:r>
      <w:r w:rsidR="00F15372">
        <w:rPr>
          <w:color w:val="auto"/>
        </w:rPr>
        <w:t xml:space="preserve"> </w:t>
      </w:r>
      <w:r w:rsidRPr="00A366ED">
        <w:rPr>
          <w:color w:val="auto"/>
        </w:rPr>
        <w:t xml:space="preserve">(c) </w:t>
      </w:r>
      <w:r w:rsidR="00E41DC4" w:rsidRPr="00A366ED">
        <w:rPr>
          <w:color w:val="auto"/>
          <w:szCs w:val="22"/>
        </w:rPr>
        <w:t>5’</w:t>
      </w:r>
      <w:r w:rsidR="00F15372" w:rsidRPr="00F15372">
        <w:rPr>
          <w:color w:val="auto"/>
          <w:szCs w:val="22"/>
        </w:rPr>
        <w:t>‒</w:t>
      </w:r>
      <w:r w:rsidR="00E41DC4" w:rsidRPr="00A366ED">
        <w:rPr>
          <w:color w:val="auto"/>
        </w:rPr>
        <w:t xml:space="preserve"> </w:t>
      </w:r>
      <w:r w:rsidR="007204AB" w:rsidRPr="00A366ED">
        <w:rPr>
          <w:color w:val="auto"/>
        </w:rPr>
        <w:t>AATGATACGGCGACCACCGAGATCTACACCCTACACGAGCGTTATCGAGGTC</w:t>
      </w:r>
      <w:r w:rsidR="00E41DC4" w:rsidRPr="00A366ED">
        <w:rPr>
          <w:color w:val="auto"/>
        </w:rPr>
        <w:t>–3’</w:t>
      </w:r>
      <w:r w:rsidR="00F15372">
        <w:rPr>
          <w:color w:val="auto"/>
        </w:rPr>
        <w:t xml:space="preserve">; </w:t>
      </w:r>
      <w:r w:rsidRPr="00A366ED">
        <w:rPr>
          <w:color w:val="auto"/>
        </w:rPr>
        <w:t>(d)</w:t>
      </w:r>
      <w:r w:rsidR="00BD6764">
        <w:rPr>
          <w:color w:val="auto"/>
        </w:rPr>
        <w:t xml:space="preserve"> </w:t>
      </w:r>
      <w:r w:rsidR="00E41DC4" w:rsidRPr="00A366ED">
        <w:rPr>
          <w:color w:val="auto"/>
          <w:szCs w:val="22"/>
        </w:rPr>
        <w:t>5’</w:t>
      </w:r>
      <w:r w:rsidR="00F15372" w:rsidRPr="00F15372">
        <w:rPr>
          <w:color w:val="auto"/>
          <w:szCs w:val="22"/>
        </w:rPr>
        <w:t>‒</w:t>
      </w:r>
      <w:r w:rsidR="007204AB" w:rsidRPr="00A366ED">
        <w:rPr>
          <w:color w:val="auto"/>
        </w:rPr>
        <w:t>CAAGCAGAAGACGGCATACGAGAT-[barcode]</w:t>
      </w:r>
      <w:r w:rsidR="00E41DC4" w:rsidRPr="00A366ED">
        <w:rPr>
          <w:color w:val="auto"/>
        </w:rPr>
        <w:t>-</w:t>
      </w:r>
      <w:r w:rsidR="007204AB" w:rsidRPr="00A366ED">
        <w:rPr>
          <w:color w:val="auto"/>
        </w:rPr>
        <w:t>GTGACTGGAGTTCAGACGTGTGCTCTTCCGATCT</w:t>
      </w:r>
      <w:r w:rsidR="00E41DC4" w:rsidRPr="00A366ED">
        <w:rPr>
          <w:color w:val="auto"/>
        </w:rPr>
        <w:t>–3’</w:t>
      </w:r>
    </w:p>
    <w:p w14:paraId="2AB06E40" w14:textId="77777777" w:rsidR="001B17BD" w:rsidRPr="00A366ED" w:rsidRDefault="001B17BD" w:rsidP="00A366ED">
      <w:pPr>
        <w:widowControl/>
        <w:rPr>
          <w:color w:val="auto"/>
        </w:rPr>
      </w:pPr>
    </w:p>
    <w:p w14:paraId="7791D390" w14:textId="29A8AA27" w:rsidR="001B17BD" w:rsidRPr="00A366ED" w:rsidRDefault="001B17BD" w:rsidP="00A366ED">
      <w:pPr>
        <w:widowControl/>
        <w:rPr>
          <w:color w:val="auto"/>
        </w:rPr>
      </w:pPr>
      <w:r w:rsidRPr="00A366ED">
        <w:rPr>
          <w:color w:val="auto"/>
        </w:rPr>
        <w:t xml:space="preserve">7.3.7 </w:t>
      </w:r>
      <w:r w:rsidR="00CC394E" w:rsidRPr="00A366ED">
        <w:rPr>
          <w:color w:val="auto"/>
        </w:rPr>
        <w:t xml:space="preserve">Set up a 20 </w:t>
      </w:r>
      <w:r w:rsidR="00A366ED">
        <w:rPr>
          <w:color w:val="auto"/>
        </w:rPr>
        <w:t>µL</w:t>
      </w:r>
      <w:r w:rsidR="00CC394E" w:rsidRPr="00A366ED">
        <w:rPr>
          <w:color w:val="auto"/>
        </w:rPr>
        <w:t xml:space="preserve"> PCR reaction mix</w:t>
      </w:r>
      <w:r w:rsidR="00F15372">
        <w:rPr>
          <w:color w:val="auto"/>
        </w:rPr>
        <w:t xml:space="preserve"> containing </w:t>
      </w:r>
      <w:r w:rsidR="00CC394E" w:rsidRPr="00A366ED">
        <w:rPr>
          <w:color w:val="auto"/>
        </w:rPr>
        <w:t>4</w:t>
      </w:r>
      <w:r w:rsidRPr="00A366ED">
        <w:rPr>
          <w:color w:val="auto"/>
        </w:rPr>
        <w:t xml:space="preserve"> </w:t>
      </w:r>
      <w:r w:rsidR="00A366ED">
        <w:rPr>
          <w:color w:val="auto"/>
        </w:rPr>
        <w:t>µL</w:t>
      </w:r>
      <w:r w:rsidRPr="00A366ED">
        <w:rPr>
          <w:color w:val="auto"/>
        </w:rPr>
        <w:t xml:space="preserve"> </w:t>
      </w:r>
      <w:r w:rsidR="00F15372">
        <w:rPr>
          <w:color w:val="auto"/>
        </w:rPr>
        <w:t xml:space="preserve">of </w:t>
      </w:r>
      <w:r w:rsidRPr="00A366ED">
        <w:rPr>
          <w:color w:val="auto"/>
        </w:rPr>
        <w:t>PCR reaction buffer (5x)</w:t>
      </w:r>
      <w:r w:rsidR="00CC394E" w:rsidRPr="00A366ED">
        <w:rPr>
          <w:color w:val="auto"/>
        </w:rPr>
        <w:t>, 0.4</w:t>
      </w:r>
      <w:r w:rsidRPr="00A366ED">
        <w:rPr>
          <w:color w:val="auto"/>
        </w:rPr>
        <w:t xml:space="preserve"> </w:t>
      </w:r>
      <w:r w:rsidR="00A366ED">
        <w:rPr>
          <w:color w:val="auto"/>
        </w:rPr>
        <w:t>µL</w:t>
      </w:r>
      <w:r w:rsidRPr="00A366ED">
        <w:rPr>
          <w:color w:val="auto"/>
        </w:rPr>
        <w:t xml:space="preserve"> </w:t>
      </w:r>
      <w:r w:rsidR="00F15372">
        <w:rPr>
          <w:color w:val="auto"/>
        </w:rPr>
        <w:t xml:space="preserve">of </w:t>
      </w:r>
      <w:r w:rsidRPr="00A366ED">
        <w:rPr>
          <w:color w:val="auto"/>
        </w:rPr>
        <w:t>dNTP (10</w:t>
      </w:r>
      <w:r w:rsidR="00F15372">
        <w:rPr>
          <w:color w:val="auto"/>
        </w:rPr>
        <w:t xml:space="preserve"> </w:t>
      </w:r>
      <w:r w:rsidRPr="00A366ED">
        <w:rPr>
          <w:color w:val="auto"/>
        </w:rPr>
        <w:t>mM)</w:t>
      </w:r>
      <w:r w:rsidR="00CC394E" w:rsidRPr="00A366ED">
        <w:rPr>
          <w:color w:val="auto"/>
        </w:rPr>
        <w:t>, 2</w:t>
      </w:r>
      <w:r w:rsidRPr="00A366ED">
        <w:rPr>
          <w:color w:val="auto"/>
        </w:rPr>
        <w:t xml:space="preserve"> </w:t>
      </w:r>
      <w:r w:rsidR="00A366ED">
        <w:rPr>
          <w:color w:val="auto"/>
        </w:rPr>
        <w:t>µL</w:t>
      </w:r>
      <w:r w:rsidR="00F15372">
        <w:rPr>
          <w:color w:val="auto"/>
        </w:rPr>
        <w:t xml:space="preserve"> of </w:t>
      </w:r>
      <w:r w:rsidRPr="00A366ED">
        <w:rPr>
          <w:color w:val="auto"/>
        </w:rPr>
        <w:t xml:space="preserve">primer </w:t>
      </w:r>
      <w:r w:rsidR="00CC394E" w:rsidRPr="00A366ED">
        <w:rPr>
          <w:color w:val="auto"/>
        </w:rPr>
        <w:t>c</w:t>
      </w:r>
      <w:r w:rsidRPr="00A366ED">
        <w:rPr>
          <w:color w:val="auto"/>
        </w:rPr>
        <w:t xml:space="preserve"> (10</w:t>
      </w:r>
      <w:r w:rsidR="00F15372">
        <w:rPr>
          <w:color w:val="auto"/>
        </w:rPr>
        <w:t xml:space="preserve"> </w:t>
      </w:r>
      <w:r w:rsidR="00B37831" w:rsidRPr="00A366ED">
        <w:rPr>
          <w:color w:val="auto"/>
        </w:rPr>
        <w:t>µ</w:t>
      </w:r>
      <w:r w:rsidRPr="00A366ED">
        <w:rPr>
          <w:color w:val="auto"/>
        </w:rPr>
        <w:t xml:space="preserve">M), </w:t>
      </w:r>
      <w:r w:rsidR="00CC394E" w:rsidRPr="00A366ED">
        <w:rPr>
          <w:color w:val="auto"/>
        </w:rPr>
        <w:t>2</w:t>
      </w:r>
      <w:r w:rsidRPr="00A366ED">
        <w:rPr>
          <w:color w:val="auto"/>
        </w:rPr>
        <w:t xml:space="preserve"> </w:t>
      </w:r>
      <w:r w:rsidR="00A366ED">
        <w:rPr>
          <w:color w:val="auto"/>
        </w:rPr>
        <w:t>µL</w:t>
      </w:r>
      <w:r w:rsidRPr="00A366ED">
        <w:rPr>
          <w:color w:val="auto"/>
        </w:rPr>
        <w:t xml:space="preserve"> </w:t>
      </w:r>
      <w:r w:rsidR="00F15372">
        <w:rPr>
          <w:color w:val="auto"/>
        </w:rPr>
        <w:t xml:space="preserve">of </w:t>
      </w:r>
      <w:r w:rsidRPr="00A366ED">
        <w:rPr>
          <w:color w:val="auto"/>
        </w:rPr>
        <w:t xml:space="preserve">primer </w:t>
      </w:r>
      <w:r w:rsidR="00CC394E" w:rsidRPr="00A366ED">
        <w:rPr>
          <w:color w:val="auto"/>
        </w:rPr>
        <w:t>d</w:t>
      </w:r>
      <w:r w:rsidRPr="00A366ED">
        <w:rPr>
          <w:color w:val="auto"/>
        </w:rPr>
        <w:t xml:space="preserve"> (10</w:t>
      </w:r>
      <w:r w:rsidR="00F15372">
        <w:rPr>
          <w:color w:val="auto"/>
        </w:rPr>
        <w:t xml:space="preserve"> </w:t>
      </w:r>
      <w:r w:rsidR="00B37831" w:rsidRPr="00A366ED">
        <w:rPr>
          <w:color w:val="auto"/>
        </w:rPr>
        <w:t>µ</w:t>
      </w:r>
      <w:r w:rsidRPr="00A366ED">
        <w:rPr>
          <w:color w:val="auto"/>
        </w:rPr>
        <w:t>M</w:t>
      </w:r>
      <w:r w:rsidR="00CC394E" w:rsidRPr="00A366ED">
        <w:rPr>
          <w:color w:val="auto"/>
        </w:rPr>
        <w:t>), 0.2</w:t>
      </w:r>
      <w:r w:rsidRPr="00A366ED">
        <w:rPr>
          <w:color w:val="auto"/>
        </w:rPr>
        <w:t xml:space="preserve"> </w:t>
      </w:r>
      <w:r w:rsidR="00A366ED">
        <w:rPr>
          <w:color w:val="auto"/>
        </w:rPr>
        <w:t>µL</w:t>
      </w:r>
      <w:r w:rsidR="00F15372">
        <w:rPr>
          <w:color w:val="auto"/>
        </w:rPr>
        <w:t xml:space="preserve"> of</w:t>
      </w:r>
      <w:r w:rsidRPr="00A366ED">
        <w:rPr>
          <w:color w:val="auto"/>
        </w:rPr>
        <w:t xml:space="preserve"> DNA polymerase, 2 </w:t>
      </w:r>
      <w:r w:rsidR="00A366ED">
        <w:rPr>
          <w:color w:val="auto"/>
        </w:rPr>
        <w:t>µL</w:t>
      </w:r>
      <w:r w:rsidRPr="00A366ED">
        <w:rPr>
          <w:color w:val="auto"/>
        </w:rPr>
        <w:t xml:space="preserve"> </w:t>
      </w:r>
      <w:r w:rsidR="00F15372">
        <w:rPr>
          <w:color w:val="auto"/>
        </w:rPr>
        <w:t xml:space="preserve">of </w:t>
      </w:r>
      <w:r w:rsidRPr="00A366ED">
        <w:rPr>
          <w:color w:val="auto"/>
        </w:rPr>
        <w:t>DNA</w:t>
      </w:r>
      <w:r w:rsidR="00CC394E" w:rsidRPr="00A366ED">
        <w:rPr>
          <w:color w:val="auto"/>
        </w:rPr>
        <w:t xml:space="preserve"> template (from </w:t>
      </w:r>
      <w:r w:rsidR="00F15372">
        <w:rPr>
          <w:color w:val="auto"/>
        </w:rPr>
        <w:t>s</w:t>
      </w:r>
      <w:r w:rsidR="00CC394E" w:rsidRPr="00A366ED">
        <w:rPr>
          <w:color w:val="auto"/>
        </w:rPr>
        <w:t>tep 7.3.5, diluted 1:100)</w:t>
      </w:r>
      <w:r w:rsidRPr="00A366ED">
        <w:rPr>
          <w:color w:val="auto"/>
        </w:rPr>
        <w:t xml:space="preserve">, </w:t>
      </w:r>
      <w:r w:rsidR="00CC394E" w:rsidRPr="00A366ED">
        <w:rPr>
          <w:color w:val="auto"/>
        </w:rPr>
        <w:t>and 9.4</w:t>
      </w:r>
      <w:r w:rsidRPr="00A366ED">
        <w:rPr>
          <w:color w:val="auto"/>
        </w:rPr>
        <w:t xml:space="preserve"> </w:t>
      </w:r>
      <w:r w:rsidR="00A366ED">
        <w:rPr>
          <w:color w:val="auto"/>
        </w:rPr>
        <w:t>µL</w:t>
      </w:r>
      <w:r w:rsidRPr="00A366ED">
        <w:rPr>
          <w:color w:val="auto"/>
        </w:rPr>
        <w:t xml:space="preserve"> </w:t>
      </w:r>
      <w:r w:rsidR="00F15372">
        <w:rPr>
          <w:color w:val="auto"/>
        </w:rPr>
        <w:t xml:space="preserve">of </w:t>
      </w:r>
      <w:r w:rsidRPr="00A366ED">
        <w:rPr>
          <w:color w:val="auto"/>
        </w:rPr>
        <w:t>ddH</w:t>
      </w:r>
      <w:r w:rsidRPr="00A366ED">
        <w:rPr>
          <w:color w:val="auto"/>
          <w:vertAlign w:val="subscript"/>
        </w:rPr>
        <w:t>2</w:t>
      </w:r>
      <w:r w:rsidR="00F15372">
        <w:rPr>
          <w:color w:val="auto"/>
        </w:rPr>
        <w:t>O</w:t>
      </w:r>
      <w:r w:rsidRPr="00A366ED">
        <w:rPr>
          <w:color w:val="auto"/>
        </w:rPr>
        <w:t xml:space="preserve">. </w:t>
      </w:r>
    </w:p>
    <w:p w14:paraId="306E42DC" w14:textId="77777777" w:rsidR="001B17BD" w:rsidRPr="00A366ED" w:rsidRDefault="001B17BD" w:rsidP="00A366ED">
      <w:pPr>
        <w:widowControl/>
        <w:rPr>
          <w:color w:val="auto"/>
        </w:rPr>
      </w:pPr>
    </w:p>
    <w:p w14:paraId="6689691B" w14:textId="1869F767" w:rsidR="00B37831" w:rsidRPr="00A366ED" w:rsidRDefault="00B37831" w:rsidP="00A366ED">
      <w:pPr>
        <w:widowControl/>
        <w:rPr>
          <w:color w:val="auto"/>
        </w:rPr>
      </w:pPr>
      <w:r w:rsidRPr="00A366ED">
        <w:rPr>
          <w:color w:val="auto"/>
        </w:rPr>
        <w:t>NOTE: The dilution factor for the DNA template may vary depending on its original concentration.</w:t>
      </w:r>
      <w:r w:rsidR="0071767E" w:rsidRPr="00A366ED">
        <w:rPr>
          <w:color w:val="auto"/>
        </w:rPr>
        <w:t xml:space="preserve"> </w:t>
      </w:r>
      <w:r w:rsidR="00D53A24" w:rsidRPr="00A366ED">
        <w:rPr>
          <w:color w:val="auto"/>
        </w:rPr>
        <w:t>I</w:t>
      </w:r>
      <w:r w:rsidR="0071767E" w:rsidRPr="00A366ED">
        <w:rPr>
          <w:color w:val="auto"/>
        </w:rPr>
        <w:t>f the concentration is around 20</w:t>
      </w:r>
      <w:r w:rsidR="00F15372" w:rsidRPr="00F15372">
        <w:rPr>
          <w:color w:val="auto"/>
        </w:rPr>
        <w:t>‒</w:t>
      </w:r>
      <w:r w:rsidR="0071767E" w:rsidRPr="00A366ED">
        <w:rPr>
          <w:color w:val="auto"/>
        </w:rPr>
        <w:t>40 ng/</w:t>
      </w:r>
      <w:r w:rsidR="00A366ED">
        <w:rPr>
          <w:color w:val="auto"/>
        </w:rPr>
        <w:t>µL</w:t>
      </w:r>
      <w:r w:rsidR="00D53A24" w:rsidRPr="00A366ED">
        <w:rPr>
          <w:color w:val="auto"/>
        </w:rPr>
        <w:t>, use a 1:100 dilution factor</w:t>
      </w:r>
      <w:r w:rsidR="0071767E" w:rsidRPr="00A366ED">
        <w:rPr>
          <w:color w:val="auto"/>
        </w:rPr>
        <w:t>.</w:t>
      </w:r>
      <w:r w:rsidRPr="00A366ED">
        <w:rPr>
          <w:color w:val="auto"/>
        </w:rPr>
        <w:t xml:space="preserve"> </w:t>
      </w:r>
      <w:r w:rsidR="00CD082B" w:rsidRPr="00A366ED">
        <w:rPr>
          <w:color w:val="auto"/>
        </w:rPr>
        <w:t>In a</w:t>
      </w:r>
      <w:r w:rsidR="0071767E" w:rsidRPr="00A366ED">
        <w:rPr>
          <w:color w:val="auto"/>
        </w:rPr>
        <w:t>ddition, pick</w:t>
      </w:r>
      <w:r w:rsidRPr="00A366ED">
        <w:rPr>
          <w:color w:val="auto"/>
        </w:rPr>
        <w:t xml:space="preserve"> a different barcode for </w:t>
      </w:r>
      <w:r w:rsidR="00CD082B" w:rsidRPr="00A366ED">
        <w:rPr>
          <w:color w:val="auto"/>
        </w:rPr>
        <w:t>each experimental</w:t>
      </w:r>
      <w:r w:rsidRPr="00A366ED">
        <w:rPr>
          <w:color w:val="auto"/>
        </w:rPr>
        <w:t xml:space="preserve"> sample, if the sa</w:t>
      </w:r>
      <w:r w:rsidR="00CD082B" w:rsidRPr="00A366ED">
        <w:rPr>
          <w:color w:val="auto"/>
        </w:rPr>
        <w:t>me primer</w:t>
      </w:r>
      <w:r w:rsidRPr="00A366ED">
        <w:rPr>
          <w:color w:val="auto"/>
        </w:rPr>
        <w:t xml:space="preserve"> a and </w:t>
      </w:r>
      <w:r w:rsidR="00CD082B" w:rsidRPr="00A366ED">
        <w:rPr>
          <w:color w:val="auto"/>
        </w:rPr>
        <w:t xml:space="preserve">primer </w:t>
      </w:r>
      <w:r w:rsidRPr="00A366ED">
        <w:rPr>
          <w:color w:val="auto"/>
        </w:rPr>
        <w:t xml:space="preserve">b are used in </w:t>
      </w:r>
      <w:r w:rsidR="00F15372">
        <w:rPr>
          <w:color w:val="auto"/>
        </w:rPr>
        <w:t>s</w:t>
      </w:r>
      <w:r w:rsidRPr="00A366ED">
        <w:rPr>
          <w:color w:val="auto"/>
        </w:rPr>
        <w:t xml:space="preserve">tep 7.3.3. </w:t>
      </w:r>
    </w:p>
    <w:p w14:paraId="101EB1EA" w14:textId="77777777" w:rsidR="00B37831" w:rsidRPr="00A366ED" w:rsidRDefault="00B37831" w:rsidP="00A366ED">
      <w:pPr>
        <w:widowControl/>
        <w:rPr>
          <w:color w:val="auto"/>
        </w:rPr>
      </w:pPr>
    </w:p>
    <w:p w14:paraId="1107BC07" w14:textId="2F6A227D" w:rsidR="001B17BD" w:rsidRPr="00A366ED" w:rsidRDefault="001B17BD" w:rsidP="00A366ED">
      <w:pPr>
        <w:widowControl/>
        <w:rPr>
          <w:color w:val="auto"/>
        </w:rPr>
      </w:pPr>
      <w:r w:rsidRPr="00A366ED">
        <w:rPr>
          <w:color w:val="auto"/>
        </w:rPr>
        <w:t xml:space="preserve">7.3.8 Run the PCR in a thermal cycler with the following parameters: 98 </w:t>
      </w:r>
      <w:r w:rsidR="00A366ED" w:rsidRPr="00A366ED">
        <w:rPr>
          <w:color w:val="auto"/>
        </w:rPr>
        <w:t>°</w:t>
      </w:r>
      <w:r w:rsidRPr="00A366ED">
        <w:rPr>
          <w:color w:val="auto"/>
        </w:rPr>
        <w:t xml:space="preserve">C for 3 min, 98 </w:t>
      </w:r>
      <w:r w:rsidR="00A366ED" w:rsidRPr="00A366ED">
        <w:rPr>
          <w:color w:val="auto"/>
        </w:rPr>
        <w:t>°</w:t>
      </w:r>
      <w:r w:rsidRPr="00A366ED">
        <w:rPr>
          <w:color w:val="auto"/>
        </w:rPr>
        <w:t>C for 30 s (step 2), 6</w:t>
      </w:r>
      <w:r w:rsidR="00CD082B" w:rsidRPr="00A366ED">
        <w:rPr>
          <w:color w:val="auto"/>
        </w:rPr>
        <w:t>5</w:t>
      </w:r>
      <w:r w:rsidRPr="00A366ED">
        <w:rPr>
          <w:color w:val="auto"/>
        </w:rPr>
        <w:t xml:space="preserve"> </w:t>
      </w:r>
      <w:r w:rsidR="00A366ED" w:rsidRPr="00A366ED">
        <w:rPr>
          <w:color w:val="auto"/>
        </w:rPr>
        <w:t>°</w:t>
      </w:r>
      <w:r w:rsidRPr="00A366ED">
        <w:rPr>
          <w:color w:val="auto"/>
        </w:rPr>
        <w:t>C for 30 s</w:t>
      </w:r>
      <w:r w:rsidR="00B83535" w:rsidRPr="00A366ED">
        <w:rPr>
          <w:color w:val="auto"/>
        </w:rPr>
        <w:t xml:space="preserve"> (step 3)</w:t>
      </w:r>
      <w:r w:rsidRPr="00A366ED">
        <w:rPr>
          <w:color w:val="auto"/>
        </w:rPr>
        <w:t xml:space="preserve">, 72 </w:t>
      </w:r>
      <w:r w:rsidR="00A366ED" w:rsidRPr="00A366ED">
        <w:rPr>
          <w:color w:val="auto"/>
        </w:rPr>
        <w:t>°</w:t>
      </w:r>
      <w:r w:rsidRPr="00A366ED">
        <w:rPr>
          <w:color w:val="auto"/>
        </w:rPr>
        <w:t xml:space="preserve">C for </w:t>
      </w:r>
      <w:r w:rsidR="00CD082B" w:rsidRPr="00A366ED">
        <w:rPr>
          <w:color w:val="auto"/>
        </w:rPr>
        <w:t>30</w:t>
      </w:r>
      <w:r w:rsidRPr="00A366ED">
        <w:rPr>
          <w:color w:val="auto"/>
        </w:rPr>
        <w:t xml:space="preserve"> s (step 4), repeat steps 2</w:t>
      </w:r>
      <w:r w:rsidR="00F15372" w:rsidRPr="00F15372">
        <w:rPr>
          <w:color w:val="auto"/>
        </w:rPr>
        <w:t>‒</w:t>
      </w:r>
      <w:r w:rsidRPr="00A366ED">
        <w:rPr>
          <w:color w:val="auto"/>
        </w:rPr>
        <w:t>4 for another</w:t>
      </w:r>
      <w:r w:rsidR="00CD082B" w:rsidRPr="00A366ED">
        <w:rPr>
          <w:color w:val="auto"/>
        </w:rPr>
        <w:t xml:space="preserve"> 1</w:t>
      </w:r>
      <w:r w:rsidRPr="00A366ED">
        <w:rPr>
          <w:color w:val="auto"/>
        </w:rPr>
        <w:t xml:space="preserve">4 cycles, 72 </w:t>
      </w:r>
      <w:r w:rsidR="00A366ED" w:rsidRPr="00A366ED">
        <w:rPr>
          <w:color w:val="auto"/>
        </w:rPr>
        <w:t>°</w:t>
      </w:r>
      <w:r w:rsidRPr="00A366ED">
        <w:rPr>
          <w:color w:val="auto"/>
        </w:rPr>
        <w:t xml:space="preserve">C for 2 min, and 4 </w:t>
      </w:r>
      <w:r w:rsidR="00A366ED" w:rsidRPr="00A366ED">
        <w:rPr>
          <w:color w:val="auto"/>
        </w:rPr>
        <w:t>°</w:t>
      </w:r>
      <w:r w:rsidRPr="00A366ED">
        <w:rPr>
          <w:color w:val="auto"/>
        </w:rPr>
        <w:t>C hold.</w:t>
      </w:r>
    </w:p>
    <w:p w14:paraId="47E814EA" w14:textId="7E763F66" w:rsidR="001B17BD" w:rsidRPr="00A366ED" w:rsidRDefault="001B17BD" w:rsidP="00A366ED">
      <w:pPr>
        <w:widowControl/>
        <w:rPr>
          <w:color w:val="auto"/>
        </w:rPr>
      </w:pPr>
    </w:p>
    <w:p w14:paraId="1AB09F6B" w14:textId="58E3DFEA" w:rsidR="001B17BD" w:rsidRPr="00A366ED" w:rsidRDefault="00CD082B" w:rsidP="00A366ED">
      <w:pPr>
        <w:widowControl/>
        <w:rPr>
          <w:color w:val="auto"/>
        </w:rPr>
      </w:pPr>
      <w:r w:rsidRPr="00A366ED">
        <w:rPr>
          <w:color w:val="auto"/>
        </w:rPr>
        <w:t xml:space="preserve">7.3.9 </w:t>
      </w:r>
      <w:r w:rsidR="000E61E7" w:rsidRPr="00A366ED">
        <w:rPr>
          <w:color w:val="auto"/>
        </w:rPr>
        <w:t>R</w:t>
      </w:r>
      <w:r w:rsidR="00AB6F9B" w:rsidRPr="00A366ED">
        <w:rPr>
          <w:color w:val="auto"/>
        </w:rPr>
        <w:t>esolve</w:t>
      </w:r>
      <w:r w:rsidR="000E61E7" w:rsidRPr="00A366ED">
        <w:rPr>
          <w:color w:val="auto"/>
        </w:rPr>
        <w:t xml:space="preserve"> 5 </w:t>
      </w:r>
      <w:r w:rsidR="00A366ED">
        <w:rPr>
          <w:color w:val="auto"/>
        </w:rPr>
        <w:t>µL</w:t>
      </w:r>
      <w:r w:rsidR="000E61E7" w:rsidRPr="00A366ED">
        <w:rPr>
          <w:color w:val="auto"/>
        </w:rPr>
        <w:t xml:space="preserve"> of each reaction on a 2% agarose gel to determine the success of the PCRs. Combine all the samples together (</w:t>
      </w:r>
      <w:proofErr w:type="gramStart"/>
      <w:r w:rsidR="000E61E7" w:rsidRPr="00A366ED">
        <w:rPr>
          <w:color w:val="auto"/>
        </w:rPr>
        <w:t>assuming that</w:t>
      </w:r>
      <w:proofErr w:type="gramEnd"/>
      <w:r w:rsidR="000E61E7" w:rsidRPr="00A366ED">
        <w:rPr>
          <w:color w:val="auto"/>
        </w:rPr>
        <w:t xml:space="preserve"> a different barcode has been used for each sample) and clean up the pooled DNA using a PCR purification kit according to manufacturer’s instructions. If some of the PCRs exhibit more than one band (indicating the presence of non-specific products), perform an additional gel extraction step. </w:t>
      </w:r>
    </w:p>
    <w:p w14:paraId="02A6A7F8" w14:textId="77777777" w:rsidR="000E61E7" w:rsidRPr="00A366ED" w:rsidRDefault="000E61E7" w:rsidP="00A366ED">
      <w:pPr>
        <w:widowControl/>
        <w:rPr>
          <w:color w:val="auto"/>
        </w:rPr>
      </w:pPr>
    </w:p>
    <w:p w14:paraId="57304CA2" w14:textId="748C0E50" w:rsidR="00152681" w:rsidRPr="00A366ED" w:rsidRDefault="00B57AB9" w:rsidP="00A366ED">
      <w:pPr>
        <w:widowControl/>
        <w:rPr>
          <w:color w:val="auto"/>
        </w:rPr>
      </w:pPr>
      <w:r w:rsidRPr="00A366ED">
        <w:rPr>
          <w:color w:val="auto"/>
        </w:rPr>
        <w:t xml:space="preserve">7.3.10 </w:t>
      </w:r>
      <w:r w:rsidR="00152681" w:rsidRPr="00A366ED">
        <w:rPr>
          <w:color w:val="auto"/>
        </w:rPr>
        <w:t xml:space="preserve">Sequence the library on </w:t>
      </w:r>
      <w:r w:rsidR="00BC7259" w:rsidRPr="00A366ED">
        <w:rPr>
          <w:color w:val="auto"/>
        </w:rPr>
        <w:t xml:space="preserve">a </w:t>
      </w:r>
      <w:r w:rsidR="003E2F0B" w:rsidRPr="00A366ED">
        <w:rPr>
          <w:color w:val="auto"/>
        </w:rPr>
        <w:t>high throughput</w:t>
      </w:r>
      <w:r w:rsidR="00BC7259" w:rsidRPr="00A366ED">
        <w:rPr>
          <w:color w:val="auto"/>
        </w:rPr>
        <w:t xml:space="preserve"> sequenc</w:t>
      </w:r>
      <w:r w:rsidR="003E2F0B" w:rsidRPr="00A366ED">
        <w:rPr>
          <w:color w:val="auto"/>
        </w:rPr>
        <w:t>ing instrument</w:t>
      </w:r>
      <w:r w:rsidR="00BC7259" w:rsidRPr="00A366ED">
        <w:rPr>
          <w:color w:val="auto"/>
        </w:rPr>
        <w:t xml:space="preserve"> (see </w:t>
      </w:r>
      <w:r w:rsidR="00A366ED" w:rsidRPr="00A366ED">
        <w:rPr>
          <w:b/>
          <w:color w:val="auto"/>
        </w:rPr>
        <w:t>Table of Materials</w:t>
      </w:r>
      <w:r w:rsidR="00BC7259" w:rsidRPr="00A366ED">
        <w:rPr>
          <w:color w:val="auto"/>
        </w:rPr>
        <w:t>)</w:t>
      </w:r>
      <w:r w:rsidR="00152681" w:rsidRPr="00A366ED">
        <w:rPr>
          <w:color w:val="auto"/>
        </w:rPr>
        <w:t xml:space="preserve"> </w:t>
      </w:r>
      <w:r w:rsidR="00D34043" w:rsidRPr="00A366ED">
        <w:rPr>
          <w:color w:val="auto"/>
        </w:rPr>
        <w:t xml:space="preserve">according to manufacturer’s instructions </w:t>
      </w:r>
      <w:r w:rsidR="00152681" w:rsidRPr="00A366ED">
        <w:rPr>
          <w:color w:val="auto"/>
        </w:rPr>
        <w:t>to produce paired 151 bp reads.</w:t>
      </w:r>
      <w:r w:rsidR="00E851A9" w:rsidRPr="00A366ED">
        <w:rPr>
          <w:color w:val="auto"/>
        </w:rPr>
        <w:t xml:space="preserve"> </w:t>
      </w:r>
      <w:r w:rsidR="00D34043" w:rsidRPr="00A366ED">
        <w:rPr>
          <w:color w:val="auto"/>
        </w:rPr>
        <w:t xml:space="preserve">The read 1 sequencing primer is custom designed and </w:t>
      </w:r>
      <w:proofErr w:type="gramStart"/>
      <w:r w:rsidR="00D34043" w:rsidRPr="00A366ED">
        <w:rPr>
          <w:color w:val="auto"/>
        </w:rPr>
        <w:t>has to</w:t>
      </w:r>
      <w:proofErr w:type="gramEnd"/>
      <w:r w:rsidR="00D34043" w:rsidRPr="00A366ED">
        <w:rPr>
          <w:color w:val="auto"/>
        </w:rPr>
        <w:t xml:space="preserve"> be provided</w:t>
      </w:r>
      <w:r w:rsidR="003E2F0B" w:rsidRPr="00A366ED">
        <w:rPr>
          <w:color w:val="auto"/>
        </w:rPr>
        <w:t xml:space="preserve"> separately</w:t>
      </w:r>
      <w:r w:rsidR="00D34043" w:rsidRPr="00A366ED">
        <w:rPr>
          <w:color w:val="auto"/>
        </w:rPr>
        <w:t>. Its sequence is as follows:</w:t>
      </w:r>
      <w:r w:rsidR="00E851A9" w:rsidRPr="00A366ED">
        <w:rPr>
          <w:color w:val="auto"/>
        </w:rPr>
        <w:t xml:space="preserve"> </w:t>
      </w:r>
      <w:r w:rsidR="00D34043" w:rsidRPr="00A366ED">
        <w:rPr>
          <w:color w:val="auto"/>
        </w:rPr>
        <w:t>Read</w:t>
      </w:r>
      <w:r w:rsidR="00E851A9" w:rsidRPr="00A366ED">
        <w:rPr>
          <w:color w:val="auto"/>
        </w:rPr>
        <w:t>1</w:t>
      </w:r>
      <w:r w:rsidR="00D34043" w:rsidRPr="00A366ED">
        <w:rPr>
          <w:color w:val="auto"/>
        </w:rPr>
        <w:t>_seq</w:t>
      </w:r>
      <w:r w:rsidR="00E851A9" w:rsidRPr="00A366ED">
        <w:rPr>
          <w:color w:val="auto"/>
        </w:rPr>
        <w:t xml:space="preserve">: </w:t>
      </w:r>
      <w:r w:rsidR="00576221" w:rsidRPr="00A366ED">
        <w:rPr>
          <w:color w:val="auto"/>
        </w:rPr>
        <w:t>5’–</w:t>
      </w:r>
      <w:r w:rsidR="00E851A9" w:rsidRPr="00A366ED">
        <w:rPr>
          <w:color w:val="auto"/>
        </w:rPr>
        <w:t>CCACCGAGATCTACACCCTACACGAGCGTTATCGAGGTC</w:t>
      </w:r>
      <w:r w:rsidR="00576221" w:rsidRPr="00A366ED">
        <w:rPr>
          <w:color w:val="auto"/>
        </w:rPr>
        <w:t>–3’</w:t>
      </w:r>
      <w:r w:rsidR="00F15372">
        <w:rPr>
          <w:color w:val="auto"/>
        </w:rPr>
        <w:t xml:space="preserve">. </w:t>
      </w:r>
      <w:r w:rsidR="00D34043" w:rsidRPr="00A366ED">
        <w:rPr>
          <w:color w:val="auto"/>
        </w:rPr>
        <w:t>The read 2 sequencing primer and index sequencing primer are standard and are provided in the reagent cartridge.</w:t>
      </w:r>
    </w:p>
    <w:p w14:paraId="42E93582" w14:textId="77777777" w:rsidR="00D34043" w:rsidRPr="00A366ED" w:rsidRDefault="00D34043" w:rsidP="00A366ED">
      <w:pPr>
        <w:widowControl/>
        <w:rPr>
          <w:color w:val="auto"/>
        </w:rPr>
      </w:pPr>
    </w:p>
    <w:p w14:paraId="333C24AA" w14:textId="63B97C22" w:rsidR="006C18C2" w:rsidRPr="00A366ED" w:rsidRDefault="00CA1C85" w:rsidP="00A366ED">
      <w:pPr>
        <w:widowControl/>
        <w:rPr>
          <w:color w:val="auto"/>
        </w:rPr>
      </w:pPr>
      <w:r w:rsidRPr="00A366ED">
        <w:rPr>
          <w:color w:val="auto"/>
        </w:rPr>
        <w:t xml:space="preserve">NOTE: </w:t>
      </w:r>
      <w:r w:rsidR="006C18C2" w:rsidRPr="00A366ED">
        <w:rPr>
          <w:color w:val="auto"/>
        </w:rPr>
        <w:t>The T7EI assay and targeted amplicon sequencing are commonly used to check the efficiency of genome editing. However, other experiments may be performed to evaluate editing efficiency, depending on the type of DNA modifications introduced. For example,</w:t>
      </w:r>
      <w:r w:rsidR="007337B9" w:rsidRPr="00A366ED">
        <w:rPr>
          <w:color w:val="auto"/>
        </w:rPr>
        <w:t xml:space="preserve"> if a restriction site is </w:t>
      </w:r>
      <w:r w:rsidR="00215278" w:rsidRPr="00A366ED">
        <w:rPr>
          <w:color w:val="auto"/>
        </w:rPr>
        <w:t>created at the target site, a restriction fragment length polymorphism (RFLP) assay</w:t>
      </w:r>
      <w:r w:rsidR="002363E5" w:rsidRPr="00A366ED">
        <w:rPr>
          <w:color w:val="auto"/>
        </w:rPr>
        <w:t xml:space="preserve"> can be performed</w:t>
      </w:r>
      <w:r w:rsidR="00EC0581" w:rsidRPr="00A366ED">
        <w:rPr>
          <w:color w:val="auto"/>
        </w:rPr>
        <w:t xml:space="preserve">. It is </w:t>
      </w:r>
      <w:proofErr w:type="gramStart"/>
      <w:r w:rsidR="00215278" w:rsidRPr="00A366ED">
        <w:rPr>
          <w:color w:val="auto"/>
        </w:rPr>
        <w:t>similar to</w:t>
      </w:r>
      <w:proofErr w:type="gramEnd"/>
      <w:r w:rsidR="00215278" w:rsidRPr="00A366ED">
        <w:rPr>
          <w:color w:val="auto"/>
        </w:rPr>
        <w:t xml:space="preserve"> the T7EI assay except that a restriction endonuclease is used to digest the PCR product instead. </w:t>
      </w:r>
    </w:p>
    <w:p w14:paraId="276EC02B" w14:textId="77777777" w:rsidR="006C18C2" w:rsidRPr="00A366ED" w:rsidRDefault="006C18C2" w:rsidP="00A366ED">
      <w:pPr>
        <w:widowControl/>
        <w:rPr>
          <w:color w:val="auto"/>
        </w:rPr>
      </w:pPr>
    </w:p>
    <w:p w14:paraId="2A1181C7" w14:textId="298BDBA4" w:rsidR="00DC313C" w:rsidRPr="00A366ED" w:rsidRDefault="00215278" w:rsidP="00A366ED">
      <w:pPr>
        <w:widowControl/>
        <w:rPr>
          <w:b/>
          <w:color w:val="auto"/>
        </w:rPr>
      </w:pPr>
      <w:r w:rsidRPr="00A366ED">
        <w:rPr>
          <w:b/>
          <w:color w:val="auto"/>
        </w:rPr>
        <w:t>8</w:t>
      </w:r>
      <w:r w:rsidR="00DC313C" w:rsidRPr="00A366ED">
        <w:rPr>
          <w:b/>
          <w:color w:val="auto"/>
        </w:rPr>
        <w:t xml:space="preserve">. </w:t>
      </w:r>
      <w:r w:rsidR="00B930A6" w:rsidRPr="00A366ED">
        <w:rPr>
          <w:b/>
          <w:color w:val="auto"/>
        </w:rPr>
        <w:t xml:space="preserve">Screening </w:t>
      </w:r>
      <w:r w:rsidR="00F15372" w:rsidRPr="00A366ED">
        <w:rPr>
          <w:b/>
          <w:color w:val="auto"/>
        </w:rPr>
        <w:t>of individual clones</w:t>
      </w:r>
    </w:p>
    <w:p w14:paraId="215411D4" w14:textId="65936F53" w:rsidR="00DC313C" w:rsidRPr="00A366ED" w:rsidRDefault="00DC313C" w:rsidP="00A366ED">
      <w:pPr>
        <w:widowControl/>
        <w:rPr>
          <w:color w:val="auto"/>
        </w:rPr>
      </w:pPr>
    </w:p>
    <w:p w14:paraId="2F6AB385" w14:textId="5AAE599A" w:rsidR="00215278" w:rsidRPr="00A366ED" w:rsidRDefault="00215278" w:rsidP="00A366ED">
      <w:pPr>
        <w:widowControl/>
        <w:rPr>
          <w:color w:val="auto"/>
        </w:rPr>
      </w:pPr>
      <w:r w:rsidRPr="00A366ED">
        <w:rPr>
          <w:color w:val="auto"/>
        </w:rPr>
        <w:t xml:space="preserve">8.1 From </w:t>
      </w:r>
      <w:r w:rsidR="00F15372">
        <w:rPr>
          <w:color w:val="auto"/>
        </w:rPr>
        <w:t>s</w:t>
      </w:r>
      <w:r w:rsidRPr="00A366ED">
        <w:rPr>
          <w:color w:val="auto"/>
        </w:rPr>
        <w:t>tep 6.</w:t>
      </w:r>
      <w:r w:rsidR="00F15372">
        <w:rPr>
          <w:color w:val="auto"/>
        </w:rPr>
        <w:t>3</w:t>
      </w:r>
      <w:r w:rsidRPr="00A366ED">
        <w:rPr>
          <w:color w:val="auto"/>
        </w:rPr>
        <w:t xml:space="preserve">, </w:t>
      </w:r>
      <w:r w:rsidR="00191A2E" w:rsidRPr="00A366ED">
        <w:rPr>
          <w:color w:val="auto"/>
        </w:rPr>
        <w:t xml:space="preserve">split the cells once they </w:t>
      </w:r>
      <w:r w:rsidR="00F15372">
        <w:rPr>
          <w:color w:val="auto"/>
        </w:rPr>
        <w:t>start</w:t>
      </w:r>
      <w:r w:rsidR="00191A2E" w:rsidRPr="00A366ED">
        <w:rPr>
          <w:color w:val="auto"/>
        </w:rPr>
        <w:t xml:space="preserve"> getting confluent. For each individual clone, collect the remaining cells and extract genomic DNA according to </w:t>
      </w:r>
      <w:r w:rsidR="00F15372">
        <w:rPr>
          <w:color w:val="auto"/>
        </w:rPr>
        <w:t>step</w:t>
      </w:r>
      <w:r w:rsidR="00191A2E" w:rsidRPr="00A366ED">
        <w:rPr>
          <w:color w:val="auto"/>
        </w:rPr>
        <w:t xml:space="preserve"> 7.1. </w:t>
      </w:r>
    </w:p>
    <w:p w14:paraId="1CC026DC" w14:textId="77777777" w:rsidR="00215278" w:rsidRPr="00A366ED" w:rsidRDefault="00215278" w:rsidP="00A366ED">
      <w:pPr>
        <w:widowControl/>
        <w:rPr>
          <w:color w:val="auto"/>
        </w:rPr>
      </w:pPr>
    </w:p>
    <w:p w14:paraId="2A62785A" w14:textId="6C399587" w:rsidR="00215278" w:rsidRPr="00A366ED" w:rsidRDefault="00215278" w:rsidP="00A366ED">
      <w:pPr>
        <w:widowControl/>
        <w:rPr>
          <w:color w:val="auto"/>
        </w:rPr>
      </w:pPr>
      <w:r w:rsidRPr="00A366ED">
        <w:rPr>
          <w:color w:val="auto"/>
        </w:rPr>
        <w:t xml:space="preserve">8.2 </w:t>
      </w:r>
      <w:r w:rsidR="00191A2E" w:rsidRPr="00A366ED">
        <w:rPr>
          <w:color w:val="auto"/>
        </w:rPr>
        <w:t xml:space="preserve">Perform the T7EI assay </w:t>
      </w:r>
      <w:r w:rsidR="00A57D62" w:rsidRPr="00A366ED">
        <w:rPr>
          <w:color w:val="auto"/>
        </w:rPr>
        <w:t xml:space="preserve">for all the individual clones according to </w:t>
      </w:r>
      <w:r w:rsidR="00F15372">
        <w:rPr>
          <w:color w:val="auto"/>
        </w:rPr>
        <w:t>s</w:t>
      </w:r>
      <w:r w:rsidR="00A57D62" w:rsidRPr="00A366ED">
        <w:rPr>
          <w:color w:val="auto"/>
        </w:rPr>
        <w:t xml:space="preserve">ection 7.2, except for one modification. Amplify the target genomic locus from wildtype cells </w:t>
      </w:r>
      <w:r w:rsidR="00133253" w:rsidRPr="00A366ED">
        <w:rPr>
          <w:color w:val="auto"/>
        </w:rPr>
        <w:t xml:space="preserve">and in </w:t>
      </w:r>
      <w:r w:rsidR="00F15372">
        <w:rPr>
          <w:color w:val="auto"/>
        </w:rPr>
        <w:t>s</w:t>
      </w:r>
      <w:r w:rsidR="00133253" w:rsidRPr="00A366ED">
        <w:rPr>
          <w:color w:val="auto"/>
        </w:rPr>
        <w:t>tep 7.2.5, instead of using 200 ng</w:t>
      </w:r>
      <w:r w:rsidR="00F15372">
        <w:rPr>
          <w:color w:val="auto"/>
        </w:rPr>
        <w:t xml:space="preserve"> of</w:t>
      </w:r>
      <w:r w:rsidR="00133253" w:rsidRPr="00A366ED">
        <w:rPr>
          <w:color w:val="auto"/>
        </w:rPr>
        <w:t xml:space="preserve"> test DNA</w:t>
      </w:r>
      <w:r w:rsidR="001A1F47" w:rsidRPr="00A366ED">
        <w:rPr>
          <w:color w:val="auto"/>
        </w:rPr>
        <w:t xml:space="preserve"> only</w:t>
      </w:r>
      <w:r w:rsidR="00133253" w:rsidRPr="00A366ED">
        <w:rPr>
          <w:color w:val="auto"/>
        </w:rPr>
        <w:t xml:space="preserve">, </w:t>
      </w:r>
      <w:r w:rsidR="001A1F47" w:rsidRPr="00A366ED">
        <w:rPr>
          <w:color w:val="auto"/>
        </w:rPr>
        <w:t xml:space="preserve">mix 100 ng </w:t>
      </w:r>
      <w:r w:rsidR="00F15372">
        <w:rPr>
          <w:color w:val="auto"/>
        </w:rPr>
        <w:t xml:space="preserve">of </w:t>
      </w:r>
      <w:r w:rsidR="001A1F47" w:rsidRPr="00A366ED">
        <w:rPr>
          <w:color w:val="auto"/>
        </w:rPr>
        <w:t>test DNA with</w:t>
      </w:r>
      <w:r w:rsidR="00133253" w:rsidRPr="00A366ED">
        <w:rPr>
          <w:color w:val="auto"/>
        </w:rPr>
        <w:t xml:space="preserve"> 100 ng </w:t>
      </w:r>
      <w:r w:rsidR="00F15372">
        <w:rPr>
          <w:color w:val="auto"/>
        </w:rPr>
        <w:t xml:space="preserve">of </w:t>
      </w:r>
      <w:r w:rsidR="00133253" w:rsidRPr="00A366ED">
        <w:rPr>
          <w:color w:val="auto"/>
        </w:rPr>
        <w:t xml:space="preserve">wildtype DNA. </w:t>
      </w:r>
    </w:p>
    <w:p w14:paraId="42DCED9B" w14:textId="77777777" w:rsidR="001A1F47" w:rsidRPr="00A366ED" w:rsidRDefault="001A1F47" w:rsidP="00A366ED">
      <w:pPr>
        <w:widowControl/>
        <w:rPr>
          <w:color w:val="auto"/>
        </w:rPr>
      </w:pPr>
    </w:p>
    <w:p w14:paraId="668FFE86" w14:textId="24245FD3" w:rsidR="00215278" w:rsidRPr="00A366ED" w:rsidRDefault="001A1F47" w:rsidP="00A366ED">
      <w:pPr>
        <w:widowControl/>
        <w:rPr>
          <w:color w:val="auto"/>
        </w:rPr>
      </w:pPr>
      <w:r w:rsidRPr="00A366ED">
        <w:rPr>
          <w:color w:val="auto"/>
        </w:rPr>
        <w:t>NOTE: The reason for the modified step is that some clones may have undergone successful biallelic conversion</w:t>
      </w:r>
      <w:r w:rsidR="00055229" w:rsidRPr="00A366ED">
        <w:rPr>
          <w:color w:val="auto"/>
        </w:rPr>
        <w:t xml:space="preserve"> and are homozygous mutants. In such </w:t>
      </w:r>
      <w:r w:rsidRPr="00A366ED">
        <w:rPr>
          <w:color w:val="auto"/>
        </w:rPr>
        <w:t>case</w:t>
      </w:r>
      <w:r w:rsidR="00055229" w:rsidRPr="00A366ED">
        <w:rPr>
          <w:color w:val="auto"/>
        </w:rPr>
        <w:t>s,</w:t>
      </w:r>
      <w:r w:rsidRPr="00A366ED">
        <w:rPr>
          <w:color w:val="auto"/>
        </w:rPr>
        <w:t xml:space="preserve"> there will be no cleavage bands in the T7EI assay </w:t>
      </w:r>
      <w:r w:rsidR="00FB7EFF" w:rsidRPr="00A366ED">
        <w:rPr>
          <w:color w:val="auto"/>
        </w:rPr>
        <w:t xml:space="preserve">if </w:t>
      </w:r>
      <w:r w:rsidR="00EC0581" w:rsidRPr="00A366ED">
        <w:rPr>
          <w:color w:val="auto"/>
        </w:rPr>
        <w:t xml:space="preserve">the </w:t>
      </w:r>
      <w:r w:rsidR="00FB7EFF" w:rsidRPr="00A366ED">
        <w:rPr>
          <w:color w:val="auto"/>
        </w:rPr>
        <w:t>wildtype DNA</w:t>
      </w:r>
      <w:r w:rsidR="00EC0581" w:rsidRPr="00A366ED">
        <w:rPr>
          <w:color w:val="auto"/>
        </w:rPr>
        <w:t xml:space="preserve"> is not mixed i</w:t>
      </w:r>
      <w:r w:rsidR="008A47B1" w:rsidRPr="00A366ED">
        <w:rPr>
          <w:color w:val="auto"/>
        </w:rPr>
        <w:t>n.</w:t>
      </w:r>
      <w:r w:rsidR="00215278" w:rsidRPr="00A366ED">
        <w:rPr>
          <w:color w:val="auto"/>
        </w:rPr>
        <w:t xml:space="preserve"> </w:t>
      </w:r>
    </w:p>
    <w:p w14:paraId="49D3D6FA" w14:textId="77777777" w:rsidR="001A1F47" w:rsidRPr="00A366ED" w:rsidRDefault="001A1F47" w:rsidP="00A366ED">
      <w:pPr>
        <w:widowControl/>
        <w:rPr>
          <w:color w:val="auto"/>
        </w:rPr>
      </w:pPr>
    </w:p>
    <w:p w14:paraId="70D826A2" w14:textId="1F267D5A" w:rsidR="00FB7EFF" w:rsidRPr="00A366ED" w:rsidRDefault="00FB7EFF" w:rsidP="00A366ED">
      <w:pPr>
        <w:widowControl/>
        <w:rPr>
          <w:color w:val="auto"/>
        </w:rPr>
      </w:pPr>
      <w:r w:rsidRPr="00A366ED">
        <w:rPr>
          <w:color w:val="auto"/>
        </w:rPr>
        <w:t xml:space="preserve">8.3 </w:t>
      </w:r>
      <w:r w:rsidR="00356489" w:rsidRPr="00A366ED">
        <w:rPr>
          <w:color w:val="auto"/>
        </w:rPr>
        <w:t xml:space="preserve">Sequence the target site in </w:t>
      </w:r>
      <w:r w:rsidRPr="00A366ED">
        <w:rPr>
          <w:color w:val="auto"/>
        </w:rPr>
        <w:t>the clones that exhibit c</w:t>
      </w:r>
      <w:r w:rsidR="00356489" w:rsidRPr="00A366ED">
        <w:rPr>
          <w:color w:val="auto"/>
        </w:rPr>
        <w:t>leavage bands in the T7EI assay</w:t>
      </w:r>
      <w:r w:rsidRPr="00A366ED">
        <w:rPr>
          <w:color w:val="auto"/>
        </w:rPr>
        <w:t>.</w:t>
      </w:r>
    </w:p>
    <w:p w14:paraId="6F0DF465" w14:textId="77777777" w:rsidR="006713CB" w:rsidRPr="00A366ED" w:rsidRDefault="006713CB" w:rsidP="00A366ED">
      <w:pPr>
        <w:widowControl/>
        <w:rPr>
          <w:color w:val="auto"/>
        </w:rPr>
      </w:pPr>
    </w:p>
    <w:p w14:paraId="316CBFF4" w14:textId="2A733603" w:rsidR="00F523AE" w:rsidRPr="00A366ED" w:rsidRDefault="006713CB" w:rsidP="00A366ED">
      <w:pPr>
        <w:widowControl/>
        <w:rPr>
          <w:color w:val="auto"/>
        </w:rPr>
      </w:pPr>
      <w:r w:rsidRPr="00A366ED">
        <w:rPr>
          <w:color w:val="auto"/>
        </w:rPr>
        <w:t xml:space="preserve">8.3.1 Amplify the </w:t>
      </w:r>
      <w:r w:rsidR="00F523AE" w:rsidRPr="00A366ED">
        <w:rPr>
          <w:color w:val="auto"/>
        </w:rPr>
        <w:t xml:space="preserve">modified genomic locus according to </w:t>
      </w:r>
      <w:r w:rsidR="00F15372">
        <w:rPr>
          <w:color w:val="auto"/>
        </w:rPr>
        <w:t>s</w:t>
      </w:r>
      <w:r w:rsidR="00F523AE" w:rsidRPr="00A366ED">
        <w:rPr>
          <w:color w:val="auto"/>
        </w:rPr>
        <w:t>teps 7.2.1–7.2.4.</w:t>
      </w:r>
    </w:p>
    <w:p w14:paraId="669D5C4B" w14:textId="77777777" w:rsidR="00F523AE" w:rsidRPr="00A366ED" w:rsidRDefault="00F523AE" w:rsidP="00A366ED">
      <w:pPr>
        <w:widowControl/>
        <w:rPr>
          <w:color w:val="auto"/>
        </w:rPr>
      </w:pPr>
    </w:p>
    <w:p w14:paraId="6422BE68" w14:textId="60D84213" w:rsidR="00DC313C" w:rsidRPr="00A366ED" w:rsidRDefault="00A44D68" w:rsidP="00A366ED">
      <w:pPr>
        <w:widowControl/>
        <w:rPr>
          <w:color w:val="auto"/>
        </w:rPr>
      </w:pPr>
      <w:r w:rsidRPr="00A366ED">
        <w:rPr>
          <w:color w:val="auto"/>
        </w:rPr>
        <w:t>8.</w:t>
      </w:r>
      <w:r w:rsidR="00F523AE" w:rsidRPr="00A366ED">
        <w:rPr>
          <w:color w:val="auto"/>
        </w:rPr>
        <w:t>3</w:t>
      </w:r>
      <w:r w:rsidRPr="00A366ED">
        <w:rPr>
          <w:color w:val="auto"/>
        </w:rPr>
        <w:t>.2</w:t>
      </w:r>
      <w:r w:rsidR="00F523AE" w:rsidRPr="00A366ED">
        <w:rPr>
          <w:color w:val="auto"/>
        </w:rPr>
        <w:t xml:space="preserve"> Set up the following cloning reaction: 4 </w:t>
      </w:r>
      <w:r w:rsidR="00A366ED">
        <w:rPr>
          <w:color w:val="auto"/>
        </w:rPr>
        <w:t>µL</w:t>
      </w:r>
      <w:r w:rsidRPr="00A366ED">
        <w:rPr>
          <w:color w:val="auto"/>
        </w:rPr>
        <w:t xml:space="preserve"> </w:t>
      </w:r>
      <w:r w:rsidR="00F15372">
        <w:rPr>
          <w:color w:val="auto"/>
        </w:rPr>
        <w:t xml:space="preserve">of </w:t>
      </w:r>
      <w:r w:rsidRPr="00A366ED">
        <w:rPr>
          <w:color w:val="auto"/>
        </w:rPr>
        <w:t xml:space="preserve">PCR product, 1 </w:t>
      </w:r>
      <w:r w:rsidR="00A366ED">
        <w:rPr>
          <w:color w:val="auto"/>
        </w:rPr>
        <w:t>µL</w:t>
      </w:r>
      <w:r w:rsidRPr="00A366ED">
        <w:rPr>
          <w:color w:val="auto"/>
        </w:rPr>
        <w:t xml:space="preserve"> </w:t>
      </w:r>
      <w:r w:rsidR="00F15372">
        <w:rPr>
          <w:color w:val="auto"/>
        </w:rPr>
        <w:t xml:space="preserve">of </w:t>
      </w:r>
      <w:r w:rsidRPr="00A366ED">
        <w:rPr>
          <w:color w:val="auto"/>
        </w:rPr>
        <w:t xml:space="preserve">salt solution, 1 </w:t>
      </w:r>
      <w:r w:rsidR="00A366ED">
        <w:rPr>
          <w:color w:val="auto"/>
        </w:rPr>
        <w:t>µL</w:t>
      </w:r>
      <w:r w:rsidRPr="00A366ED">
        <w:rPr>
          <w:color w:val="auto"/>
        </w:rPr>
        <w:t xml:space="preserve"> </w:t>
      </w:r>
      <w:r w:rsidR="00F15372">
        <w:rPr>
          <w:color w:val="auto"/>
        </w:rPr>
        <w:t xml:space="preserve">of </w:t>
      </w:r>
      <w:r w:rsidRPr="00A366ED">
        <w:rPr>
          <w:color w:val="auto"/>
        </w:rPr>
        <w:t>TOPO vector</w:t>
      </w:r>
      <w:r w:rsidR="00326BC5">
        <w:rPr>
          <w:color w:val="auto"/>
        </w:rPr>
        <w:t xml:space="preserve"> (</w:t>
      </w:r>
      <w:r w:rsidR="00326BC5" w:rsidRPr="00A366ED">
        <w:rPr>
          <w:color w:val="auto"/>
        </w:rPr>
        <w:t>see</w:t>
      </w:r>
      <w:r w:rsidR="00337936">
        <w:rPr>
          <w:color w:val="auto"/>
        </w:rPr>
        <w:t xml:space="preserve"> the</w:t>
      </w:r>
      <w:r w:rsidR="00326BC5" w:rsidRPr="00A366ED">
        <w:rPr>
          <w:color w:val="auto"/>
        </w:rPr>
        <w:t xml:space="preserve"> </w:t>
      </w:r>
      <w:r w:rsidR="00326BC5" w:rsidRPr="00A366ED">
        <w:rPr>
          <w:b/>
          <w:color w:val="auto"/>
        </w:rPr>
        <w:t>Table of Materials</w:t>
      </w:r>
      <w:r w:rsidR="00326BC5" w:rsidRPr="00A366ED">
        <w:rPr>
          <w:color w:val="auto"/>
        </w:rPr>
        <w:t>)</w:t>
      </w:r>
      <w:r w:rsidRPr="00A366ED">
        <w:rPr>
          <w:color w:val="auto"/>
        </w:rPr>
        <w:t>.</w:t>
      </w:r>
      <w:r w:rsidR="00337936">
        <w:rPr>
          <w:color w:val="auto"/>
        </w:rPr>
        <w:t xml:space="preserve"> </w:t>
      </w:r>
    </w:p>
    <w:p w14:paraId="3746374E" w14:textId="77777777" w:rsidR="00DC313C" w:rsidRPr="00A366ED" w:rsidRDefault="00DC313C" w:rsidP="00A366ED">
      <w:pPr>
        <w:widowControl/>
        <w:rPr>
          <w:color w:val="auto"/>
        </w:rPr>
      </w:pPr>
    </w:p>
    <w:p w14:paraId="5E0A53F1" w14:textId="11A226C9" w:rsidR="00A44D68" w:rsidRPr="00A366ED" w:rsidRDefault="00A44D68" w:rsidP="00A366ED">
      <w:pPr>
        <w:widowControl/>
        <w:rPr>
          <w:color w:val="auto"/>
        </w:rPr>
      </w:pPr>
      <w:r w:rsidRPr="00A366ED">
        <w:rPr>
          <w:color w:val="auto"/>
        </w:rPr>
        <w:t xml:space="preserve">8.3.3 Mix gently by pipetting and incubate at room temperature for at least 5 min. </w:t>
      </w:r>
    </w:p>
    <w:p w14:paraId="68A667EC" w14:textId="77777777" w:rsidR="00A44D68" w:rsidRPr="00A366ED" w:rsidRDefault="00A44D68" w:rsidP="00A366ED">
      <w:pPr>
        <w:widowControl/>
        <w:rPr>
          <w:color w:val="auto"/>
        </w:rPr>
      </w:pPr>
    </w:p>
    <w:p w14:paraId="551CAA99" w14:textId="4DCA0799" w:rsidR="00A44D68" w:rsidRPr="00A366ED" w:rsidRDefault="00A44D68" w:rsidP="00A366ED">
      <w:pPr>
        <w:widowControl/>
        <w:rPr>
          <w:color w:val="auto"/>
        </w:rPr>
      </w:pPr>
      <w:r w:rsidRPr="00A366ED">
        <w:rPr>
          <w:color w:val="auto"/>
        </w:rPr>
        <w:t xml:space="preserve">8.3.4 Transform 3 </w:t>
      </w:r>
      <w:r w:rsidR="00A366ED">
        <w:rPr>
          <w:color w:val="auto"/>
        </w:rPr>
        <w:t>µL</w:t>
      </w:r>
      <w:r w:rsidRPr="00A366ED">
        <w:rPr>
          <w:color w:val="auto"/>
        </w:rPr>
        <w:t xml:space="preserve"> </w:t>
      </w:r>
      <w:r w:rsidR="00763DAA">
        <w:rPr>
          <w:color w:val="auto"/>
        </w:rPr>
        <w:t xml:space="preserve">of the </w:t>
      </w:r>
      <w:r w:rsidRPr="00A366ED">
        <w:rPr>
          <w:color w:val="auto"/>
        </w:rPr>
        <w:t xml:space="preserve">reaction mix into chemically competent </w:t>
      </w:r>
      <w:r w:rsidRPr="00A366ED">
        <w:rPr>
          <w:i/>
          <w:color w:val="auto"/>
        </w:rPr>
        <w:t>E. coli</w:t>
      </w:r>
      <w:r w:rsidRPr="00A366ED">
        <w:rPr>
          <w:color w:val="auto"/>
        </w:rPr>
        <w:t xml:space="preserve"> cells (such as TOP10 or Stbl3) </w:t>
      </w:r>
      <w:r w:rsidR="00B7080B">
        <w:rPr>
          <w:color w:val="auto"/>
        </w:rPr>
        <w:t xml:space="preserve">(see </w:t>
      </w:r>
      <w:r w:rsidR="00B7080B" w:rsidRPr="00337936">
        <w:rPr>
          <w:b/>
          <w:color w:val="auto"/>
        </w:rPr>
        <w:t>Supplementary File</w:t>
      </w:r>
      <w:r w:rsidR="00337936">
        <w:rPr>
          <w:b/>
          <w:color w:val="auto"/>
        </w:rPr>
        <w:t xml:space="preserve"> 1</w:t>
      </w:r>
      <w:r w:rsidR="00B7080B">
        <w:rPr>
          <w:color w:val="auto"/>
        </w:rPr>
        <w:t>). S</w:t>
      </w:r>
      <w:r w:rsidR="00936441" w:rsidRPr="00A366ED">
        <w:rPr>
          <w:color w:val="auto"/>
        </w:rPr>
        <w:t>pread</w:t>
      </w:r>
      <w:r w:rsidRPr="00A366ED">
        <w:rPr>
          <w:color w:val="auto"/>
        </w:rPr>
        <w:t xml:space="preserve"> the trans</w:t>
      </w:r>
      <w:r w:rsidR="00936441" w:rsidRPr="00A366ED">
        <w:rPr>
          <w:color w:val="auto"/>
        </w:rPr>
        <w:t xml:space="preserve">formed bacterial cells on </w:t>
      </w:r>
      <w:r w:rsidR="00B7080B">
        <w:rPr>
          <w:color w:val="auto"/>
        </w:rPr>
        <w:t xml:space="preserve">an </w:t>
      </w:r>
      <w:r w:rsidR="00936441" w:rsidRPr="00A366ED">
        <w:rPr>
          <w:color w:val="auto"/>
        </w:rPr>
        <w:t xml:space="preserve">LB agar plate with 50 </w:t>
      </w:r>
      <w:proofErr w:type="spellStart"/>
      <w:r w:rsidR="00936441" w:rsidRPr="00A366ED">
        <w:rPr>
          <w:color w:val="auto"/>
        </w:rPr>
        <w:t>μg</w:t>
      </w:r>
      <w:proofErr w:type="spellEnd"/>
      <w:r w:rsidR="00A366ED">
        <w:rPr>
          <w:color w:val="auto"/>
        </w:rPr>
        <w:t>/mL</w:t>
      </w:r>
      <w:r w:rsidR="00936441" w:rsidRPr="00A366ED">
        <w:rPr>
          <w:color w:val="auto"/>
        </w:rPr>
        <w:t xml:space="preserve"> kanamycin.</w:t>
      </w:r>
    </w:p>
    <w:p w14:paraId="375AC645" w14:textId="0094BBF0" w:rsidR="00A44D68" w:rsidRPr="00A366ED" w:rsidRDefault="00A44D68" w:rsidP="00A366ED">
      <w:pPr>
        <w:widowControl/>
        <w:rPr>
          <w:color w:val="auto"/>
        </w:rPr>
      </w:pPr>
    </w:p>
    <w:p w14:paraId="12C4C884" w14:textId="3E5A7CC1" w:rsidR="00A44D68" w:rsidRPr="00A366ED" w:rsidRDefault="00936441" w:rsidP="00A366ED">
      <w:pPr>
        <w:widowControl/>
        <w:rPr>
          <w:color w:val="auto"/>
        </w:rPr>
      </w:pPr>
      <w:r w:rsidRPr="00A366ED">
        <w:rPr>
          <w:color w:val="auto"/>
        </w:rPr>
        <w:t xml:space="preserve">8.3.5 The next day, inoculate at least 10 colonies in LB liquid media containing 50 </w:t>
      </w:r>
      <w:proofErr w:type="spellStart"/>
      <w:r w:rsidRPr="00A366ED">
        <w:rPr>
          <w:color w:val="auto"/>
        </w:rPr>
        <w:t>μg</w:t>
      </w:r>
      <w:proofErr w:type="spellEnd"/>
      <w:r w:rsidR="00A366ED">
        <w:rPr>
          <w:color w:val="auto"/>
        </w:rPr>
        <w:t>/mL</w:t>
      </w:r>
      <w:r w:rsidRPr="00A366ED">
        <w:rPr>
          <w:color w:val="auto"/>
        </w:rPr>
        <w:t xml:space="preserve"> kanamycin.</w:t>
      </w:r>
    </w:p>
    <w:p w14:paraId="45831D8A" w14:textId="77777777" w:rsidR="00936441" w:rsidRPr="00A366ED" w:rsidRDefault="00936441" w:rsidP="00A366ED">
      <w:pPr>
        <w:widowControl/>
        <w:rPr>
          <w:color w:val="auto"/>
        </w:rPr>
      </w:pPr>
    </w:p>
    <w:p w14:paraId="0DFBAC8D" w14:textId="41F267F6" w:rsidR="00936441" w:rsidRPr="00A366ED" w:rsidRDefault="00936441" w:rsidP="00A366ED">
      <w:pPr>
        <w:widowControl/>
        <w:rPr>
          <w:color w:val="auto"/>
        </w:rPr>
      </w:pPr>
      <w:r w:rsidRPr="00A366ED">
        <w:rPr>
          <w:color w:val="auto"/>
        </w:rPr>
        <w:t xml:space="preserve">8.3.6 When the bacterial cultures are </w:t>
      </w:r>
      <w:r w:rsidR="009B121A" w:rsidRPr="00A366ED">
        <w:rPr>
          <w:color w:val="auto"/>
        </w:rPr>
        <w:t>turbid</w:t>
      </w:r>
      <w:r w:rsidRPr="00A366ED">
        <w:rPr>
          <w:color w:val="auto"/>
        </w:rPr>
        <w:t>, isolate the plasmids using a miniprep kit</w:t>
      </w:r>
      <w:r w:rsidR="00DC5272" w:rsidRPr="00A366ED">
        <w:rPr>
          <w:color w:val="auto"/>
        </w:rPr>
        <w:t xml:space="preserve"> </w:t>
      </w:r>
      <w:r w:rsidR="004530A0" w:rsidRPr="00A366ED">
        <w:rPr>
          <w:color w:val="auto"/>
        </w:rPr>
        <w:t xml:space="preserve">(see </w:t>
      </w:r>
      <w:r w:rsidR="00A366ED" w:rsidRPr="00A366ED">
        <w:rPr>
          <w:b/>
          <w:color w:val="auto"/>
        </w:rPr>
        <w:t>Table of Materials</w:t>
      </w:r>
      <w:r w:rsidR="004530A0" w:rsidRPr="00A366ED">
        <w:rPr>
          <w:color w:val="auto"/>
        </w:rPr>
        <w:t xml:space="preserve">) </w:t>
      </w:r>
      <w:r w:rsidR="00DC5272" w:rsidRPr="00A366ED">
        <w:rPr>
          <w:color w:val="auto"/>
        </w:rPr>
        <w:t xml:space="preserve">and sequence them using </w:t>
      </w:r>
      <w:r w:rsidRPr="00A366ED">
        <w:rPr>
          <w:color w:val="auto"/>
        </w:rPr>
        <w:t>the standard M13 forward or M13 r</w:t>
      </w:r>
      <w:r w:rsidR="00DC5272" w:rsidRPr="00A366ED">
        <w:rPr>
          <w:color w:val="auto"/>
        </w:rPr>
        <w:t>everse primer</w:t>
      </w:r>
      <w:r w:rsidRPr="00A366ED">
        <w:rPr>
          <w:color w:val="auto"/>
        </w:rPr>
        <w:t xml:space="preserve">. </w:t>
      </w:r>
    </w:p>
    <w:p w14:paraId="1CA08572" w14:textId="77777777" w:rsidR="00A44D68" w:rsidRPr="00A366ED" w:rsidRDefault="00A44D68" w:rsidP="00A366ED">
      <w:pPr>
        <w:widowControl/>
        <w:rPr>
          <w:color w:val="auto"/>
        </w:rPr>
      </w:pPr>
    </w:p>
    <w:p w14:paraId="455AB132" w14:textId="2C8A532C" w:rsidR="00DC313C" w:rsidRPr="00A366ED" w:rsidRDefault="00AF4229" w:rsidP="00A366ED">
      <w:pPr>
        <w:widowControl/>
        <w:rPr>
          <w:color w:val="auto"/>
        </w:rPr>
      </w:pPr>
      <w:r w:rsidRPr="00A366ED">
        <w:rPr>
          <w:color w:val="auto"/>
        </w:rPr>
        <w:t>8.</w:t>
      </w:r>
      <w:r w:rsidR="00657AE3" w:rsidRPr="00A366ED">
        <w:rPr>
          <w:color w:val="auto"/>
        </w:rPr>
        <w:t>4</w:t>
      </w:r>
      <w:r w:rsidRPr="00A366ED">
        <w:rPr>
          <w:color w:val="auto"/>
        </w:rPr>
        <w:t xml:space="preserve"> Perform a </w:t>
      </w:r>
      <w:r w:rsidR="00337936">
        <w:rPr>
          <w:color w:val="auto"/>
        </w:rPr>
        <w:t>w</w:t>
      </w:r>
      <w:r w:rsidR="00DC313C" w:rsidRPr="00A366ED">
        <w:rPr>
          <w:color w:val="auto"/>
        </w:rPr>
        <w:t xml:space="preserve">estern </w:t>
      </w:r>
      <w:r w:rsidR="00763DAA">
        <w:rPr>
          <w:color w:val="auto"/>
        </w:rPr>
        <w:t>b</w:t>
      </w:r>
      <w:r w:rsidR="00DC313C" w:rsidRPr="00A366ED">
        <w:rPr>
          <w:color w:val="auto"/>
        </w:rPr>
        <w:t>lot</w:t>
      </w:r>
      <w:r w:rsidRPr="00A366ED">
        <w:rPr>
          <w:color w:val="auto"/>
        </w:rPr>
        <w:t xml:space="preserve"> </w:t>
      </w:r>
      <w:r w:rsidR="00DF3617">
        <w:rPr>
          <w:color w:val="auto"/>
        </w:rPr>
        <w:t xml:space="preserve">(also known as immunoblot) </w:t>
      </w:r>
      <w:r w:rsidRPr="00A366ED">
        <w:rPr>
          <w:color w:val="auto"/>
        </w:rPr>
        <w:t>to determine the absence or presence of the targeted protein</w:t>
      </w:r>
      <w:r w:rsidR="00EA2093" w:rsidRPr="00A366ED">
        <w:rPr>
          <w:color w:val="auto"/>
        </w:rPr>
        <w:t xml:space="preserve"> (if the genome editing experiment involves knocking out a protein-coding gene via frameshift mutations)</w:t>
      </w:r>
      <w:r w:rsidRPr="00A366ED">
        <w:rPr>
          <w:color w:val="auto"/>
        </w:rPr>
        <w:t>.</w:t>
      </w:r>
      <w:r w:rsidR="00DF3617">
        <w:rPr>
          <w:color w:val="auto"/>
        </w:rPr>
        <w:t xml:space="preserve"> See </w:t>
      </w:r>
      <w:r w:rsidR="00DF3617" w:rsidRPr="00337936">
        <w:rPr>
          <w:b/>
          <w:color w:val="auto"/>
        </w:rPr>
        <w:t>Supplementary File</w:t>
      </w:r>
      <w:r w:rsidR="00337936">
        <w:rPr>
          <w:b/>
          <w:color w:val="auto"/>
        </w:rPr>
        <w:t xml:space="preserve"> 1</w:t>
      </w:r>
      <w:r w:rsidR="00DF3617">
        <w:rPr>
          <w:color w:val="auto"/>
        </w:rPr>
        <w:t>.</w:t>
      </w:r>
    </w:p>
    <w:p w14:paraId="4C53FCAD" w14:textId="6FDDE781" w:rsidR="00DC313C" w:rsidRPr="00A366ED" w:rsidRDefault="00DC313C" w:rsidP="00A366ED">
      <w:pPr>
        <w:widowControl/>
        <w:rPr>
          <w:color w:val="auto"/>
        </w:rPr>
      </w:pPr>
    </w:p>
    <w:p w14:paraId="73314A90" w14:textId="01AB7392" w:rsidR="00DC313C" w:rsidRPr="00A366ED" w:rsidRDefault="0037398B" w:rsidP="00A366ED">
      <w:pPr>
        <w:widowControl/>
        <w:rPr>
          <w:color w:val="auto"/>
        </w:rPr>
      </w:pPr>
      <w:r w:rsidRPr="00A366ED">
        <w:rPr>
          <w:color w:val="auto"/>
        </w:rPr>
        <w:t xml:space="preserve">NOTE: </w:t>
      </w:r>
      <w:r w:rsidR="00D53A29" w:rsidRPr="00A366ED">
        <w:rPr>
          <w:color w:val="auto"/>
        </w:rPr>
        <w:t xml:space="preserve">Other experiments can be performed to identify the clone carrying the desired genomic modifications. </w:t>
      </w:r>
      <w:r w:rsidR="00F579AB" w:rsidRPr="00A366ED">
        <w:rPr>
          <w:color w:val="auto"/>
        </w:rPr>
        <w:t xml:space="preserve">For example, a phenotypic assay can be performed </w:t>
      </w:r>
      <w:r w:rsidR="005D2DC0" w:rsidRPr="00A366ED">
        <w:rPr>
          <w:color w:val="auto"/>
        </w:rPr>
        <w:t xml:space="preserve">if knocking out a </w:t>
      </w:r>
      <w:proofErr w:type="gramStart"/>
      <w:r w:rsidR="005D2DC0" w:rsidRPr="00A366ED">
        <w:rPr>
          <w:color w:val="auto"/>
        </w:rPr>
        <w:t>particular gene</w:t>
      </w:r>
      <w:proofErr w:type="gramEnd"/>
      <w:r w:rsidR="005D2DC0" w:rsidRPr="00A366ED">
        <w:rPr>
          <w:color w:val="auto"/>
        </w:rPr>
        <w:t xml:space="preserve"> is known to cause certain changes in cellular behavior. </w:t>
      </w:r>
      <w:bookmarkEnd w:id="0"/>
    </w:p>
    <w:p w14:paraId="01BAF8BC" w14:textId="77777777" w:rsidR="00DC313C" w:rsidRPr="00A366ED" w:rsidRDefault="00DC313C" w:rsidP="00A366ED">
      <w:pPr>
        <w:widowControl/>
        <w:rPr>
          <w:color w:val="808080"/>
        </w:rPr>
      </w:pPr>
    </w:p>
    <w:p w14:paraId="3E79FCA8" w14:textId="10051568" w:rsidR="006305D7" w:rsidRPr="00A366ED" w:rsidRDefault="006305D7" w:rsidP="00A366ED">
      <w:pPr>
        <w:pStyle w:val="NormalWeb"/>
        <w:widowControl/>
        <w:spacing w:before="0" w:beforeAutospacing="0" w:after="0" w:afterAutospacing="0"/>
        <w:rPr>
          <w:color w:val="808080"/>
        </w:rPr>
      </w:pPr>
      <w:r w:rsidRPr="00A366ED">
        <w:rPr>
          <w:b/>
        </w:rPr>
        <w:t>REPRESENTATIVE RESULTS</w:t>
      </w:r>
      <w:r w:rsidR="00EF1462" w:rsidRPr="00A366ED">
        <w:rPr>
          <w:b/>
        </w:rPr>
        <w:t xml:space="preserve">: </w:t>
      </w:r>
    </w:p>
    <w:p w14:paraId="3F25805E" w14:textId="30F4B48F" w:rsidR="00ED099B" w:rsidRPr="00A366ED" w:rsidRDefault="0040645F" w:rsidP="00A366ED">
      <w:pPr>
        <w:widowControl/>
        <w:rPr>
          <w:color w:val="auto"/>
        </w:rPr>
      </w:pPr>
      <w:r w:rsidRPr="00A366ED">
        <w:rPr>
          <w:color w:val="auto"/>
        </w:rPr>
        <w:t xml:space="preserve">To perform a genome editing experiment, </w:t>
      </w:r>
      <w:r w:rsidR="00CE245B" w:rsidRPr="00A366ED">
        <w:rPr>
          <w:color w:val="auto"/>
        </w:rPr>
        <w:t xml:space="preserve">a CRISPR plasmid </w:t>
      </w:r>
      <w:r w:rsidRPr="00A366ED">
        <w:rPr>
          <w:color w:val="auto"/>
        </w:rPr>
        <w:t>expressing a</w:t>
      </w:r>
      <w:r w:rsidR="00CE245B" w:rsidRPr="00A366ED">
        <w:rPr>
          <w:color w:val="auto"/>
        </w:rPr>
        <w:t xml:space="preserve"> sgRNA</w:t>
      </w:r>
      <w:r w:rsidRPr="00A366ED">
        <w:rPr>
          <w:color w:val="auto"/>
        </w:rPr>
        <w:t xml:space="preserve"> targeting the locus-of-interest needs to be cloned.</w:t>
      </w:r>
      <w:r w:rsidR="00CE245B" w:rsidRPr="00A366ED">
        <w:rPr>
          <w:color w:val="auto"/>
        </w:rPr>
        <w:t xml:space="preserve"> </w:t>
      </w:r>
      <w:r w:rsidRPr="00A366ED">
        <w:rPr>
          <w:color w:val="auto"/>
        </w:rPr>
        <w:t xml:space="preserve">First, the plasmid is digested with a restriction enzyme </w:t>
      </w:r>
      <w:r w:rsidRPr="00A366ED">
        <w:rPr>
          <w:color w:val="auto"/>
        </w:rPr>
        <w:lastRenderedPageBreak/>
        <w:t xml:space="preserve">(typically a type IIs enzyme) to linearize it. </w:t>
      </w:r>
      <w:r w:rsidR="00EC0581" w:rsidRPr="00A366ED">
        <w:rPr>
          <w:color w:val="auto"/>
        </w:rPr>
        <w:t xml:space="preserve">It is </w:t>
      </w:r>
      <w:r w:rsidR="00CE245B" w:rsidRPr="00A366ED">
        <w:rPr>
          <w:color w:val="auto"/>
        </w:rPr>
        <w:t>recommend</w:t>
      </w:r>
      <w:r w:rsidR="00EC0581" w:rsidRPr="00A366ED">
        <w:rPr>
          <w:color w:val="auto"/>
        </w:rPr>
        <w:t>ed to</w:t>
      </w:r>
      <w:r w:rsidR="00CE245B" w:rsidRPr="00A366ED">
        <w:rPr>
          <w:color w:val="auto"/>
        </w:rPr>
        <w:t xml:space="preserve"> r</w:t>
      </w:r>
      <w:r w:rsidR="00493ED4" w:rsidRPr="00A366ED">
        <w:rPr>
          <w:color w:val="auto"/>
        </w:rPr>
        <w:t>esolve</w:t>
      </w:r>
      <w:r w:rsidR="00CE245B" w:rsidRPr="00A366ED">
        <w:rPr>
          <w:color w:val="auto"/>
        </w:rPr>
        <w:t xml:space="preserve"> the digested product on a 1% </w:t>
      </w:r>
      <w:r w:rsidR="00493ED4" w:rsidRPr="00A366ED">
        <w:rPr>
          <w:color w:val="auto"/>
        </w:rPr>
        <w:t xml:space="preserve">agarose </w:t>
      </w:r>
      <w:r w:rsidR="00CE245B" w:rsidRPr="00A366ED">
        <w:rPr>
          <w:color w:val="auto"/>
        </w:rPr>
        <w:t xml:space="preserve">gel alongside an undigested plasmid to distinguish between a complete and partial digestion. As undigested plasmids are supercoiled, they tend to run faster than </w:t>
      </w:r>
      <w:r w:rsidR="00763DAA">
        <w:rPr>
          <w:color w:val="auto"/>
        </w:rPr>
        <w:t>their</w:t>
      </w:r>
      <w:r w:rsidR="00CE245B" w:rsidRPr="00A366ED">
        <w:rPr>
          <w:color w:val="auto"/>
        </w:rPr>
        <w:t xml:space="preserve"> linearized counterpart</w:t>
      </w:r>
      <w:r w:rsidR="00763DAA">
        <w:rPr>
          <w:color w:val="auto"/>
        </w:rPr>
        <w:t>s</w:t>
      </w:r>
      <w:r w:rsidR="00CE245B" w:rsidRPr="00A366ED">
        <w:rPr>
          <w:color w:val="auto"/>
        </w:rPr>
        <w:t xml:space="preserve"> (</w:t>
      </w:r>
      <w:r w:rsidRPr="00A366ED">
        <w:rPr>
          <w:color w:val="auto"/>
        </w:rPr>
        <w:t xml:space="preserve">see </w:t>
      </w:r>
      <w:r w:rsidR="00CE245B" w:rsidRPr="00A366ED">
        <w:rPr>
          <w:b/>
          <w:color w:val="auto"/>
        </w:rPr>
        <w:t xml:space="preserve">Figure </w:t>
      </w:r>
      <w:r w:rsidR="00063EA2" w:rsidRPr="00A366ED">
        <w:rPr>
          <w:b/>
          <w:color w:val="auto"/>
        </w:rPr>
        <w:t>7</w:t>
      </w:r>
      <w:r w:rsidR="00F139DB" w:rsidRPr="00A366ED">
        <w:rPr>
          <w:b/>
          <w:color w:val="auto"/>
        </w:rPr>
        <w:t>a</w:t>
      </w:r>
      <w:r w:rsidR="00CE245B" w:rsidRPr="00A366ED">
        <w:rPr>
          <w:color w:val="auto"/>
        </w:rPr>
        <w:t>).</w:t>
      </w:r>
      <w:r w:rsidR="007C0910" w:rsidRPr="00A366ED">
        <w:rPr>
          <w:color w:val="auto"/>
        </w:rPr>
        <w:t xml:space="preserve"> </w:t>
      </w:r>
      <w:r w:rsidRPr="00A366ED">
        <w:rPr>
          <w:color w:val="auto"/>
        </w:rPr>
        <w:t xml:space="preserve">Second, </w:t>
      </w:r>
      <w:r w:rsidR="004D3820" w:rsidRPr="00A366ED">
        <w:rPr>
          <w:color w:val="auto"/>
        </w:rPr>
        <w:t xml:space="preserve">two oligonucleotides for the sgRNA </w:t>
      </w:r>
      <w:proofErr w:type="gramStart"/>
      <w:r w:rsidR="004D3820" w:rsidRPr="00A366ED">
        <w:rPr>
          <w:color w:val="auto"/>
        </w:rPr>
        <w:t>ha</w:t>
      </w:r>
      <w:r w:rsidR="00493ED4" w:rsidRPr="00A366ED">
        <w:rPr>
          <w:color w:val="auto"/>
        </w:rPr>
        <w:t>ve</w:t>
      </w:r>
      <w:r w:rsidR="004D3820" w:rsidRPr="00A366ED">
        <w:rPr>
          <w:color w:val="auto"/>
        </w:rPr>
        <w:t xml:space="preserve"> to</w:t>
      </w:r>
      <w:proofErr w:type="gramEnd"/>
      <w:r w:rsidR="004D3820" w:rsidRPr="00A366ED">
        <w:rPr>
          <w:color w:val="auto"/>
        </w:rPr>
        <w:t xml:space="preserve"> be annealed and ligated into the cut plasmid. </w:t>
      </w:r>
      <w:r w:rsidR="00CE245B" w:rsidRPr="00A366ED">
        <w:rPr>
          <w:color w:val="auto"/>
        </w:rPr>
        <w:t xml:space="preserve">To determine if the </w:t>
      </w:r>
      <w:r w:rsidR="004D3820" w:rsidRPr="00A366ED">
        <w:rPr>
          <w:color w:val="auto"/>
        </w:rPr>
        <w:t>oligonucleotides</w:t>
      </w:r>
      <w:r w:rsidR="00CE245B" w:rsidRPr="00A366ED">
        <w:rPr>
          <w:color w:val="auto"/>
        </w:rPr>
        <w:t xml:space="preserve"> have been successfully cloned into the CRISPR plasmid backbone, colony PCR is performed (</w:t>
      </w:r>
      <w:r w:rsidR="00597416" w:rsidRPr="00A366ED">
        <w:rPr>
          <w:color w:val="auto"/>
        </w:rPr>
        <w:t xml:space="preserve">see </w:t>
      </w:r>
      <w:r w:rsidR="00CE245B" w:rsidRPr="00A366ED">
        <w:rPr>
          <w:b/>
          <w:color w:val="auto"/>
        </w:rPr>
        <w:t xml:space="preserve">Figure </w:t>
      </w:r>
      <w:r w:rsidR="00063EA2" w:rsidRPr="00A366ED">
        <w:rPr>
          <w:b/>
          <w:color w:val="auto"/>
        </w:rPr>
        <w:t>7</w:t>
      </w:r>
      <w:r w:rsidR="00F139DB" w:rsidRPr="00A366ED">
        <w:rPr>
          <w:b/>
          <w:color w:val="auto"/>
        </w:rPr>
        <w:t>b</w:t>
      </w:r>
      <w:r w:rsidR="00CE245B" w:rsidRPr="00A366ED">
        <w:rPr>
          <w:color w:val="auto"/>
        </w:rPr>
        <w:t>). Positive clones are then inoculated</w:t>
      </w:r>
      <w:r w:rsidR="00DE4D83" w:rsidRPr="00A366ED">
        <w:rPr>
          <w:color w:val="auto"/>
        </w:rPr>
        <w:t xml:space="preserve"> before the plasmids are extracted</w:t>
      </w:r>
      <w:r w:rsidR="00CE245B" w:rsidRPr="00A366ED">
        <w:rPr>
          <w:color w:val="auto"/>
        </w:rPr>
        <w:t xml:space="preserve"> and sent for Sanger sequencing.</w:t>
      </w:r>
    </w:p>
    <w:p w14:paraId="714FA36C" w14:textId="77777777" w:rsidR="00ED099B" w:rsidRPr="00A366ED" w:rsidRDefault="00ED099B" w:rsidP="00A366ED">
      <w:pPr>
        <w:widowControl/>
        <w:rPr>
          <w:color w:val="auto"/>
        </w:rPr>
      </w:pPr>
    </w:p>
    <w:p w14:paraId="26ED1FCE" w14:textId="1EBB2039" w:rsidR="00ED099B" w:rsidRPr="00A366ED" w:rsidRDefault="00ED099B" w:rsidP="00A366ED">
      <w:pPr>
        <w:widowControl/>
        <w:rPr>
          <w:color w:val="auto"/>
        </w:rPr>
      </w:pPr>
      <w:r w:rsidRPr="00A366ED">
        <w:rPr>
          <w:color w:val="auto"/>
        </w:rPr>
        <w:t xml:space="preserve">[Place </w:t>
      </w:r>
      <w:r w:rsidRPr="00A366ED">
        <w:rPr>
          <w:b/>
          <w:color w:val="auto"/>
        </w:rPr>
        <w:t xml:space="preserve">Figure </w:t>
      </w:r>
      <w:r w:rsidR="00063EA2" w:rsidRPr="00A366ED">
        <w:rPr>
          <w:b/>
          <w:color w:val="auto"/>
        </w:rPr>
        <w:t>7</w:t>
      </w:r>
      <w:r w:rsidRPr="00A366ED">
        <w:rPr>
          <w:color w:val="auto"/>
        </w:rPr>
        <w:t xml:space="preserve"> here.]</w:t>
      </w:r>
    </w:p>
    <w:p w14:paraId="481AFF4A" w14:textId="2B101240" w:rsidR="00BB1F42" w:rsidRPr="00A366ED" w:rsidRDefault="00337936" w:rsidP="00A366ED">
      <w:pPr>
        <w:widowControl/>
        <w:rPr>
          <w:color w:val="auto"/>
        </w:rPr>
      </w:pPr>
      <w:r>
        <w:rPr>
          <w:color w:val="auto"/>
        </w:rPr>
        <w:t xml:space="preserve"> </w:t>
      </w:r>
    </w:p>
    <w:p w14:paraId="1B869568" w14:textId="1542B80E" w:rsidR="00ED099B" w:rsidRPr="00A366ED" w:rsidRDefault="00CE245B" w:rsidP="00A366ED">
      <w:pPr>
        <w:widowControl/>
        <w:rPr>
          <w:color w:val="auto"/>
        </w:rPr>
      </w:pPr>
      <w:r w:rsidRPr="00A366ED">
        <w:rPr>
          <w:color w:val="auto"/>
        </w:rPr>
        <w:t xml:space="preserve">Once the constructs have been </w:t>
      </w:r>
      <w:r w:rsidR="00DE4D83" w:rsidRPr="00A366ED">
        <w:rPr>
          <w:color w:val="auto"/>
        </w:rPr>
        <w:t>sequence-verified</w:t>
      </w:r>
      <w:r w:rsidRPr="00A366ED">
        <w:rPr>
          <w:color w:val="auto"/>
        </w:rPr>
        <w:t xml:space="preserve">, they can be </w:t>
      </w:r>
      <w:r w:rsidR="00DE4D83" w:rsidRPr="00A366ED">
        <w:rPr>
          <w:color w:val="auto"/>
        </w:rPr>
        <w:t>transduced into a desired cell line (such as HEK293T)</w:t>
      </w:r>
      <w:r w:rsidRPr="00A366ED">
        <w:rPr>
          <w:color w:val="auto"/>
        </w:rPr>
        <w:t>.</w:t>
      </w:r>
      <w:r w:rsidR="00DE4D83" w:rsidRPr="00A366ED">
        <w:rPr>
          <w:color w:val="auto"/>
        </w:rPr>
        <w:t xml:space="preserve"> CRISPR plasmids often carry a selectable marker</w:t>
      </w:r>
      <w:r w:rsidR="001D4B27" w:rsidRPr="00A366ED">
        <w:rPr>
          <w:color w:val="auto"/>
        </w:rPr>
        <w:t xml:space="preserve"> (e.g.</w:t>
      </w:r>
      <w:r w:rsidR="00763DAA">
        <w:rPr>
          <w:color w:val="auto"/>
        </w:rPr>
        <w:t>,</w:t>
      </w:r>
      <w:r w:rsidR="00AB61D1" w:rsidRPr="00A366ED">
        <w:rPr>
          <w:color w:val="auto"/>
        </w:rPr>
        <w:t xml:space="preserve"> a</w:t>
      </w:r>
      <w:r w:rsidR="00763DAA">
        <w:rPr>
          <w:color w:val="auto"/>
        </w:rPr>
        <w:t>n</w:t>
      </w:r>
      <w:r w:rsidR="00AB61D1" w:rsidRPr="00A366ED">
        <w:rPr>
          <w:color w:val="auto"/>
        </w:rPr>
        <w:t xml:space="preserve"> mCherry gene)</w:t>
      </w:r>
      <w:r w:rsidR="00DE4D83" w:rsidRPr="00A366ED">
        <w:rPr>
          <w:color w:val="auto"/>
        </w:rPr>
        <w:t xml:space="preserve">, thereby allowing successfully transduced cells to be </w:t>
      </w:r>
      <w:r w:rsidR="00AB61D1" w:rsidRPr="00A366ED">
        <w:rPr>
          <w:color w:val="auto"/>
        </w:rPr>
        <w:t>selected</w:t>
      </w:r>
      <w:r w:rsidR="00DE4D83" w:rsidRPr="00A366ED">
        <w:rPr>
          <w:color w:val="auto"/>
        </w:rPr>
        <w:t>.</w:t>
      </w:r>
      <w:r w:rsidRPr="00A366ED">
        <w:rPr>
          <w:color w:val="auto"/>
        </w:rPr>
        <w:t xml:space="preserve"> </w:t>
      </w:r>
      <w:r w:rsidR="00493ED4" w:rsidRPr="00A366ED">
        <w:rPr>
          <w:color w:val="auto"/>
        </w:rPr>
        <w:t>F</w:t>
      </w:r>
      <w:r w:rsidRPr="00A366ED">
        <w:rPr>
          <w:color w:val="auto"/>
        </w:rPr>
        <w:t xml:space="preserve">luorescence can be </w:t>
      </w:r>
      <w:r w:rsidR="00493ED4" w:rsidRPr="00A366ED">
        <w:rPr>
          <w:color w:val="auto"/>
        </w:rPr>
        <w:t xml:space="preserve">readily </w:t>
      </w:r>
      <w:r w:rsidRPr="00A366ED">
        <w:rPr>
          <w:color w:val="auto"/>
        </w:rPr>
        <w:t xml:space="preserve">visualized </w:t>
      </w:r>
      <w:r w:rsidR="00493ED4" w:rsidRPr="00A366ED">
        <w:rPr>
          <w:color w:val="auto"/>
        </w:rPr>
        <w:t xml:space="preserve">under a microscope </w:t>
      </w:r>
      <w:r w:rsidRPr="00A366ED">
        <w:rPr>
          <w:color w:val="auto"/>
        </w:rPr>
        <w:t>upon successf</w:t>
      </w:r>
      <w:r w:rsidR="0040645F" w:rsidRPr="00A366ED">
        <w:rPr>
          <w:color w:val="auto"/>
        </w:rPr>
        <w:t xml:space="preserve">ul delivery of </w:t>
      </w:r>
      <w:r w:rsidR="00DE4D83" w:rsidRPr="00A366ED">
        <w:rPr>
          <w:color w:val="auto"/>
        </w:rPr>
        <w:t xml:space="preserve">the </w:t>
      </w:r>
      <w:r w:rsidR="0040645F" w:rsidRPr="00A366ED">
        <w:rPr>
          <w:color w:val="auto"/>
        </w:rPr>
        <w:t>plasmid</w:t>
      </w:r>
      <w:r w:rsidR="00DE4D83" w:rsidRPr="00A366ED">
        <w:rPr>
          <w:color w:val="auto"/>
        </w:rPr>
        <w:t>s</w:t>
      </w:r>
      <w:r w:rsidR="0040645F" w:rsidRPr="00A366ED">
        <w:rPr>
          <w:color w:val="auto"/>
        </w:rPr>
        <w:t xml:space="preserve"> (</w:t>
      </w:r>
      <w:r w:rsidR="00597416" w:rsidRPr="00A366ED">
        <w:rPr>
          <w:color w:val="auto"/>
        </w:rPr>
        <w:t xml:space="preserve">see </w:t>
      </w:r>
      <w:r w:rsidR="0040645F" w:rsidRPr="00A366ED">
        <w:rPr>
          <w:b/>
          <w:color w:val="auto"/>
        </w:rPr>
        <w:t xml:space="preserve">Figure </w:t>
      </w:r>
      <w:r w:rsidR="00063EA2" w:rsidRPr="00A366ED">
        <w:rPr>
          <w:b/>
          <w:color w:val="auto"/>
        </w:rPr>
        <w:t>8</w:t>
      </w:r>
      <w:r w:rsidR="00F139DB" w:rsidRPr="00A366ED">
        <w:rPr>
          <w:b/>
          <w:color w:val="auto"/>
        </w:rPr>
        <w:t>a</w:t>
      </w:r>
      <w:r w:rsidRPr="00A366ED">
        <w:rPr>
          <w:color w:val="auto"/>
        </w:rPr>
        <w:t>).</w:t>
      </w:r>
      <w:r w:rsidR="007C0910" w:rsidRPr="00A366ED">
        <w:rPr>
          <w:color w:val="auto"/>
        </w:rPr>
        <w:t xml:space="preserve"> </w:t>
      </w:r>
      <w:r w:rsidRPr="00A366ED">
        <w:rPr>
          <w:color w:val="auto"/>
        </w:rPr>
        <w:t xml:space="preserve">The cells </w:t>
      </w:r>
      <w:r w:rsidR="00DE4D83" w:rsidRPr="00A366ED">
        <w:rPr>
          <w:color w:val="auto"/>
        </w:rPr>
        <w:t xml:space="preserve">are </w:t>
      </w:r>
      <w:r w:rsidRPr="00A366ED">
        <w:rPr>
          <w:color w:val="auto"/>
        </w:rPr>
        <w:t xml:space="preserve">sorted by </w:t>
      </w:r>
      <w:r w:rsidR="00DE4D83" w:rsidRPr="00A366ED">
        <w:rPr>
          <w:color w:val="auto"/>
        </w:rPr>
        <w:t>flow cytometry around 24</w:t>
      </w:r>
      <w:r w:rsidR="00763DAA" w:rsidRPr="00763DAA">
        <w:rPr>
          <w:color w:val="auto"/>
        </w:rPr>
        <w:t>‒</w:t>
      </w:r>
      <w:r w:rsidR="00DE4D83" w:rsidRPr="00A366ED">
        <w:rPr>
          <w:color w:val="auto"/>
        </w:rPr>
        <w:t>72 h</w:t>
      </w:r>
      <w:r w:rsidRPr="00A366ED">
        <w:rPr>
          <w:color w:val="auto"/>
        </w:rPr>
        <w:t xml:space="preserve"> post-transfection. </w:t>
      </w:r>
      <w:r w:rsidR="00DE4D83" w:rsidRPr="00A366ED">
        <w:rPr>
          <w:color w:val="auto"/>
        </w:rPr>
        <w:t>The gating is set</w:t>
      </w:r>
      <w:r w:rsidRPr="00A366ED">
        <w:rPr>
          <w:color w:val="auto"/>
        </w:rPr>
        <w:t xml:space="preserve"> </w:t>
      </w:r>
      <w:r w:rsidR="00DE4D83" w:rsidRPr="00A366ED">
        <w:rPr>
          <w:color w:val="auto"/>
        </w:rPr>
        <w:t>based on</w:t>
      </w:r>
      <w:r w:rsidRPr="00A366ED">
        <w:rPr>
          <w:color w:val="auto"/>
        </w:rPr>
        <w:t xml:space="preserve"> a non-transfected control (</w:t>
      </w:r>
      <w:r w:rsidR="00597416" w:rsidRPr="00A366ED">
        <w:rPr>
          <w:color w:val="auto"/>
        </w:rPr>
        <w:t xml:space="preserve">see </w:t>
      </w:r>
      <w:r w:rsidRPr="00A366ED">
        <w:rPr>
          <w:b/>
          <w:color w:val="auto"/>
        </w:rPr>
        <w:t xml:space="preserve">Figure </w:t>
      </w:r>
      <w:r w:rsidR="00063EA2" w:rsidRPr="00A366ED">
        <w:rPr>
          <w:b/>
          <w:color w:val="auto"/>
        </w:rPr>
        <w:t>8</w:t>
      </w:r>
      <w:r w:rsidR="00F139DB" w:rsidRPr="00A366ED">
        <w:rPr>
          <w:b/>
          <w:color w:val="auto"/>
        </w:rPr>
        <w:t>b</w:t>
      </w:r>
      <w:r w:rsidR="00DE4D83" w:rsidRPr="00A366ED">
        <w:rPr>
          <w:color w:val="auto"/>
        </w:rPr>
        <w:t>). Part of the sorted cells a</w:t>
      </w:r>
      <w:r w:rsidRPr="00A366ED">
        <w:rPr>
          <w:color w:val="auto"/>
        </w:rPr>
        <w:t xml:space="preserve">re seeded on </w:t>
      </w:r>
      <w:r w:rsidR="00DE4D83" w:rsidRPr="00A366ED">
        <w:rPr>
          <w:color w:val="auto"/>
        </w:rPr>
        <w:t xml:space="preserve">a </w:t>
      </w:r>
      <w:r w:rsidRPr="00A366ED">
        <w:rPr>
          <w:color w:val="auto"/>
        </w:rPr>
        <w:t>tissue culture plate to allow for recovery.</w:t>
      </w:r>
    </w:p>
    <w:p w14:paraId="1B68F9D2" w14:textId="77777777" w:rsidR="00ED099B" w:rsidRPr="00A366ED" w:rsidRDefault="00ED099B" w:rsidP="00A366ED">
      <w:pPr>
        <w:widowControl/>
        <w:rPr>
          <w:color w:val="auto"/>
        </w:rPr>
      </w:pPr>
    </w:p>
    <w:p w14:paraId="1F978229" w14:textId="4CD53B97" w:rsidR="00ED099B" w:rsidRPr="00A366ED" w:rsidRDefault="00ED099B" w:rsidP="00A366ED">
      <w:pPr>
        <w:widowControl/>
        <w:rPr>
          <w:color w:val="auto"/>
        </w:rPr>
      </w:pPr>
      <w:r w:rsidRPr="00A366ED">
        <w:rPr>
          <w:color w:val="auto"/>
        </w:rPr>
        <w:t xml:space="preserve">[Place </w:t>
      </w:r>
      <w:r w:rsidRPr="00A366ED">
        <w:rPr>
          <w:b/>
          <w:color w:val="auto"/>
        </w:rPr>
        <w:t xml:space="preserve">Figure </w:t>
      </w:r>
      <w:r w:rsidR="00063EA2" w:rsidRPr="00A366ED">
        <w:rPr>
          <w:b/>
          <w:color w:val="auto"/>
        </w:rPr>
        <w:t>8</w:t>
      </w:r>
      <w:r w:rsidRPr="00A366ED">
        <w:rPr>
          <w:color w:val="auto"/>
        </w:rPr>
        <w:t xml:space="preserve"> here.]</w:t>
      </w:r>
    </w:p>
    <w:p w14:paraId="72FDE95F" w14:textId="151E81F0" w:rsidR="00BB1F42" w:rsidRPr="00A366ED" w:rsidRDefault="00CE245B" w:rsidP="00A366ED">
      <w:pPr>
        <w:widowControl/>
        <w:rPr>
          <w:color w:val="auto"/>
        </w:rPr>
      </w:pPr>
      <w:r w:rsidRPr="00A366ED">
        <w:rPr>
          <w:color w:val="auto"/>
        </w:rPr>
        <w:t xml:space="preserve"> </w:t>
      </w:r>
    </w:p>
    <w:p w14:paraId="3B3590F9" w14:textId="46F1D610" w:rsidR="00F872E3" w:rsidRPr="00A366ED" w:rsidRDefault="00C30706" w:rsidP="00A366ED">
      <w:pPr>
        <w:widowControl/>
        <w:rPr>
          <w:color w:val="auto"/>
        </w:rPr>
      </w:pPr>
      <w:r w:rsidRPr="00A366ED">
        <w:rPr>
          <w:color w:val="auto"/>
        </w:rPr>
        <w:t>While the sorted cells are recovering, the editing efficiency</w:t>
      </w:r>
      <w:r w:rsidR="00EC0581" w:rsidRPr="00A366ED">
        <w:rPr>
          <w:color w:val="auto"/>
        </w:rPr>
        <w:t xml:space="preserve"> </w:t>
      </w:r>
      <w:r w:rsidR="00493ED4" w:rsidRPr="00A366ED">
        <w:rPr>
          <w:color w:val="auto"/>
        </w:rPr>
        <w:t>is</w:t>
      </w:r>
      <w:r w:rsidR="00EC0581" w:rsidRPr="00A366ED">
        <w:rPr>
          <w:color w:val="auto"/>
        </w:rPr>
        <w:t xml:space="preserve"> evaluated</w:t>
      </w:r>
      <w:r w:rsidRPr="00A366ED">
        <w:rPr>
          <w:color w:val="auto"/>
        </w:rPr>
        <w:t xml:space="preserve"> to determine whether the experiment</w:t>
      </w:r>
      <w:r w:rsidR="005464C3" w:rsidRPr="00A366ED">
        <w:rPr>
          <w:color w:val="auto"/>
        </w:rPr>
        <w:t xml:space="preserve"> should be continued</w:t>
      </w:r>
      <w:r w:rsidRPr="00A366ED">
        <w:rPr>
          <w:color w:val="auto"/>
        </w:rPr>
        <w:t xml:space="preserve">. </w:t>
      </w:r>
      <w:r w:rsidR="007C0910" w:rsidRPr="00A366ED">
        <w:rPr>
          <w:color w:val="auto"/>
        </w:rPr>
        <w:t xml:space="preserve">Genomic </w:t>
      </w:r>
      <w:r w:rsidR="00CE245B" w:rsidRPr="00A366ED">
        <w:rPr>
          <w:color w:val="auto"/>
        </w:rPr>
        <w:t xml:space="preserve">DNA </w:t>
      </w:r>
      <w:r w:rsidR="007C0910" w:rsidRPr="00A366ED">
        <w:rPr>
          <w:color w:val="auto"/>
        </w:rPr>
        <w:t xml:space="preserve">(gDNA) </w:t>
      </w:r>
      <w:r w:rsidRPr="00A366ED">
        <w:rPr>
          <w:color w:val="auto"/>
        </w:rPr>
        <w:t>i</w:t>
      </w:r>
      <w:r w:rsidR="00F872E3" w:rsidRPr="00A366ED">
        <w:rPr>
          <w:color w:val="auto"/>
        </w:rPr>
        <w:t>s isolated from</w:t>
      </w:r>
      <w:r w:rsidR="00CE245B" w:rsidRPr="00A366ED">
        <w:rPr>
          <w:color w:val="auto"/>
        </w:rPr>
        <w:t xml:space="preserve"> the remaining </w:t>
      </w:r>
      <w:r w:rsidR="00F872E3" w:rsidRPr="00A366ED">
        <w:rPr>
          <w:color w:val="auto"/>
        </w:rPr>
        <w:t>un</w:t>
      </w:r>
      <w:r w:rsidR="00763DAA">
        <w:rPr>
          <w:color w:val="auto"/>
        </w:rPr>
        <w:t>-</w:t>
      </w:r>
      <w:r w:rsidR="00F872E3" w:rsidRPr="00A366ED">
        <w:rPr>
          <w:color w:val="auto"/>
        </w:rPr>
        <w:t xml:space="preserve">plated </w:t>
      </w:r>
      <w:r w:rsidR="00CE245B" w:rsidRPr="00A366ED">
        <w:rPr>
          <w:color w:val="auto"/>
        </w:rPr>
        <w:t>cells</w:t>
      </w:r>
      <w:r w:rsidR="00F872E3" w:rsidRPr="00A366ED">
        <w:rPr>
          <w:color w:val="auto"/>
        </w:rPr>
        <w:t>. A T7E</w:t>
      </w:r>
      <w:r w:rsidR="00610FE8" w:rsidRPr="00A366ED">
        <w:rPr>
          <w:color w:val="auto"/>
        </w:rPr>
        <w:t>I</w:t>
      </w:r>
      <w:r w:rsidR="00F872E3" w:rsidRPr="00A366ED">
        <w:rPr>
          <w:color w:val="auto"/>
        </w:rPr>
        <w:t xml:space="preserve"> assay is performed to check the cleavage efficiency, which is calculated from the intensities of the bands observed on an agarose gel (see </w:t>
      </w:r>
      <w:r w:rsidR="00F872E3" w:rsidRPr="00A366ED">
        <w:rPr>
          <w:b/>
          <w:color w:val="auto"/>
        </w:rPr>
        <w:t xml:space="preserve">Figure </w:t>
      </w:r>
      <w:r w:rsidR="0048237C" w:rsidRPr="00A366ED">
        <w:rPr>
          <w:b/>
          <w:color w:val="auto"/>
        </w:rPr>
        <w:t>9</w:t>
      </w:r>
      <w:r w:rsidR="00F139DB" w:rsidRPr="00A366ED">
        <w:rPr>
          <w:b/>
          <w:color w:val="auto"/>
        </w:rPr>
        <w:t>a</w:t>
      </w:r>
      <w:r w:rsidR="00F872E3" w:rsidRPr="00A366ED">
        <w:rPr>
          <w:color w:val="auto"/>
        </w:rPr>
        <w:t xml:space="preserve">). Additionally, if </w:t>
      </w:r>
      <w:r w:rsidR="00356549" w:rsidRPr="00A366ED">
        <w:rPr>
          <w:color w:val="auto"/>
        </w:rPr>
        <w:t>a</w:t>
      </w:r>
      <w:r w:rsidR="00763DAA">
        <w:rPr>
          <w:color w:val="auto"/>
        </w:rPr>
        <w:t>n</w:t>
      </w:r>
      <w:r w:rsidR="00356549" w:rsidRPr="00A366ED">
        <w:rPr>
          <w:color w:val="auto"/>
        </w:rPr>
        <w:t xml:space="preserve"> </w:t>
      </w:r>
      <w:r w:rsidR="00F872E3" w:rsidRPr="00A366ED">
        <w:rPr>
          <w:color w:val="auto"/>
        </w:rPr>
        <w:t xml:space="preserve">HDR-based experiment </w:t>
      </w:r>
      <w:r w:rsidR="00356549" w:rsidRPr="00A366ED">
        <w:rPr>
          <w:color w:val="auto"/>
        </w:rPr>
        <w:t xml:space="preserve">is designed </w:t>
      </w:r>
      <w:r w:rsidR="00F872E3" w:rsidRPr="00A366ED">
        <w:rPr>
          <w:color w:val="auto"/>
        </w:rPr>
        <w:t xml:space="preserve">to incorporate </w:t>
      </w:r>
      <w:r w:rsidR="00356549" w:rsidRPr="00A366ED">
        <w:rPr>
          <w:color w:val="auto"/>
        </w:rPr>
        <w:t xml:space="preserve">a restriction site at the target locus, a RFLP assay can be performed with the corresponding restriction enzyme (see </w:t>
      </w:r>
      <w:r w:rsidR="00356549" w:rsidRPr="00A366ED">
        <w:rPr>
          <w:b/>
          <w:color w:val="auto"/>
        </w:rPr>
        <w:t xml:space="preserve">Figure </w:t>
      </w:r>
      <w:r w:rsidR="0048237C" w:rsidRPr="00A366ED">
        <w:rPr>
          <w:b/>
          <w:color w:val="auto"/>
        </w:rPr>
        <w:t>9</w:t>
      </w:r>
      <w:r w:rsidR="00F139DB" w:rsidRPr="00A366ED">
        <w:rPr>
          <w:b/>
          <w:color w:val="auto"/>
        </w:rPr>
        <w:t>b</w:t>
      </w:r>
      <w:r w:rsidR="00356549" w:rsidRPr="00A366ED">
        <w:rPr>
          <w:color w:val="auto"/>
        </w:rPr>
        <w:t>).</w:t>
      </w:r>
    </w:p>
    <w:p w14:paraId="4B031C83" w14:textId="77777777" w:rsidR="00ED099B" w:rsidRPr="00A366ED" w:rsidRDefault="00ED099B" w:rsidP="00A366ED">
      <w:pPr>
        <w:widowControl/>
        <w:rPr>
          <w:color w:val="auto"/>
        </w:rPr>
      </w:pPr>
    </w:p>
    <w:p w14:paraId="2FD5CCA6" w14:textId="5E8D2ADA" w:rsidR="00ED099B" w:rsidRPr="00A366ED" w:rsidRDefault="00ED099B" w:rsidP="00A366ED">
      <w:pPr>
        <w:widowControl/>
        <w:rPr>
          <w:color w:val="auto"/>
        </w:rPr>
      </w:pPr>
      <w:r w:rsidRPr="00A366ED">
        <w:rPr>
          <w:color w:val="auto"/>
        </w:rPr>
        <w:t xml:space="preserve">[Place </w:t>
      </w:r>
      <w:r w:rsidRPr="00A366ED">
        <w:rPr>
          <w:b/>
          <w:color w:val="auto"/>
        </w:rPr>
        <w:t xml:space="preserve">Figure </w:t>
      </w:r>
      <w:r w:rsidR="0048237C" w:rsidRPr="00A366ED">
        <w:rPr>
          <w:b/>
          <w:color w:val="auto"/>
        </w:rPr>
        <w:t>9</w:t>
      </w:r>
      <w:r w:rsidRPr="00A366ED">
        <w:rPr>
          <w:color w:val="auto"/>
        </w:rPr>
        <w:t xml:space="preserve"> here.]</w:t>
      </w:r>
    </w:p>
    <w:p w14:paraId="671F1192" w14:textId="77777777" w:rsidR="00ED099B" w:rsidRPr="00A366ED" w:rsidRDefault="00ED099B" w:rsidP="00A366ED">
      <w:pPr>
        <w:widowControl/>
        <w:rPr>
          <w:color w:val="auto"/>
        </w:rPr>
      </w:pPr>
    </w:p>
    <w:p w14:paraId="0E2C438C" w14:textId="61447A45" w:rsidR="00CE245B" w:rsidRPr="00A366ED" w:rsidRDefault="00610FE8" w:rsidP="00A366ED">
      <w:pPr>
        <w:widowControl/>
        <w:rPr>
          <w:color w:val="auto"/>
        </w:rPr>
      </w:pPr>
      <w:r w:rsidRPr="00A366ED">
        <w:rPr>
          <w:color w:val="auto"/>
        </w:rPr>
        <w:t>If the editing efficiency is acceptable (e.g.</w:t>
      </w:r>
      <w:r w:rsidR="00763DAA">
        <w:rPr>
          <w:color w:val="auto"/>
        </w:rPr>
        <w:t>,</w:t>
      </w:r>
      <w:r w:rsidRPr="00A366ED">
        <w:rPr>
          <w:color w:val="auto"/>
        </w:rPr>
        <w:t xml:space="preserve"> at least 5% by the T7EI assay), </w:t>
      </w:r>
      <w:r w:rsidR="008F63AE" w:rsidRPr="00A366ED">
        <w:rPr>
          <w:color w:val="auto"/>
        </w:rPr>
        <w:t>we proceed to identify</w:t>
      </w:r>
      <w:r w:rsidRPr="00A366ED">
        <w:rPr>
          <w:color w:val="auto"/>
        </w:rPr>
        <w:t xml:space="preserve"> individual clones that carry</w:t>
      </w:r>
      <w:r w:rsidR="00EC0581" w:rsidRPr="00A366ED">
        <w:rPr>
          <w:color w:val="auto"/>
        </w:rPr>
        <w:t xml:space="preserve"> the</w:t>
      </w:r>
      <w:r w:rsidRPr="00A366ED">
        <w:rPr>
          <w:color w:val="auto"/>
        </w:rPr>
        <w:t xml:space="preserve"> desired DNA modifications. Plated</w:t>
      </w:r>
      <w:r w:rsidR="00CE245B" w:rsidRPr="00A366ED">
        <w:rPr>
          <w:color w:val="auto"/>
        </w:rPr>
        <w:t xml:space="preserve"> cells</w:t>
      </w:r>
      <w:r w:rsidR="00356549" w:rsidRPr="00A366ED">
        <w:rPr>
          <w:color w:val="auto"/>
        </w:rPr>
        <w:t>,</w:t>
      </w:r>
      <w:r w:rsidR="00CE245B" w:rsidRPr="00A366ED">
        <w:rPr>
          <w:color w:val="auto"/>
        </w:rPr>
        <w:t xml:space="preserve"> which </w:t>
      </w:r>
      <w:r w:rsidRPr="00A366ED">
        <w:rPr>
          <w:color w:val="auto"/>
        </w:rPr>
        <w:t>have been</w:t>
      </w:r>
      <w:r w:rsidR="00CE245B" w:rsidRPr="00A366ED">
        <w:rPr>
          <w:color w:val="auto"/>
        </w:rPr>
        <w:t xml:space="preserve"> left to recover</w:t>
      </w:r>
      <w:r w:rsidR="00356549" w:rsidRPr="00A366ED">
        <w:rPr>
          <w:color w:val="auto"/>
        </w:rPr>
        <w:t>,</w:t>
      </w:r>
      <w:r w:rsidR="00CE245B" w:rsidRPr="00A366ED">
        <w:rPr>
          <w:color w:val="auto"/>
        </w:rPr>
        <w:t xml:space="preserve"> </w:t>
      </w:r>
      <w:r w:rsidR="00356549" w:rsidRPr="00A366ED">
        <w:rPr>
          <w:color w:val="auto"/>
        </w:rPr>
        <w:t>ar</w:t>
      </w:r>
      <w:r w:rsidR="00CE245B" w:rsidRPr="00A366ED">
        <w:rPr>
          <w:color w:val="auto"/>
        </w:rPr>
        <w:t>e seeded sparsely to allow for individual colonies to grow. Subsequently, individual co</w:t>
      </w:r>
      <w:r w:rsidRPr="00A366ED">
        <w:rPr>
          <w:color w:val="auto"/>
        </w:rPr>
        <w:t xml:space="preserve">lonies are picked and expanded, before </w:t>
      </w:r>
      <w:r w:rsidR="00CE245B" w:rsidRPr="00A366ED">
        <w:rPr>
          <w:color w:val="auto"/>
        </w:rPr>
        <w:t>gDNA</w:t>
      </w:r>
      <w:r w:rsidRPr="00A366ED">
        <w:rPr>
          <w:color w:val="auto"/>
        </w:rPr>
        <w:t xml:space="preserve"> is</w:t>
      </w:r>
      <w:r w:rsidR="00CE245B" w:rsidRPr="00A366ED">
        <w:rPr>
          <w:color w:val="auto"/>
        </w:rPr>
        <w:t xml:space="preserve"> isolated f</w:t>
      </w:r>
      <w:r w:rsidRPr="00A366ED">
        <w:rPr>
          <w:color w:val="auto"/>
        </w:rPr>
        <w:t>rom these individual clones</w:t>
      </w:r>
      <w:r w:rsidR="00CE245B" w:rsidRPr="00A366ED">
        <w:rPr>
          <w:color w:val="auto"/>
        </w:rPr>
        <w:t>.</w:t>
      </w:r>
      <w:r w:rsidR="00337936">
        <w:rPr>
          <w:color w:val="auto"/>
        </w:rPr>
        <w:t xml:space="preserve"> </w:t>
      </w:r>
      <w:r w:rsidR="0061035C" w:rsidRPr="00A366ED">
        <w:rPr>
          <w:color w:val="auto"/>
        </w:rPr>
        <w:t>A</w:t>
      </w:r>
      <w:r w:rsidRPr="00A366ED">
        <w:rPr>
          <w:color w:val="auto"/>
        </w:rPr>
        <w:t xml:space="preserve">nother round of T7EI assay </w:t>
      </w:r>
      <w:r w:rsidR="0061035C" w:rsidRPr="00A366ED">
        <w:rPr>
          <w:color w:val="auto"/>
        </w:rPr>
        <w:t xml:space="preserve">is performed </w:t>
      </w:r>
      <w:r w:rsidR="00E03844" w:rsidRPr="00A366ED">
        <w:rPr>
          <w:color w:val="auto"/>
        </w:rPr>
        <w:t xml:space="preserve">to identify clones with modified DNA at the target site. TOPO cloning and </w:t>
      </w:r>
      <w:r w:rsidR="00CE245B" w:rsidRPr="00A366ED">
        <w:rPr>
          <w:color w:val="auto"/>
        </w:rPr>
        <w:t xml:space="preserve">Sanger sequencing </w:t>
      </w:r>
      <w:r w:rsidR="00E03844" w:rsidRPr="00A366ED">
        <w:rPr>
          <w:color w:val="auto"/>
        </w:rPr>
        <w:t>are then</w:t>
      </w:r>
      <w:r w:rsidR="00CE245B" w:rsidRPr="00A366ED">
        <w:rPr>
          <w:color w:val="auto"/>
        </w:rPr>
        <w:t xml:space="preserve"> performed to determine the exact sequence</w:t>
      </w:r>
      <w:r w:rsidR="00E03844" w:rsidRPr="00A366ED">
        <w:rPr>
          <w:color w:val="auto"/>
        </w:rPr>
        <w:t>s of all alleles</w:t>
      </w:r>
      <w:r w:rsidR="00CE245B" w:rsidRPr="00A366ED">
        <w:rPr>
          <w:color w:val="auto"/>
        </w:rPr>
        <w:t xml:space="preserve">. Ideally, </w:t>
      </w:r>
      <w:r w:rsidR="00E03844" w:rsidRPr="00A366ED">
        <w:rPr>
          <w:color w:val="auto"/>
        </w:rPr>
        <w:t xml:space="preserve">for gene knockouts, </w:t>
      </w:r>
      <w:r w:rsidR="00CE245B" w:rsidRPr="00A366ED">
        <w:rPr>
          <w:color w:val="auto"/>
        </w:rPr>
        <w:t xml:space="preserve">the indels should not be in multiples of </w:t>
      </w:r>
      <w:r w:rsidR="00916742" w:rsidRPr="00A366ED">
        <w:rPr>
          <w:color w:val="auto"/>
        </w:rPr>
        <w:t>three</w:t>
      </w:r>
      <w:r w:rsidR="00CE245B" w:rsidRPr="00A366ED">
        <w:rPr>
          <w:color w:val="auto"/>
        </w:rPr>
        <w:t xml:space="preserve">, </w:t>
      </w:r>
      <w:r w:rsidR="00E03844" w:rsidRPr="00A366ED">
        <w:rPr>
          <w:color w:val="auto"/>
        </w:rPr>
        <w:t xml:space="preserve">which do not </w:t>
      </w:r>
      <w:r w:rsidR="00CE245B" w:rsidRPr="00A366ED">
        <w:rPr>
          <w:color w:val="auto"/>
        </w:rPr>
        <w:t>cause frameshift mutation</w:t>
      </w:r>
      <w:r w:rsidR="00E03844" w:rsidRPr="00A366ED">
        <w:rPr>
          <w:color w:val="auto"/>
        </w:rPr>
        <w:t>s</w:t>
      </w:r>
      <w:r w:rsidR="00CE245B" w:rsidRPr="00A366ED">
        <w:rPr>
          <w:color w:val="auto"/>
        </w:rPr>
        <w:t xml:space="preserve"> (</w:t>
      </w:r>
      <w:r w:rsidR="00597416" w:rsidRPr="00A366ED">
        <w:rPr>
          <w:color w:val="auto"/>
        </w:rPr>
        <w:t xml:space="preserve">see </w:t>
      </w:r>
      <w:r w:rsidR="00CE245B" w:rsidRPr="00A366ED">
        <w:rPr>
          <w:b/>
          <w:color w:val="auto"/>
        </w:rPr>
        <w:t xml:space="preserve">Figure </w:t>
      </w:r>
      <w:r w:rsidR="0048237C" w:rsidRPr="00A366ED">
        <w:rPr>
          <w:b/>
          <w:color w:val="auto"/>
        </w:rPr>
        <w:t>10</w:t>
      </w:r>
      <w:r w:rsidR="00F139DB" w:rsidRPr="00A366ED">
        <w:rPr>
          <w:b/>
          <w:color w:val="auto"/>
        </w:rPr>
        <w:t>a</w:t>
      </w:r>
      <w:r w:rsidR="00CE245B" w:rsidRPr="00A366ED">
        <w:rPr>
          <w:color w:val="auto"/>
        </w:rPr>
        <w:t xml:space="preserve">). </w:t>
      </w:r>
      <w:r w:rsidR="00E03844" w:rsidRPr="00A366ED">
        <w:rPr>
          <w:color w:val="auto"/>
        </w:rPr>
        <w:t xml:space="preserve">To further validate that a protein-coding gene has been successfully inactivated, a </w:t>
      </w:r>
      <w:r w:rsidR="00337936">
        <w:rPr>
          <w:color w:val="auto"/>
        </w:rPr>
        <w:t>w</w:t>
      </w:r>
      <w:r w:rsidR="00E03844" w:rsidRPr="00A366ED">
        <w:rPr>
          <w:color w:val="auto"/>
        </w:rPr>
        <w:t xml:space="preserve">estern blot </w:t>
      </w:r>
      <w:r w:rsidR="00916742" w:rsidRPr="00A366ED">
        <w:rPr>
          <w:color w:val="auto"/>
        </w:rPr>
        <w:t xml:space="preserve">can </w:t>
      </w:r>
      <w:r w:rsidR="00E03844" w:rsidRPr="00A366ED">
        <w:rPr>
          <w:color w:val="auto"/>
        </w:rPr>
        <w:t>be carried out</w:t>
      </w:r>
      <w:r w:rsidR="00CE245B" w:rsidRPr="00A366ED">
        <w:rPr>
          <w:color w:val="auto"/>
        </w:rPr>
        <w:t xml:space="preserve"> to ensure </w:t>
      </w:r>
      <w:r w:rsidR="00E03844" w:rsidRPr="00A366ED">
        <w:rPr>
          <w:color w:val="auto"/>
        </w:rPr>
        <w:t xml:space="preserve">that </w:t>
      </w:r>
      <w:r w:rsidR="00CE245B" w:rsidRPr="00A366ED">
        <w:rPr>
          <w:color w:val="auto"/>
        </w:rPr>
        <w:t xml:space="preserve">no </w:t>
      </w:r>
      <w:r w:rsidR="00B12987" w:rsidRPr="00A366ED">
        <w:rPr>
          <w:color w:val="auto"/>
        </w:rPr>
        <w:t xml:space="preserve">targeted </w:t>
      </w:r>
      <w:r w:rsidR="00CE245B" w:rsidRPr="00A366ED">
        <w:rPr>
          <w:color w:val="auto"/>
        </w:rPr>
        <w:t>protein is present (</w:t>
      </w:r>
      <w:r w:rsidR="00597416" w:rsidRPr="00A366ED">
        <w:rPr>
          <w:color w:val="auto"/>
        </w:rPr>
        <w:t xml:space="preserve">see </w:t>
      </w:r>
      <w:r w:rsidR="00CE245B" w:rsidRPr="00A366ED">
        <w:rPr>
          <w:b/>
          <w:color w:val="auto"/>
        </w:rPr>
        <w:t xml:space="preserve">Figure </w:t>
      </w:r>
      <w:r w:rsidR="0048237C" w:rsidRPr="00A366ED">
        <w:rPr>
          <w:b/>
          <w:color w:val="auto"/>
        </w:rPr>
        <w:t>10</w:t>
      </w:r>
      <w:r w:rsidR="00F139DB" w:rsidRPr="00A366ED">
        <w:rPr>
          <w:b/>
          <w:color w:val="auto"/>
        </w:rPr>
        <w:t>b</w:t>
      </w:r>
      <w:r w:rsidR="00CE245B" w:rsidRPr="00A366ED">
        <w:rPr>
          <w:color w:val="auto"/>
        </w:rPr>
        <w:t>).</w:t>
      </w:r>
    </w:p>
    <w:p w14:paraId="35F3B539" w14:textId="77777777" w:rsidR="00CE245B" w:rsidRPr="00A366ED" w:rsidRDefault="00CE245B" w:rsidP="00A366ED">
      <w:pPr>
        <w:widowControl/>
        <w:rPr>
          <w:color w:val="808080" w:themeColor="background1" w:themeShade="80"/>
        </w:rPr>
      </w:pPr>
    </w:p>
    <w:p w14:paraId="69BAA46A" w14:textId="6ED4E1AA" w:rsidR="00ED099B" w:rsidRPr="00A366ED" w:rsidRDefault="00ED099B" w:rsidP="00A366ED">
      <w:pPr>
        <w:widowControl/>
        <w:rPr>
          <w:color w:val="auto"/>
        </w:rPr>
      </w:pPr>
      <w:r w:rsidRPr="00A366ED">
        <w:rPr>
          <w:color w:val="auto"/>
        </w:rPr>
        <w:t xml:space="preserve">[Place </w:t>
      </w:r>
      <w:r w:rsidRPr="00A366ED">
        <w:rPr>
          <w:b/>
          <w:color w:val="auto"/>
        </w:rPr>
        <w:t xml:space="preserve">Figure </w:t>
      </w:r>
      <w:r w:rsidR="0048237C" w:rsidRPr="00A366ED">
        <w:rPr>
          <w:b/>
          <w:color w:val="auto"/>
        </w:rPr>
        <w:t>10</w:t>
      </w:r>
      <w:r w:rsidRPr="00A366ED">
        <w:rPr>
          <w:color w:val="auto"/>
        </w:rPr>
        <w:t xml:space="preserve"> here.]</w:t>
      </w:r>
    </w:p>
    <w:p w14:paraId="0B5E05D2" w14:textId="77777777" w:rsidR="00ED099B" w:rsidRPr="00A366ED" w:rsidRDefault="00ED099B" w:rsidP="00A366ED">
      <w:pPr>
        <w:widowControl/>
        <w:rPr>
          <w:color w:val="808080" w:themeColor="background1" w:themeShade="80"/>
        </w:rPr>
      </w:pPr>
    </w:p>
    <w:p w14:paraId="3C9083F6" w14:textId="3C598ECD" w:rsidR="00B32616" w:rsidRPr="00A366ED" w:rsidRDefault="00B32616" w:rsidP="00A366ED">
      <w:pPr>
        <w:widowControl/>
        <w:rPr>
          <w:bCs/>
          <w:color w:val="808080"/>
        </w:rPr>
      </w:pPr>
      <w:r w:rsidRPr="00A366ED">
        <w:rPr>
          <w:b/>
        </w:rPr>
        <w:t xml:space="preserve">FIGURE </w:t>
      </w:r>
      <w:r w:rsidR="0013621E" w:rsidRPr="00A366ED">
        <w:rPr>
          <w:b/>
        </w:rPr>
        <w:t xml:space="preserve">AND TABLE </w:t>
      </w:r>
      <w:r w:rsidRPr="00A366ED">
        <w:rPr>
          <w:b/>
        </w:rPr>
        <w:t>LEGENDS:</w:t>
      </w:r>
      <w:r w:rsidRPr="00A366ED">
        <w:rPr>
          <w:color w:val="808080"/>
        </w:rPr>
        <w:t xml:space="preserve"> </w:t>
      </w:r>
    </w:p>
    <w:p w14:paraId="069257D4" w14:textId="60C90CFD" w:rsidR="007A4DD6" w:rsidRPr="00A366ED" w:rsidRDefault="007A4DD6" w:rsidP="00A366ED">
      <w:pPr>
        <w:widowControl/>
        <w:rPr>
          <w:color w:val="auto"/>
        </w:rPr>
      </w:pPr>
    </w:p>
    <w:p w14:paraId="531822B0" w14:textId="4D0970A3" w:rsidR="00296C78" w:rsidRPr="00A366ED" w:rsidRDefault="00296C78" w:rsidP="00A366ED">
      <w:pPr>
        <w:widowControl/>
      </w:pPr>
      <w:r w:rsidRPr="00A366ED">
        <w:rPr>
          <w:b/>
        </w:rPr>
        <w:lastRenderedPageBreak/>
        <w:t>Table 1</w:t>
      </w:r>
      <w:r w:rsidR="00AA176C" w:rsidRPr="00A366ED">
        <w:rPr>
          <w:b/>
        </w:rPr>
        <w:t>:</w:t>
      </w:r>
      <w:r w:rsidRPr="00A366ED">
        <w:rPr>
          <w:b/>
        </w:rPr>
        <w:t xml:space="preserve"> Some commonly used Cas enzymes with their cognate PAMs and optimal sgRNA lengths.</w:t>
      </w:r>
      <w:r w:rsidR="00E548E1" w:rsidRPr="00A366ED">
        <w:rPr>
          <w:b/>
        </w:rPr>
        <w:t xml:space="preserve"> </w:t>
      </w:r>
      <w:r w:rsidR="002A695B" w:rsidRPr="00A366ED">
        <w:t>N</w:t>
      </w:r>
      <w:r w:rsidR="00763DAA">
        <w:t xml:space="preserve"> =</w:t>
      </w:r>
      <w:r w:rsidR="002A695B" w:rsidRPr="00A366ED">
        <w:t xml:space="preserve"> Any nucleotide (A, T, G, or C); R</w:t>
      </w:r>
      <w:r w:rsidR="00763DAA">
        <w:t xml:space="preserve"> =</w:t>
      </w:r>
      <w:r w:rsidR="002A695B" w:rsidRPr="00A366ED">
        <w:t xml:space="preserve"> A or G; V</w:t>
      </w:r>
      <w:r w:rsidR="00763DAA">
        <w:t xml:space="preserve"> =</w:t>
      </w:r>
      <w:r w:rsidR="002A695B" w:rsidRPr="00A366ED">
        <w:t xml:space="preserve"> A, C, or G.</w:t>
      </w:r>
    </w:p>
    <w:p w14:paraId="53B65361" w14:textId="275FF06F" w:rsidR="00D53A33" w:rsidRPr="00A366ED" w:rsidRDefault="00D53A33" w:rsidP="00A366ED">
      <w:pPr>
        <w:widowControl/>
        <w:rPr>
          <w:b/>
        </w:rPr>
      </w:pPr>
    </w:p>
    <w:p w14:paraId="573FE6FB" w14:textId="0BE4F2C2" w:rsidR="00623897" w:rsidRPr="00763DAA" w:rsidRDefault="00D53A33" w:rsidP="00A366ED">
      <w:pPr>
        <w:widowControl/>
      </w:pPr>
      <w:r w:rsidRPr="00A366ED">
        <w:rPr>
          <w:b/>
        </w:rPr>
        <w:t>Table 2: Oligonucleotide</w:t>
      </w:r>
      <w:r w:rsidR="00623897" w:rsidRPr="00A366ED">
        <w:rPr>
          <w:b/>
        </w:rPr>
        <w:t>s</w:t>
      </w:r>
      <w:r w:rsidRPr="00A366ED">
        <w:rPr>
          <w:b/>
        </w:rPr>
        <w:t xml:space="preserve"> </w:t>
      </w:r>
      <w:r w:rsidR="006D4877" w:rsidRPr="00A366ED">
        <w:rPr>
          <w:b/>
        </w:rPr>
        <w:t xml:space="preserve">required for cloning sgRNA sequences into CRISPR plasmids used in a recent </w:t>
      </w:r>
      <w:r w:rsidRPr="00A366ED">
        <w:rPr>
          <w:b/>
        </w:rPr>
        <w:t>evaluation study</w:t>
      </w:r>
      <w:r w:rsidRPr="00A366ED">
        <w:rPr>
          <w:b/>
          <w:vertAlign w:val="superscript"/>
        </w:rPr>
        <w:t>25</w:t>
      </w:r>
      <w:r w:rsidRPr="00A366ED">
        <w:rPr>
          <w:b/>
        </w:rPr>
        <w:t xml:space="preserve">. </w:t>
      </w:r>
      <w:r w:rsidR="006D4877" w:rsidRPr="00A366ED">
        <w:t>The o</w:t>
      </w:r>
      <w:r w:rsidRPr="00A366ED">
        <w:t>verhangs are italicized.</w:t>
      </w:r>
    </w:p>
    <w:p w14:paraId="0A566DBC" w14:textId="77777777" w:rsidR="00296C78" w:rsidRPr="00A366ED" w:rsidRDefault="00296C78" w:rsidP="00A366ED">
      <w:pPr>
        <w:widowControl/>
        <w:rPr>
          <w:b/>
        </w:rPr>
      </w:pPr>
    </w:p>
    <w:p w14:paraId="1FFFF937" w14:textId="5B12726A" w:rsidR="00D552FC" w:rsidRPr="00A366ED" w:rsidRDefault="00D552FC" w:rsidP="00A366ED">
      <w:pPr>
        <w:widowControl/>
        <w:rPr>
          <w:b/>
        </w:rPr>
      </w:pPr>
      <w:r w:rsidRPr="00A366ED">
        <w:rPr>
          <w:b/>
        </w:rPr>
        <w:t>Figure 1: An overview of the workflow to generate genome edited human cell lines.</w:t>
      </w:r>
    </w:p>
    <w:p w14:paraId="536815A0" w14:textId="77777777" w:rsidR="00D552FC" w:rsidRPr="00A366ED" w:rsidRDefault="00D552FC" w:rsidP="00A366ED">
      <w:pPr>
        <w:widowControl/>
        <w:rPr>
          <w:b/>
        </w:rPr>
      </w:pPr>
    </w:p>
    <w:p w14:paraId="5256F1D1" w14:textId="60CF948A" w:rsidR="00876643" w:rsidRPr="00A366ED" w:rsidRDefault="00876643" w:rsidP="00A366ED">
      <w:pPr>
        <w:widowControl/>
      </w:pPr>
      <w:r w:rsidRPr="00A366ED">
        <w:rPr>
          <w:b/>
        </w:rPr>
        <w:t xml:space="preserve">Figure </w:t>
      </w:r>
      <w:r w:rsidR="00A379D3" w:rsidRPr="00A366ED">
        <w:rPr>
          <w:b/>
        </w:rPr>
        <w:t>2</w:t>
      </w:r>
      <w:r w:rsidRPr="00A366ED">
        <w:rPr>
          <w:b/>
        </w:rPr>
        <w:t xml:space="preserve">: </w:t>
      </w:r>
      <w:r w:rsidR="00BE422D" w:rsidRPr="00A366ED">
        <w:rPr>
          <w:b/>
        </w:rPr>
        <w:t xml:space="preserve">An example illustrating how to select target sites and design oligonucleotides for cloning into CRISPR plasmids. </w:t>
      </w:r>
      <w:r w:rsidR="00BE422D" w:rsidRPr="00A366ED">
        <w:t xml:space="preserve">The target genomic locus here is exon 45 of the human CACNA1D gene. The PAMs for SpCas9 and SaCas9 are NGG and NNGRRT respectively and are highlighted in red, while the PAM for AsCas12a and LbCas12a is TTTN and is highlighted in green. </w:t>
      </w:r>
      <w:r w:rsidR="00E34965" w:rsidRPr="00A366ED">
        <w:t>The red horizontal bar indicates the protospacer for SpCas9 and SaCas9, while the green horizontal bar indicates the protospacer for the two Cas12a enzymes.</w:t>
      </w:r>
    </w:p>
    <w:p w14:paraId="205EB63C" w14:textId="77777777" w:rsidR="00876643" w:rsidRPr="00A366ED" w:rsidRDefault="00876643" w:rsidP="00A366ED">
      <w:pPr>
        <w:widowControl/>
        <w:rPr>
          <w:b/>
        </w:rPr>
      </w:pPr>
    </w:p>
    <w:p w14:paraId="74D01BC4" w14:textId="0E8C4BA2" w:rsidR="00CD705A" w:rsidRPr="00A366ED" w:rsidRDefault="00CD705A" w:rsidP="00A366ED">
      <w:pPr>
        <w:widowControl/>
      </w:pPr>
      <w:r w:rsidRPr="00A366ED">
        <w:rPr>
          <w:b/>
        </w:rPr>
        <w:t xml:space="preserve">Figure </w:t>
      </w:r>
      <w:r w:rsidR="00A379D3" w:rsidRPr="00A366ED">
        <w:rPr>
          <w:b/>
        </w:rPr>
        <w:t>3</w:t>
      </w:r>
      <w:r w:rsidRPr="00A366ED">
        <w:rPr>
          <w:b/>
        </w:rPr>
        <w:t xml:space="preserve">: </w:t>
      </w:r>
      <w:r w:rsidR="00D257DE" w:rsidRPr="00A366ED">
        <w:rPr>
          <w:b/>
        </w:rPr>
        <w:t xml:space="preserve">An example of a CRISPR plasmid. </w:t>
      </w:r>
      <w:r w:rsidR="00D257DE" w:rsidRPr="00763DAA">
        <w:t>(</w:t>
      </w:r>
      <w:r w:rsidR="00D257DE" w:rsidRPr="00A366ED">
        <w:rPr>
          <w:b/>
        </w:rPr>
        <w:t>a</w:t>
      </w:r>
      <w:r w:rsidR="00D257DE" w:rsidRPr="00763DAA">
        <w:t>)</w:t>
      </w:r>
      <w:r w:rsidR="00D257DE" w:rsidRPr="00A366ED">
        <w:rPr>
          <w:b/>
        </w:rPr>
        <w:t xml:space="preserve"> </w:t>
      </w:r>
      <w:r w:rsidR="00D257DE" w:rsidRPr="00A366ED">
        <w:t xml:space="preserve">A </w:t>
      </w:r>
      <w:r w:rsidRPr="00A366ED">
        <w:t xml:space="preserve">map </w:t>
      </w:r>
      <w:r w:rsidR="00D257DE" w:rsidRPr="00A366ED">
        <w:t xml:space="preserve">indicating different important features of the plasmid. Here, the EF-1a promoter drives the expression of Cas9, while the U6 promoter drives the expression of the sgRNA. Amp(R) indicates an ampicillin-resistance gene in the plasmid. </w:t>
      </w:r>
      <w:r w:rsidR="00D257DE" w:rsidRPr="00763DAA">
        <w:t>(</w:t>
      </w:r>
      <w:r w:rsidR="00D257DE" w:rsidRPr="00A366ED">
        <w:rPr>
          <w:b/>
        </w:rPr>
        <w:t>b</w:t>
      </w:r>
      <w:r w:rsidR="00D257DE" w:rsidRPr="00763DAA">
        <w:t>)</w:t>
      </w:r>
      <w:r w:rsidRPr="00A366ED">
        <w:t xml:space="preserve"> </w:t>
      </w:r>
      <w:r w:rsidR="00D257DE" w:rsidRPr="00A366ED">
        <w:t xml:space="preserve">The sequence of the </w:t>
      </w:r>
      <w:r w:rsidRPr="00A366ED">
        <w:t>“</w:t>
      </w:r>
      <w:proofErr w:type="spellStart"/>
      <w:r w:rsidRPr="00A366ED">
        <w:t>BbsI-BplI</w:t>
      </w:r>
      <w:proofErr w:type="spellEnd"/>
      <w:r w:rsidRPr="00A366ED">
        <w:t xml:space="preserve"> cloning site”</w:t>
      </w:r>
      <w:r w:rsidR="00D257DE" w:rsidRPr="00A366ED">
        <w:t xml:space="preserve"> in the plasmid. The recognition sequence of </w:t>
      </w:r>
      <w:proofErr w:type="spellStart"/>
      <w:r w:rsidR="00D257DE" w:rsidRPr="00A366ED">
        <w:t>BbsI</w:t>
      </w:r>
      <w:proofErr w:type="spellEnd"/>
      <w:r w:rsidR="00D257DE" w:rsidRPr="00A366ED">
        <w:t xml:space="preserve"> is GAAGAC and is indicated in red, while the recognition sequence of </w:t>
      </w:r>
      <w:proofErr w:type="spellStart"/>
      <w:r w:rsidR="00D257DE" w:rsidRPr="00A366ED">
        <w:t>BplI</w:t>
      </w:r>
      <w:proofErr w:type="spellEnd"/>
      <w:r w:rsidR="00D257DE" w:rsidRPr="00A366ED">
        <w:t xml:space="preserve"> is GAG-N</w:t>
      </w:r>
      <w:r w:rsidR="00D257DE" w:rsidRPr="00A366ED">
        <w:rPr>
          <w:vertAlign w:val="subscript"/>
        </w:rPr>
        <w:t>5</w:t>
      </w:r>
      <w:r w:rsidR="00D257DE" w:rsidRPr="00A366ED">
        <w:t xml:space="preserve">-CTC and is indicated in green. </w:t>
      </w:r>
      <w:r w:rsidR="00D257DE" w:rsidRPr="00763DAA">
        <w:t>(</w:t>
      </w:r>
      <w:r w:rsidR="00D257DE" w:rsidRPr="00A366ED">
        <w:rPr>
          <w:b/>
        </w:rPr>
        <w:t>c</w:t>
      </w:r>
      <w:r w:rsidR="00D257DE" w:rsidRPr="00763DAA">
        <w:t>)</w:t>
      </w:r>
      <w:r w:rsidR="00D257DE" w:rsidRPr="00A366ED">
        <w:t xml:space="preserve"> </w:t>
      </w:r>
      <w:r w:rsidR="007B2D79" w:rsidRPr="00A366ED">
        <w:t>Primers that can be used for colony PCR to check whether the sgRNA sequence has been successfully cloned into the plasmid. The hU6_forward primer is indicated by a purple arrow on the plasmid map, while the universal M13</w:t>
      </w:r>
      <w:proofErr w:type="gramStart"/>
      <w:r w:rsidR="007B2D79" w:rsidRPr="00A366ED">
        <w:t>R(</w:t>
      </w:r>
      <w:proofErr w:type="gramEnd"/>
      <w:r w:rsidR="007B2D79" w:rsidRPr="00A366ED">
        <w:t>-20) primer is indicated by a pink arrow on the plasmid map.</w:t>
      </w:r>
      <w:r w:rsidRPr="00A366ED">
        <w:t xml:space="preserve"> </w:t>
      </w:r>
    </w:p>
    <w:p w14:paraId="7289FB79" w14:textId="77777777" w:rsidR="00CD705A" w:rsidRPr="00A366ED" w:rsidRDefault="00CD705A" w:rsidP="00A366ED">
      <w:pPr>
        <w:widowControl/>
        <w:rPr>
          <w:b/>
        </w:rPr>
      </w:pPr>
    </w:p>
    <w:p w14:paraId="6935EABE" w14:textId="5E69DBE4" w:rsidR="00296C78" w:rsidRPr="00A366ED" w:rsidRDefault="00296C78" w:rsidP="00A366ED">
      <w:pPr>
        <w:widowControl/>
        <w:rPr>
          <w:b/>
        </w:rPr>
      </w:pPr>
      <w:r w:rsidRPr="00A366ED">
        <w:rPr>
          <w:b/>
        </w:rPr>
        <w:t xml:space="preserve">Figure </w:t>
      </w:r>
      <w:r w:rsidR="00063EA2" w:rsidRPr="00A366ED">
        <w:rPr>
          <w:b/>
        </w:rPr>
        <w:t>4</w:t>
      </w:r>
      <w:r w:rsidR="00AA176C" w:rsidRPr="00A366ED">
        <w:rPr>
          <w:b/>
        </w:rPr>
        <w:t>:</w:t>
      </w:r>
      <w:r w:rsidRPr="00A366ED">
        <w:rPr>
          <w:b/>
        </w:rPr>
        <w:t xml:space="preserve"> </w:t>
      </w:r>
      <w:r w:rsidR="00DE50BD" w:rsidRPr="00A366ED">
        <w:rPr>
          <w:b/>
        </w:rPr>
        <w:t xml:space="preserve">Design of </w:t>
      </w:r>
      <w:proofErr w:type="spellStart"/>
      <w:r w:rsidR="00DE50BD" w:rsidRPr="00A366ED">
        <w:rPr>
          <w:b/>
        </w:rPr>
        <w:t>ssODN</w:t>
      </w:r>
      <w:proofErr w:type="spellEnd"/>
      <w:r w:rsidR="00DE50BD" w:rsidRPr="00A366ED">
        <w:rPr>
          <w:b/>
        </w:rPr>
        <w:t xml:space="preserve"> donor templates. </w:t>
      </w:r>
      <w:r w:rsidR="00725718" w:rsidRPr="00763DAA">
        <w:t>(</w:t>
      </w:r>
      <w:r w:rsidR="00725718" w:rsidRPr="00A366ED">
        <w:rPr>
          <w:b/>
        </w:rPr>
        <w:t>a</w:t>
      </w:r>
      <w:r w:rsidR="00725718" w:rsidRPr="00763DAA">
        <w:t>)</w:t>
      </w:r>
      <w:r w:rsidR="00725718" w:rsidRPr="00A366ED">
        <w:rPr>
          <w:b/>
        </w:rPr>
        <w:t xml:space="preserve"> </w:t>
      </w:r>
      <w:r w:rsidR="00725718" w:rsidRPr="00A366ED">
        <w:t>Schematic illustrating various possible designs. T</w:t>
      </w:r>
      <w:r w:rsidR="00CB664C" w:rsidRPr="00A366ED">
        <w:t xml:space="preserve">he red </w:t>
      </w:r>
      <w:r w:rsidR="00725718" w:rsidRPr="00A366ED">
        <w:t xml:space="preserve">horizontal </w:t>
      </w:r>
      <w:r w:rsidR="00CB664C" w:rsidRPr="00A366ED">
        <w:t xml:space="preserve">rectangles indicate the non-target (NT) strand, while the blue rectangles indicate the target (T) strand. In addition, the </w:t>
      </w:r>
      <w:r w:rsidR="00725718" w:rsidRPr="00A366ED">
        <w:t xml:space="preserve">small </w:t>
      </w:r>
      <w:r w:rsidR="00CB664C" w:rsidRPr="00A366ED">
        <w:t xml:space="preserve">green rectangles indicate the desired DNA modifications (such as single nucleotide changes). When a symmetric </w:t>
      </w:r>
      <w:proofErr w:type="spellStart"/>
      <w:r w:rsidR="00CB664C" w:rsidRPr="00A366ED">
        <w:t>ssODN</w:t>
      </w:r>
      <w:proofErr w:type="spellEnd"/>
      <w:r w:rsidR="00CB664C" w:rsidRPr="00A366ED">
        <w:t xml:space="preserve"> is used, the minimum length of each homolo</w:t>
      </w:r>
      <w:r w:rsidR="006F35A8" w:rsidRPr="00A366ED">
        <w:t xml:space="preserve">gy arm should be at least 17 </w:t>
      </w:r>
      <w:proofErr w:type="spellStart"/>
      <w:r w:rsidR="006F35A8" w:rsidRPr="00A366ED">
        <w:t>nt</w:t>
      </w:r>
      <w:proofErr w:type="spellEnd"/>
      <w:r w:rsidR="006F35A8" w:rsidRPr="00A366ED">
        <w:t xml:space="preserve"> (but can be longer). For asymmetric </w:t>
      </w:r>
      <w:proofErr w:type="spellStart"/>
      <w:r w:rsidR="006F35A8" w:rsidRPr="00A366ED">
        <w:t>ssODNs</w:t>
      </w:r>
      <w:proofErr w:type="spellEnd"/>
      <w:r w:rsidR="006F35A8" w:rsidRPr="00A366ED">
        <w:t xml:space="preserve">, the 37/77 T </w:t>
      </w:r>
      <w:proofErr w:type="spellStart"/>
      <w:r w:rsidR="006F35A8" w:rsidRPr="00A366ED">
        <w:t>ssODN</w:t>
      </w:r>
      <w:proofErr w:type="spellEnd"/>
      <w:r w:rsidR="006F35A8" w:rsidRPr="00A366ED">
        <w:t xml:space="preserve"> appears to be optimal for SpCas9-induced HDR, while the 77/37 NT </w:t>
      </w:r>
      <w:proofErr w:type="spellStart"/>
      <w:r w:rsidR="006F35A8" w:rsidRPr="00A366ED">
        <w:t>ssOD</w:t>
      </w:r>
      <w:r w:rsidR="0027235D" w:rsidRPr="00A366ED">
        <w:t>N</w:t>
      </w:r>
      <w:proofErr w:type="spellEnd"/>
      <w:r w:rsidR="0027235D" w:rsidRPr="00A366ED">
        <w:t xml:space="preserve"> appears to be optimal for Cas12a</w:t>
      </w:r>
      <w:r w:rsidR="006F35A8" w:rsidRPr="00A366ED">
        <w:t>-induced HDR.</w:t>
      </w:r>
      <w:r w:rsidR="00725718" w:rsidRPr="00A366ED">
        <w:t xml:space="preserve"> L</w:t>
      </w:r>
      <w:r w:rsidR="00763DAA">
        <w:t xml:space="preserve"> =</w:t>
      </w:r>
      <w:r w:rsidR="00725718" w:rsidRPr="00A366ED">
        <w:t xml:space="preserve"> left homology arm; R</w:t>
      </w:r>
      <w:r w:rsidR="00763DAA">
        <w:t xml:space="preserve"> =</w:t>
      </w:r>
      <w:r w:rsidR="00725718" w:rsidRPr="00A366ED">
        <w:t xml:space="preserve"> right homology arm. </w:t>
      </w:r>
      <w:r w:rsidR="00725718" w:rsidRPr="00763DAA">
        <w:t>(</w:t>
      </w:r>
      <w:r w:rsidR="00725718" w:rsidRPr="00A366ED">
        <w:rPr>
          <w:b/>
        </w:rPr>
        <w:t>b</w:t>
      </w:r>
      <w:r w:rsidR="00725718" w:rsidRPr="00763DAA">
        <w:t>)</w:t>
      </w:r>
      <w:r w:rsidR="00725718" w:rsidRPr="00A366ED">
        <w:t xml:space="preserve"> A specific example to demonstrate how to design </w:t>
      </w:r>
      <w:proofErr w:type="spellStart"/>
      <w:r w:rsidR="00725718" w:rsidRPr="00A366ED">
        <w:t>ssODN</w:t>
      </w:r>
      <w:proofErr w:type="spellEnd"/>
      <w:r w:rsidR="00725718" w:rsidRPr="00A366ED">
        <w:t xml:space="preserve"> templates. </w:t>
      </w:r>
      <w:r w:rsidR="00AD42C6" w:rsidRPr="00A366ED">
        <w:t xml:space="preserve">Here, the target genomic locus is exon 45 of the human CACNA1D gene. The PAM for Cas9 is pink and underlined, while the PAM for Cas12a is brown and underlined. The goal is to create a missense mutation (highlighted in green) by converting AGU (encoding serine) to AGG (encoding arginine). To prevent re-targeting by Cas12a, the TTTC PAM is mutated to CTTC. Note that there is no change in amino acid (UAU and UAC both code for tyrosine). </w:t>
      </w:r>
      <w:r w:rsidR="002611FC" w:rsidRPr="00A366ED">
        <w:t xml:space="preserve">To further prevent re-targeting by Cas9, an AGU codon is replaced with a UCC codon (bold), both of which code for serine. </w:t>
      </w:r>
    </w:p>
    <w:p w14:paraId="75FA94C1" w14:textId="77777777" w:rsidR="00296C78" w:rsidRPr="00A366ED" w:rsidRDefault="00296C78" w:rsidP="00A366ED">
      <w:pPr>
        <w:widowControl/>
        <w:rPr>
          <w:b/>
        </w:rPr>
      </w:pPr>
    </w:p>
    <w:p w14:paraId="3AA3BBA8" w14:textId="5839BC1D" w:rsidR="00876643" w:rsidRPr="00A366ED" w:rsidRDefault="00876643" w:rsidP="00A366ED">
      <w:pPr>
        <w:widowControl/>
        <w:rPr>
          <w:b/>
        </w:rPr>
      </w:pPr>
      <w:r w:rsidRPr="00A366ED">
        <w:rPr>
          <w:b/>
        </w:rPr>
        <w:t xml:space="preserve">Figure </w:t>
      </w:r>
      <w:r w:rsidR="00063EA2" w:rsidRPr="00A366ED">
        <w:rPr>
          <w:b/>
        </w:rPr>
        <w:t>5</w:t>
      </w:r>
      <w:r w:rsidRPr="00A366ED">
        <w:rPr>
          <w:b/>
        </w:rPr>
        <w:t xml:space="preserve">: </w:t>
      </w:r>
      <w:r w:rsidR="005E04AA" w:rsidRPr="00A366ED">
        <w:rPr>
          <w:b/>
        </w:rPr>
        <w:t xml:space="preserve">Design and cloning of a plasmid donor template. </w:t>
      </w:r>
      <w:r w:rsidR="005E04AA" w:rsidRPr="00763DAA">
        <w:t>(</w:t>
      </w:r>
      <w:r w:rsidR="005E04AA" w:rsidRPr="00A366ED">
        <w:rPr>
          <w:b/>
        </w:rPr>
        <w:t>a</w:t>
      </w:r>
      <w:r w:rsidR="005E04AA" w:rsidRPr="00763DAA">
        <w:t>)</w:t>
      </w:r>
      <w:r w:rsidR="005E04AA" w:rsidRPr="00A366ED">
        <w:rPr>
          <w:b/>
        </w:rPr>
        <w:t xml:space="preserve"> </w:t>
      </w:r>
      <w:r w:rsidR="005E04AA" w:rsidRPr="00A366ED">
        <w:t xml:space="preserve">The goal in this specific example is to </w:t>
      </w:r>
      <w:r w:rsidR="00795D2C" w:rsidRPr="00A366ED">
        <w:t xml:space="preserve">fuse </w:t>
      </w:r>
      <w:r w:rsidR="005E04AA" w:rsidRPr="00A366ED">
        <w:t xml:space="preserve">P2A-GFP </w:t>
      </w:r>
      <w:r w:rsidR="00795D2C" w:rsidRPr="00A366ED">
        <w:t xml:space="preserve">to the </w:t>
      </w:r>
      <w:r w:rsidR="00540BC5" w:rsidRPr="00A366ED">
        <w:t>C-terminus</w:t>
      </w:r>
      <w:r w:rsidR="00795D2C" w:rsidRPr="00A366ED">
        <w:t xml:space="preserve"> of the CLTA protein.</w:t>
      </w:r>
      <w:r w:rsidR="00D35AD0" w:rsidRPr="00A366ED">
        <w:t xml:space="preserve"> The blue horizontal rectangle indicates the left homology arm, while the red horizontal rectangle indicates the right homology arm. Capital letters indicate protein-coding sequences, while lowercase letters indicate non-coding </w:t>
      </w:r>
      <w:r w:rsidR="00D35AD0" w:rsidRPr="00A366ED">
        <w:lastRenderedPageBreak/>
        <w:t>sequences.</w:t>
      </w:r>
      <w:r w:rsidR="00751BC4" w:rsidRPr="00A366ED">
        <w:t xml:space="preserve"> The PAMs for SpCas9 and Cas12a are italicized and underlined.</w:t>
      </w:r>
      <w:r w:rsidR="00795D2C" w:rsidRPr="00A366ED">
        <w:t xml:space="preserve"> </w:t>
      </w:r>
      <w:r w:rsidR="005E04AA" w:rsidRPr="00763DAA">
        <w:t>(</w:t>
      </w:r>
      <w:r w:rsidR="005E04AA" w:rsidRPr="00A366ED">
        <w:rPr>
          <w:b/>
        </w:rPr>
        <w:t>b</w:t>
      </w:r>
      <w:r w:rsidR="005E04AA" w:rsidRPr="00763DAA">
        <w:t>)</w:t>
      </w:r>
      <w:r w:rsidR="005E04AA" w:rsidRPr="00A366ED">
        <w:rPr>
          <w:b/>
        </w:rPr>
        <w:t xml:space="preserve"> </w:t>
      </w:r>
      <w:r w:rsidR="00540BC5" w:rsidRPr="00A366ED">
        <w:t xml:space="preserve">A plasmid donor template that can be used to endogenously tag P2A-GFP at the C-terminus of </w:t>
      </w:r>
      <w:r w:rsidR="00186586" w:rsidRPr="00A366ED">
        <w:t xml:space="preserve">CLTA. The provided primer sequences can be used to clone the plasmid by Gibson assembly. </w:t>
      </w:r>
      <w:r w:rsidR="009A5D7E">
        <w:t xml:space="preserve">The PCR conditions are as follows: </w:t>
      </w:r>
      <w:r w:rsidR="009A5D7E" w:rsidRPr="00337936">
        <w:rPr>
          <w:color w:val="auto"/>
        </w:rPr>
        <w:t xml:space="preserve">98 °C for 3 min, 98 °C for 30 s (step 2), 63 °C for 30 s (step 3), 72 °C for </w:t>
      </w:r>
      <w:r w:rsidR="009A5D7E">
        <w:rPr>
          <w:color w:val="auto"/>
        </w:rPr>
        <w:t>1 min</w:t>
      </w:r>
      <w:r w:rsidR="009A5D7E" w:rsidRPr="00337936">
        <w:rPr>
          <w:color w:val="auto"/>
        </w:rPr>
        <w:t xml:space="preserve"> (step 4), repeat steps 2‒4 for another 34 cycles, 72 °C for </w:t>
      </w:r>
      <w:r w:rsidR="007A7FC1">
        <w:rPr>
          <w:color w:val="auto"/>
        </w:rPr>
        <w:t>3</w:t>
      </w:r>
      <w:r w:rsidR="009A5D7E" w:rsidRPr="00337936">
        <w:rPr>
          <w:color w:val="auto"/>
        </w:rPr>
        <w:t xml:space="preserve"> min, and hold at 4 °C.</w:t>
      </w:r>
      <w:r w:rsidR="009A5D7E">
        <w:rPr>
          <w:color w:val="auto"/>
        </w:rPr>
        <w:t xml:space="preserve"> </w:t>
      </w:r>
      <w:r w:rsidR="00186586" w:rsidRPr="00A366ED">
        <w:t xml:space="preserve">Black letters correspond to vector sequences, blue letters correspond to the left homology arm, green letters correspond to P2A-GFP, and red letters correspond to the right homology arm. </w:t>
      </w:r>
      <w:r w:rsidR="00515200" w:rsidRPr="00A366ED">
        <w:t xml:space="preserve">Note that once the sequence encoding P2A-GFP is successfully integrated into the target locus, re-targeting by SpCas9 will not be </w:t>
      </w:r>
      <w:r w:rsidR="005C0135" w:rsidRPr="00A366ED">
        <w:t xml:space="preserve">possible, since only 9 </w:t>
      </w:r>
      <w:proofErr w:type="spellStart"/>
      <w:r w:rsidR="005C0135" w:rsidRPr="00A366ED">
        <w:t>nt</w:t>
      </w:r>
      <w:proofErr w:type="spellEnd"/>
      <w:r w:rsidR="005C0135" w:rsidRPr="00A366ED">
        <w:t xml:space="preserve"> of its</w:t>
      </w:r>
      <w:r w:rsidR="00515200" w:rsidRPr="00A366ED">
        <w:t xml:space="preserve"> protospacer</w:t>
      </w:r>
      <w:r w:rsidR="005C0135" w:rsidRPr="00A366ED">
        <w:t xml:space="preserve"> (GTGCACCAG)</w:t>
      </w:r>
      <w:r w:rsidR="00515200" w:rsidRPr="00A366ED">
        <w:t xml:space="preserve"> will be left intact. Moreover, in order t</w:t>
      </w:r>
      <w:r w:rsidR="00186586" w:rsidRPr="00A366ED">
        <w:t>o prevent re-targeting</w:t>
      </w:r>
      <w:r w:rsidR="00515200" w:rsidRPr="00A366ED">
        <w:t xml:space="preserve"> by </w:t>
      </w:r>
      <w:r w:rsidR="00751BC4" w:rsidRPr="00A366ED">
        <w:t>Cas12a</w:t>
      </w:r>
      <w:r w:rsidR="00186586" w:rsidRPr="00A366ED">
        <w:t xml:space="preserve">, three </w:t>
      </w:r>
      <w:proofErr w:type="spellStart"/>
      <w:r w:rsidR="00186586" w:rsidRPr="00A366ED">
        <w:t>basepairs</w:t>
      </w:r>
      <w:proofErr w:type="spellEnd"/>
      <w:r w:rsidR="00186586" w:rsidRPr="00A366ED">
        <w:t xml:space="preserve"> immediately downstream of the STOP codon (in bold) are deleted from the plasmid sequence. </w:t>
      </w:r>
    </w:p>
    <w:p w14:paraId="633EC380" w14:textId="77777777" w:rsidR="00876643" w:rsidRPr="00A366ED" w:rsidRDefault="00876643" w:rsidP="00A366ED">
      <w:pPr>
        <w:widowControl/>
        <w:rPr>
          <w:b/>
        </w:rPr>
      </w:pPr>
    </w:p>
    <w:p w14:paraId="120F1299" w14:textId="2A74E0ED" w:rsidR="003327CC" w:rsidRPr="00A366ED" w:rsidRDefault="00A60093" w:rsidP="00A366ED">
      <w:pPr>
        <w:widowControl/>
      </w:pPr>
      <w:r w:rsidRPr="00A366ED">
        <w:rPr>
          <w:b/>
        </w:rPr>
        <w:t xml:space="preserve">Figure </w:t>
      </w:r>
      <w:r w:rsidR="00063EA2" w:rsidRPr="00A366ED">
        <w:rPr>
          <w:b/>
        </w:rPr>
        <w:t>6</w:t>
      </w:r>
      <w:r w:rsidRPr="00A366ED">
        <w:rPr>
          <w:b/>
        </w:rPr>
        <w:t>:</w:t>
      </w:r>
      <w:r w:rsidR="00E8418C" w:rsidRPr="00A366ED">
        <w:rPr>
          <w:b/>
        </w:rPr>
        <w:t xml:space="preserve"> Checking cells for successful genome editing outcomes. </w:t>
      </w:r>
      <w:r w:rsidR="00E8418C" w:rsidRPr="00763DAA">
        <w:t>(</w:t>
      </w:r>
      <w:r w:rsidR="00E8418C" w:rsidRPr="00A366ED">
        <w:rPr>
          <w:b/>
        </w:rPr>
        <w:t>a</w:t>
      </w:r>
      <w:r w:rsidR="00E8418C" w:rsidRPr="00763DAA">
        <w:t>)</w:t>
      </w:r>
      <w:r w:rsidR="00E8418C" w:rsidRPr="00A366ED">
        <w:rPr>
          <w:b/>
        </w:rPr>
        <w:t xml:space="preserve"> </w:t>
      </w:r>
      <w:r w:rsidR="00E8418C" w:rsidRPr="00A366ED">
        <w:t xml:space="preserve">A schematic illustrating two commonly used assays, namely the mismatch cleavage assay </w:t>
      </w:r>
      <w:r w:rsidR="003430FC" w:rsidRPr="00A366ED">
        <w:t>with</w:t>
      </w:r>
      <w:r w:rsidR="00E8418C" w:rsidRPr="00A366ED">
        <w:t xml:space="preserve"> the T7 en</w:t>
      </w:r>
      <w:r w:rsidR="003430FC" w:rsidRPr="00A366ED">
        <w:t>d</w:t>
      </w:r>
      <w:r w:rsidR="00E8418C" w:rsidRPr="00A366ED">
        <w:t>onuclease I (T7EI) enzyme and next generation sequencing (NGS) or targeted amplicon sequencing.</w:t>
      </w:r>
      <w:r w:rsidR="00464F7C" w:rsidRPr="00A366ED">
        <w:t xml:space="preserve"> </w:t>
      </w:r>
      <w:r w:rsidR="00E965C3" w:rsidRPr="00A366ED">
        <w:t xml:space="preserve">The blue horizontal rectangles indicate DNA and the yellow circles indicate modifications induced by the CRISPR-Cas system. Primers for the T7E1 assay </w:t>
      </w:r>
      <w:r w:rsidR="00464F7C" w:rsidRPr="00A366ED">
        <w:t>are denoted in green</w:t>
      </w:r>
      <w:r w:rsidR="00E965C3" w:rsidRPr="00A366ED">
        <w:t>, while primers for generating amplicons for NGS are denoted in red.</w:t>
      </w:r>
      <w:r w:rsidR="00464F7C" w:rsidRPr="00A366ED">
        <w:t xml:space="preserve"> </w:t>
      </w:r>
      <w:r w:rsidR="00E8418C" w:rsidRPr="00763DAA">
        <w:t>(</w:t>
      </w:r>
      <w:r w:rsidR="00E8418C" w:rsidRPr="00A366ED">
        <w:rPr>
          <w:b/>
        </w:rPr>
        <w:t>b</w:t>
      </w:r>
      <w:r w:rsidR="00E8418C" w:rsidRPr="00763DAA">
        <w:t>)</w:t>
      </w:r>
      <w:r w:rsidRPr="00A366ED">
        <w:rPr>
          <w:b/>
        </w:rPr>
        <w:t xml:space="preserve"> </w:t>
      </w:r>
      <w:r w:rsidR="003327CC" w:rsidRPr="00A366ED">
        <w:t xml:space="preserve">Design of primer sequences for </w:t>
      </w:r>
      <w:r w:rsidR="00E800CF" w:rsidRPr="00A366ED">
        <w:t xml:space="preserve">the </w:t>
      </w:r>
      <w:r w:rsidR="003327CC" w:rsidRPr="00A366ED">
        <w:t>T7EI cleavage assay</w:t>
      </w:r>
      <w:r w:rsidR="00E800CF" w:rsidRPr="00A366ED">
        <w:t xml:space="preserve"> and for NGS</w:t>
      </w:r>
      <w:r w:rsidR="003327CC" w:rsidRPr="00A366ED">
        <w:t>.</w:t>
      </w:r>
      <w:r w:rsidR="003327CC" w:rsidRPr="00A366ED">
        <w:rPr>
          <w:b/>
        </w:rPr>
        <w:t xml:space="preserve"> </w:t>
      </w:r>
      <w:r w:rsidR="00E965C3" w:rsidRPr="00A366ED">
        <w:t xml:space="preserve">Here, the target genomic locus is exon 45 of the human CACNA1D gene. </w:t>
      </w:r>
      <w:r w:rsidR="00464F7C" w:rsidRPr="00A366ED">
        <w:t xml:space="preserve">The </w:t>
      </w:r>
      <w:r w:rsidR="00E965C3" w:rsidRPr="00A366ED">
        <w:t xml:space="preserve">intended modification </w:t>
      </w:r>
      <w:r w:rsidR="00464F7C" w:rsidRPr="00A366ED">
        <w:t>site is indicated by an asterisk.</w:t>
      </w:r>
    </w:p>
    <w:p w14:paraId="2F2FD538" w14:textId="77777777" w:rsidR="006A15B0" w:rsidRPr="00A366ED" w:rsidRDefault="006A15B0" w:rsidP="00A366ED">
      <w:pPr>
        <w:widowControl/>
      </w:pPr>
    </w:p>
    <w:p w14:paraId="3143E034" w14:textId="5023D26B" w:rsidR="00296C78" w:rsidRPr="00A366ED" w:rsidRDefault="00296C78" w:rsidP="00A366ED">
      <w:pPr>
        <w:widowControl/>
      </w:pPr>
      <w:r w:rsidRPr="00A366ED">
        <w:rPr>
          <w:b/>
        </w:rPr>
        <w:t xml:space="preserve">Figure </w:t>
      </w:r>
      <w:r w:rsidR="00063EA2" w:rsidRPr="00A366ED">
        <w:rPr>
          <w:b/>
        </w:rPr>
        <w:t>7</w:t>
      </w:r>
      <w:r w:rsidR="004A6232" w:rsidRPr="00A366ED">
        <w:rPr>
          <w:b/>
        </w:rPr>
        <w:t xml:space="preserve">: Cloning of sgRNA-expressing CRISPR plasmids. </w:t>
      </w:r>
      <w:r w:rsidR="00A60093" w:rsidRPr="00763DAA">
        <w:t>(</w:t>
      </w:r>
      <w:r w:rsidR="00A60093" w:rsidRPr="00A366ED">
        <w:rPr>
          <w:b/>
        </w:rPr>
        <w:t>a</w:t>
      </w:r>
      <w:r w:rsidR="00A60093" w:rsidRPr="00763DAA">
        <w:t>)</w:t>
      </w:r>
      <w:r w:rsidRPr="00A366ED">
        <w:rPr>
          <w:b/>
        </w:rPr>
        <w:t xml:space="preserve"> </w:t>
      </w:r>
      <w:r w:rsidR="00BC0285" w:rsidRPr="00A366ED">
        <w:t>Image showing digested and undigested plasmids after gel electrophoresis.</w:t>
      </w:r>
      <w:r w:rsidR="00BC0285" w:rsidRPr="00A366ED">
        <w:rPr>
          <w:b/>
        </w:rPr>
        <w:t xml:space="preserve"> </w:t>
      </w:r>
      <w:r w:rsidR="00BC0285" w:rsidRPr="00A366ED">
        <w:t>Lanes 1</w:t>
      </w:r>
      <w:r w:rsidR="00763DAA" w:rsidRPr="00D13D3E">
        <w:t>‒</w:t>
      </w:r>
      <w:r w:rsidR="00BC0285" w:rsidRPr="00A366ED">
        <w:t xml:space="preserve">3 show plasmids that have been linearized completely by </w:t>
      </w:r>
      <w:proofErr w:type="spellStart"/>
      <w:r w:rsidR="00BC0285" w:rsidRPr="00A366ED">
        <w:t>BbsI</w:t>
      </w:r>
      <w:proofErr w:type="spellEnd"/>
      <w:r w:rsidR="00BC0285" w:rsidRPr="00A366ED">
        <w:t>. Lane 4 shows the original undigested plasmid, which is supercoiled</w:t>
      </w:r>
      <w:r w:rsidR="00C26730" w:rsidRPr="00A366ED">
        <w:t xml:space="preserve"> and hence migrates faster on an agarose gel</w:t>
      </w:r>
      <w:r w:rsidR="00BC0285" w:rsidRPr="00A366ED">
        <w:t>.</w:t>
      </w:r>
      <w:r w:rsidR="004A6232" w:rsidRPr="00A366ED">
        <w:rPr>
          <w:b/>
        </w:rPr>
        <w:t xml:space="preserve"> </w:t>
      </w:r>
      <w:r w:rsidR="00A60093" w:rsidRPr="00763DAA">
        <w:t>(</w:t>
      </w:r>
      <w:r w:rsidR="00A60093" w:rsidRPr="00A366ED">
        <w:rPr>
          <w:b/>
        </w:rPr>
        <w:t>b</w:t>
      </w:r>
      <w:r w:rsidR="00A60093" w:rsidRPr="00763DAA">
        <w:t>)</w:t>
      </w:r>
      <w:r w:rsidR="004A6232" w:rsidRPr="00A366ED">
        <w:rPr>
          <w:b/>
        </w:rPr>
        <w:t xml:space="preserve"> </w:t>
      </w:r>
      <w:r w:rsidR="00BC0285" w:rsidRPr="00A366ED">
        <w:t>Representative</w:t>
      </w:r>
      <w:r w:rsidR="00D43062" w:rsidRPr="00A366ED">
        <w:t xml:space="preserve"> gel i</w:t>
      </w:r>
      <w:r w:rsidR="00BC0285" w:rsidRPr="00A366ED">
        <w:t xml:space="preserve">mage of </w:t>
      </w:r>
      <w:r w:rsidR="00D43062" w:rsidRPr="00A366ED">
        <w:t>c</w:t>
      </w:r>
      <w:r w:rsidR="00BC0285" w:rsidRPr="00A366ED">
        <w:t>olony PCR</w:t>
      </w:r>
      <w:r w:rsidR="00D43062" w:rsidRPr="00A366ED">
        <w:t xml:space="preserve"> products</w:t>
      </w:r>
      <w:r w:rsidR="00BC0285" w:rsidRPr="00A366ED">
        <w:t>.</w:t>
      </w:r>
      <w:r w:rsidR="00BC0285" w:rsidRPr="00A366ED">
        <w:rPr>
          <w:b/>
        </w:rPr>
        <w:t xml:space="preserve"> </w:t>
      </w:r>
      <w:r w:rsidR="00BC0285" w:rsidRPr="00A366ED">
        <w:t xml:space="preserve">Positive clones are marked by a green tick </w:t>
      </w:r>
      <w:r w:rsidR="00D43062" w:rsidRPr="00A366ED">
        <w:t xml:space="preserve">(indicating that oligonucleotides have been successfully ligated into </w:t>
      </w:r>
      <w:r w:rsidR="00C26730" w:rsidRPr="00A366ED">
        <w:t xml:space="preserve">the </w:t>
      </w:r>
      <w:r w:rsidR="00D43062" w:rsidRPr="00A366ED">
        <w:t xml:space="preserve">vector backbone), </w:t>
      </w:r>
      <w:r w:rsidR="00BC0285" w:rsidRPr="00A366ED">
        <w:t>while negative clones are marked by a red cross.</w:t>
      </w:r>
    </w:p>
    <w:p w14:paraId="5609ACBF" w14:textId="77777777" w:rsidR="00296C78" w:rsidRPr="00A366ED" w:rsidRDefault="00296C78" w:rsidP="00A366ED">
      <w:pPr>
        <w:widowControl/>
        <w:rPr>
          <w:b/>
        </w:rPr>
      </w:pPr>
    </w:p>
    <w:p w14:paraId="2A33C53A" w14:textId="1DB93B66" w:rsidR="00BC0285" w:rsidRPr="00A366ED" w:rsidRDefault="00296C78" w:rsidP="00A366ED">
      <w:pPr>
        <w:widowControl/>
      </w:pPr>
      <w:r w:rsidRPr="00A366ED">
        <w:rPr>
          <w:b/>
        </w:rPr>
        <w:t xml:space="preserve">Figure </w:t>
      </w:r>
      <w:r w:rsidR="00063EA2" w:rsidRPr="00A366ED">
        <w:rPr>
          <w:b/>
        </w:rPr>
        <w:t>8</w:t>
      </w:r>
      <w:r w:rsidR="0058537F" w:rsidRPr="00A366ED">
        <w:rPr>
          <w:b/>
        </w:rPr>
        <w:t xml:space="preserve">: Introduction of CRISPR reagents into human cells. </w:t>
      </w:r>
      <w:r w:rsidR="00A60093" w:rsidRPr="00763DAA">
        <w:t>(</w:t>
      </w:r>
      <w:r w:rsidR="00A60093" w:rsidRPr="00A366ED">
        <w:rPr>
          <w:b/>
        </w:rPr>
        <w:t>a</w:t>
      </w:r>
      <w:r w:rsidR="00A60093" w:rsidRPr="00763DAA">
        <w:t>)</w:t>
      </w:r>
      <w:r w:rsidR="00BC0285" w:rsidRPr="00A366ED">
        <w:rPr>
          <w:b/>
        </w:rPr>
        <w:t xml:space="preserve"> </w:t>
      </w:r>
      <w:r w:rsidR="0050118B" w:rsidRPr="00A366ED">
        <w:rPr>
          <w:bCs/>
        </w:rPr>
        <w:t xml:space="preserve">Representative </w:t>
      </w:r>
      <w:r w:rsidR="00496090">
        <w:rPr>
          <w:bCs/>
        </w:rPr>
        <w:t xml:space="preserve">microscopy </w:t>
      </w:r>
      <w:r w:rsidR="0050118B" w:rsidRPr="00A366ED">
        <w:rPr>
          <w:bCs/>
        </w:rPr>
        <w:t>image of HEK293</w:t>
      </w:r>
      <w:r w:rsidR="00BC0285" w:rsidRPr="00A366ED">
        <w:rPr>
          <w:bCs/>
        </w:rPr>
        <w:t>T cells</w:t>
      </w:r>
      <w:r w:rsidR="0058537F" w:rsidRPr="00A366ED">
        <w:rPr>
          <w:bCs/>
        </w:rPr>
        <w:t xml:space="preserve"> successfully transfected with a CRISPR plasmid bearing a mCherry marker</w:t>
      </w:r>
      <w:r w:rsidR="00496090">
        <w:rPr>
          <w:bCs/>
        </w:rPr>
        <w:t xml:space="preserve"> (see</w:t>
      </w:r>
      <w:r w:rsidR="00337936">
        <w:rPr>
          <w:bCs/>
        </w:rPr>
        <w:t xml:space="preserve"> the</w:t>
      </w:r>
      <w:r w:rsidR="00496090">
        <w:rPr>
          <w:bCs/>
        </w:rPr>
        <w:t xml:space="preserve"> </w:t>
      </w:r>
      <w:r w:rsidR="00496090" w:rsidRPr="00337936">
        <w:rPr>
          <w:b/>
          <w:bCs/>
        </w:rPr>
        <w:t>Table of Materials</w:t>
      </w:r>
      <w:r w:rsidR="00496090">
        <w:rPr>
          <w:bCs/>
        </w:rPr>
        <w:t>)</w:t>
      </w:r>
      <w:r w:rsidR="00BC0285" w:rsidRPr="00A366ED">
        <w:rPr>
          <w:bCs/>
        </w:rPr>
        <w:t>.</w:t>
      </w:r>
      <w:r w:rsidR="00BC0285" w:rsidRPr="00A366ED">
        <w:t xml:space="preserve"> Transfection efficiency can be </w:t>
      </w:r>
      <w:r w:rsidR="0093246A" w:rsidRPr="00A366ED">
        <w:t>estimated</w:t>
      </w:r>
      <w:r w:rsidR="00BC0285" w:rsidRPr="00A366ED">
        <w:t xml:space="preserve"> by the percentage of cells</w:t>
      </w:r>
      <w:r w:rsidR="00BD60C6" w:rsidRPr="00A366ED">
        <w:t xml:space="preserve"> displaying red fluorescence. </w:t>
      </w:r>
      <w:r w:rsidR="00BC0285" w:rsidRPr="00A366ED">
        <w:t>10</w:t>
      </w:r>
      <w:r w:rsidR="0093246A" w:rsidRPr="00A366ED">
        <w:t>x</w:t>
      </w:r>
      <w:r w:rsidR="00BC0285" w:rsidRPr="00A366ED">
        <w:t xml:space="preserve"> magnification, scale bar</w:t>
      </w:r>
      <w:r w:rsidR="00763DAA">
        <w:t xml:space="preserve"> represents</w:t>
      </w:r>
      <w:r w:rsidR="00BC0285" w:rsidRPr="00A366ED">
        <w:t xml:space="preserve"> </w:t>
      </w:r>
      <w:r w:rsidR="0058537F" w:rsidRPr="00A366ED">
        <w:t>2</w:t>
      </w:r>
      <w:r w:rsidR="00BC0285" w:rsidRPr="00A366ED">
        <w:t>00 µm.</w:t>
      </w:r>
      <w:r w:rsidR="0058537F" w:rsidRPr="00A366ED">
        <w:rPr>
          <w:b/>
        </w:rPr>
        <w:t xml:space="preserve"> </w:t>
      </w:r>
      <w:r w:rsidR="00A60093" w:rsidRPr="00763DAA">
        <w:t>(</w:t>
      </w:r>
      <w:r w:rsidR="00A60093" w:rsidRPr="00A366ED">
        <w:rPr>
          <w:b/>
        </w:rPr>
        <w:t>b</w:t>
      </w:r>
      <w:r w:rsidR="00A60093" w:rsidRPr="00763DAA">
        <w:t>)</w:t>
      </w:r>
      <w:r w:rsidRPr="00A366ED">
        <w:rPr>
          <w:b/>
        </w:rPr>
        <w:t xml:space="preserve"> </w:t>
      </w:r>
      <w:r w:rsidR="00BC0285" w:rsidRPr="00A366ED">
        <w:t xml:space="preserve">Representative </w:t>
      </w:r>
      <w:r w:rsidR="0093246A" w:rsidRPr="00A366ED">
        <w:t>FACS plots</w:t>
      </w:r>
      <w:r w:rsidR="00BC0285" w:rsidRPr="00A366ED">
        <w:t>.</w:t>
      </w:r>
      <w:r w:rsidR="00BC0285" w:rsidRPr="00A366ED">
        <w:rPr>
          <w:b/>
        </w:rPr>
        <w:t xml:space="preserve"> </w:t>
      </w:r>
      <w:r w:rsidR="00961255" w:rsidRPr="00A366ED">
        <w:t>Transfected ce</w:t>
      </w:r>
      <w:r w:rsidR="00BC0285" w:rsidRPr="00A366ED">
        <w:t>lls</w:t>
      </w:r>
      <w:r w:rsidR="00961255" w:rsidRPr="00A366ED">
        <w:t xml:space="preserve"> (right panel) are</w:t>
      </w:r>
      <w:r w:rsidR="00BC0285" w:rsidRPr="00A366ED">
        <w:t xml:space="preserve"> gated against a non-transfected control </w:t>
      </w:r>
      <w:r w:rsidR="00961255" w:rsidRPr="00A366ED">
        <w:t>(left panel)</w:t>
      </w:r>
      <w:r w:rsidR="00BC0285" w:rsidRPr="00A366ED">
        <w:t xml:space="preserve">. </w:t>
      </w:r>
    </w:p>
    <w:p w14:paraId="5C5D6006" w14:textId="77777777" w:rsidR="00296C78" w:rsidRPr="00A366ED" w:rsidRDefault="00296C78" w:rsidP="00A366ED">
      <w:pPr>
        <w:widowControl/>
        <w:rPr>
          <w:b/>
        </w:rPr>
      </w:pPr>
    </w:p>
    <w:p w14:paraId="48450CC4" w14:textId="62DF8EB7" w:rsidR="00ED112F" w:rsidRPr="00A366ED" w:rsidRDefault="00296C78" w:rsidP="00A366ED">
      <w:pPr>
        <w:widowControl/>
        <w:rPr>
          <w:b/>
          <w:bCs/>
        </w:rPr>
      </w:pPr>
      <w:r w:rsidRPr="00A366ED">
        <w:rPr>
          <w:b/>
        </w:rPr>
        <w:t xml:space="preserve">Figure </w:t>
      </w:r>
      <w:r w:rsidR="0048237C" w:rsidRPr="00A366ED">
        <w:rPr>
          <w:b/>
        </w:rPr>
        <w:t>9</w:t>
      </w:r>
      <w:r w:rsidR="00116A89" w:rsidRPr="00A366ED">
        <w:rPr>
          <w:b/>
        </w:rPr>
        <w:t xml:space="preserve">: Evaluating the extent of genome editing. </w:t>
      </w:r>
      <w:r w:rsidR="00A60093" w:rsidRPr="00763DAA">
        <w:t>(</w:t>
      </w:r>
      <w:r w:rsidR="00A60093" w:rsidRPr="00A366ED">
        <w:rPr>
          <w:b/>
        </w:rPr>
        <w:t>a</w:t>
      </w:r>
      <w:r w:rsidR="00A60093" w:rsidRPr="00763DAA">
        <w:t>)</w:t>
      </w:r>
      <w:r w:rsidRPr="00A366ED">
        <w:rPr>
          <w:b/>
        </w:rPr>
        <w:t xml:space="preserve"> </w:t>
      </w:r>
      <w:r w:rsidR="00BC0285" w:rsidRPr="00A366ED">
        <w:t xml:space="preserve">Representative </w:t>
      </w:r>
      <w:r w:rsidR="00961255" w:rsidRPr="00A366ED">
        <w:t xml:space="preserve">gel image showing the results of a </w:t>
      </w:r>
      <w:r w:rsidR="00BC0285" w:rsidRPr="00A366ED">
        <w:t xml:space="preserve">T7E1 </w:t>
      </w:r>
      <w:r w:rsidR="00961255" w:rsidRPr="00A366ED">
        <w:t>assay.</w:t>
      </w:r>
      <w:r w:rsidR="00961255" w:rsidRPr="00A366ED">
        <w:rPr>
          <w:b/>
        </w:rPr>
        <w:t xml:space="preserve"> </w:t>
      </w:r>
      <w:r w:rsidR="00471CEA" w:rsidRPr="00A366ED">
        <w:t>Lanes 1</w:t>
      </w:r>
      <w:r w:rsidR="00763DAA" w:rsidRPr="00D13D3E">
        <w:t>‒</w:t>
      </w:r>
      <w:r w:rsidR="00471CEA" w:rsidRPr="00A366ED">
        <w:t xml:space="preserve">8 represent different experimental samples. For each sample, the top band indicates uncut DNA, while the bottom two bands indicate the cleavage products. </w:t>
      </w:r>
      <w:r w:rsidR="008475B1" w:rsidRPr="00A366ED">
        <w:t>Varying NHEJ efficiencies can be observed among the samples. Digestion of PCR amplicons from non-transfected cells is used as a negative control and is marked by a “-”.</w:t>
      </w:r>
      <w:r w:rsidR="00CE18C5" w:rsidRPr="00A366ED">
        <w:rPr>
          <w:b/>
        </w:rPr>
        <w:t xml:space="preserve"> </w:t>
      </w:r>
      <w:r w:rsidR="00A60093" w:rsidRPr="00763DAA">
        <w:t>(</w:t>
      </w:r>
      <w:r w:rsidR="00A60093" w:rsidRPr="00A366ED">
        <w:rPr>
          <w:b/>
        </w:rPr>
        <w:t>b</w:t>
      </w:r>
      <w:r w:rsidR="00A60093" w:rsidRPr="00763DAA">
        <w:t>)</w:t>
      </w:r>
      <w:r w:rsidR="00BC0285" w:rsidRPr="00A366ED">
        <w:rPr>
          <w:b/>
        </w:rPr>
        <w:t xml:space="preserve"> </w:t>
      </w:r>
      <w:r w:rsidR="00BC0285" w:rsidRPr="00A366ED">
        <w:rPr>
          <w:bCs/>
        </w:rPr>
        <w:t xml:space="preserve">Representative </w:t>
      </w:r>
      <w:r w:rsidR="00ED112F" w:rsidRPr="00A366ED">
        <w:rPr>
          <w:bCs/>
        </w:rPr>
        <w:t xml:space="preserve">gel image showing the results of a RFLP assay. </w:t>
      </w:r>
      <w:r w:rsidR="00ED112F" w:rsidRPr="00A366ED">
        <w:t>Lanes 1</w:t>
      </w:r>
      <w:r w:rsidR="00763DAA" w:rsidRPr="00D13D3E">
        <w:t>‒</w:t>
      </w:r>
      <w:r w:rsidR="00ED112F" w:rsidRPr="00A366ED">
        <w:t xml:space="preserve">6 represent different experimental samples. For each sample, the top band indicates uncut DNA, while the bottom two bands indicate the cleavage products after </w:t>
      </w:r>
      <w:r w:rsidR="00396035" w:rsidRPr="00A366ED">
        <w:t xml:space="preserve">restriction </w:t>
      </w:r>
      <w:r w:rsidR="00ED112F" w:rsidRPr="00A366ED">
        <w:t>digest.</w:t>
      </w:r>
      <w:r w:rsidR="009A73D2" w:rsidRPr="00A366ED">
        <w:t xml:space="preserve"> Varying HDR efficiencies can be observed among the samples.</w:t>
      </w:r>
    </w:p>
    <w:p w14:paraId="196A8498" w14:textId="77777777" w:rsidR="00296C78" w:rsidRPr="00A366ED" w:rsidRDefault="00296C78" w:rsidP="00A366ED">
      <w:pPr>
        <w:widowControl/>
        <w:rPr>
          <w:b/>
        </w:rPr>
      </w:pPr>
    </w:p>
    <w:p w14:paraId="5B8BA8F3" w14:textId="664F237A" w:rsidR="00296C78" w:rsidRPr="00A366ED" w:rsidRDefault="00296C78" w:rsidP="00A366ED">
      <w:pPr>
        <w:widowControl/>
        <w:rPr>
          <w:color w:val="auto"/>
        </w:rPr>
      </w:pPr>
      <w:r w:rsidRPr="00A366ED">
        <w:rPr>
          <w:b/>
        </w:rPr>
        <w:lastRenderedPageBreak/>
        <w:t xml:space="preserve">Figure </w:t>
      </w:r>
      <w:r w:rsidR="0048237C" w:rsidRPr="00A366ED">
        <w:rPr>
          <w:b/>
        </w:rPr>
        <w:t>10</w:t>
      </w:r>
      <w:r w:rsidR="00763DAA">
        <w:rPr>
          <w:b/>
        </w:rPr>
        <w:t>:</w:t>
      </w:r>
      <w:r w:rsidR="00CE18C5" w:rsidRPr="00A366ED">
        <w:rPr>
          <w:b/>
        </w:rPr>
        <w:t xml:space="preserve"> Screening for gene knockouts. </w:t>
      </w:r>
      <w:r w:rsidR="00A60093" w:rsidRPr="00763DAA">
        <w:t>(</w:t>
      </w:r>
      <w:r w:rsidR="00A60093" w:rsidRPr="00A366ED">
        <w:rPr>
          <w:b/>
        </w:rPr>
        <w:t>a</w:t>
      </w:r>
      <w:r w:rsidR="00A60093" w:rsidRPr="00763DAA">
        <w:t>)</w:t>
      </w:r>
      <w:r w:rsidR="00CE18C5" w:rsidRPr="00A366ED">
        <w:rPr>
          <w:b/>
        </w:rPr>
        <w:t xml:space="preserve"> </w:t>
      </w:r>
      <w:r w:rsidR="00BC0285" w:rsidRPr="00A366ED">
        <w:t xml:space="preserve">Representative </w:t>
      </w:r>
      <w:r w:rsidR="00A60AD5" w:rsidRPr="00A366ED">
        <w:t>Sanger sequencing d</w:t>
      </w:r>
      <w:r w:rsidR="00BC0285" w:rsidRPr="00A366ED">
        <w:t>ata.</w:t>
      </w:r>
      <w:r w:rsidR="00BC0285" w:rsidRPr="00A366ED">
        <w:rPr>
          <w:b/>
        </w:rPr>
        <w:t xml:space="preserve"> </w:t>
      </w:r>
      <w:r w:rsidR="00BC0285" w:rsidRPr="00A366ED">
        <w:t xml:space="preserve">The </w:t>
      </w:r>
      <w:r w:rsidR="00A60AD5" w:rsidRPr="00A366ED">
        <w:t xml:space="preserve">original unmodified </w:t>
      </w:r>
      <w:r w:rsidR="00BC0285" w:rsidRPr="00A366ED">
        <w:t>DNA sequence (top</w:t>
      </w:r>
      <w:r w:rsidR="00A60AD5" w:rsidRPr="00A366ED">
        <w:t xml:space="preserve"> row</w:t>
      </w:r>
      <w:r w:rsidR="00BC0285" w:rsidRPr="00A366ED">
        <w:t xml:space="preserve">) </w:t>
      </w:r>
      <w:r w:rsidR="00A60AD5" w:rsidRPr="00A366ED">
        <w:t>can be aligned with the sequencing result</w:t>
      </w:r>
      <w:r w:rsidR="00BC0285" w:rsidRPr="00A366ED">
        <w:t xml:space="preserve"> received (bottom</w:t>
      </w:r>
      <w:r w:rsidR="00A60AD5" w:rsidRPr="00A366ED">
        <w:t xml:space="preserve"> row</w:t>
      </w:r>
      <w:r w:rsidR="00BC0285" w:rsidRPr="00A366ED">
        <w:t xml:space="preserve">) to check </w:t>
      </w:r>
      <w:r w:rsidR="004E754B" w:rsidRPr="00A366ED">
        <w:t>whether any edits have taken place</w:t>
      </w:r>
      <w:r w:rsidR="00BC0285" w:rsidRPr="00A366ED">
        <w:t xml:space="preserve">. </w:t>
      </w:r>
      <w:r w:rsidR="00A60AD5" w:rsidRPr="00A366ED">
        <w:t>Here, there is a 1 bp insertion</w:t>
      </w:r>
      <w:r w:rsidR="00BC0285" w:rsidRPr="00A366ED">
        <w:t xml:space="preserve"> and a 7 bp deletion </w:t>
      </w:r>
      <w:r w:rsidR="00A60AD5" w:rsidRPr="00A366ED">
        <w:t>at the target site</w:t>
      </w:r>
      <w:r w:rsidR="00055245" w:rsidRPr="00A366ED">
        <w:t xml:space="preserve"> (</w:t>
      </w:r>
      <w:r w:rsidR="00CE18C5" w:rsidRPr="00A366ED">
        <w:t xml:space="preserve">as </w:t>
      </w:r>
      <w:r w:rsidR="00055245" w:rsidRPr="00A366ED">
        <w:t xml:space="preserve">depicted </w:t>
      </w:r>
      <w:r w:rsidR="007346CB" w:rsidRPr="00A366ED">
        <w:t>by the red boxes</w:t>
      </w:r>
      <w:r w:rsidR="00225084" w:rsidRPr="00A366ED">
        <w:t>, which</w:t>
      </w:r>
      <w:r w:rsidR="007346CB" w:rsidRPr="00A366ED">
        <w:t xml:space="preserve"> </w:t>
      </w:r>
      <w:r w:rsidR="00364026" w:rsidRPr="00A366ED">
        <w:t>represent gap</w:t>
      </w:r>
      <w:r w:rsidR="00225084" w:rsidRPr="00A366ED">
        <w:t>s</w:t>
      </w:r>
      <w:r w:rsidR="00364026" w:rsidRPr="00A366ED">
        <w:t xml:space="preserve"> in the </w:t>
      </w:r>
      <w:r w:rsidR="007346CB" w:rsidRPr="00A366ED">
        <w:t>alignment)</w:t>
      </w:r>
      <w:r w:rsidR="00A60AD5" w:rsidRPr="00A366ED">
        <w:t>.</w:t>
      </w:r>
      <w:r w:rsidR="00CE18C5" w:rsidRPr="00A366ED">
        <w:rPr>
          <w:b/>
        </w:rPr>
        <w:t xml:space="preserve"> </w:t>
      </w:r>
      <w:r w:rsidR="00A60093" w:rsidRPr="00763DAA">
        <w:t>(</w:t>
      </w:r>
      <w:r w:rsidR="00A60093" w:rsidRPr="00A366ED">
        <w:rPr>
          <w:b/>
        </w:rPr>
        <w:t>b</w:t>
      </w:r>
      <w:r w:rsidR="00A60093" w:rsidRPr="00763DAA">
        <w:t>)</w:t>
      </w:r>
      <w:r w:rsidRPr="00A366ED">
        <w:rPr>
          <w:b/>
        </w:rPr>
        <w:t xml:space="preserve"> </w:t>
      </w:r>
      <w:r w:rsidR="00E92801" w:rsidRPr="00A366ED">
        <w:t xml:space="preserve">Representative </w:t>
      </w:r>
      <w:r w:rsidR="00763DAA">
        <w:t>w</w:t>
      </w:r>
      <w:r w:rsidR="00E92801" w:rsidRPr="00A366ED">
        <w:t>estern b</w:t>
      </w:r>
      <w:r w:rsidR="00BC0285" w:rsidRPr="00A366ED">
        <w:t>lot</w:t>
      </w:r>
      <w:r w:rsidR="00E92801" w:rsidRPr="00A366ED">
        <w:t xml:space="preserve"> image</w:t>
      </w:r>
      <w:r w:rsidR="00BC0285" w:rsidRPr="00A366ED">
        <w:t>.</w:t>
      </w:r>
      <w:r w:rsidR="00BC0285" w:rsidRPr="00A366ED">
        <w:rPr>
          <w:b/>
        </w:rPr>
        <w:t xml:space="preserve"> </w:t>
      </w:r>
      <w:r w:rsidR="00AD6D3E" w:rsidRPr="00A366ED">
        <w:t xml:space="preserve">Here, several clones (expanded from single cells) are screened for the presence or absence of the GLUL protein. The red arrows indicate the clones </w:t>
      </w:r>
      <w:r w:rsidR="00973493" w:rsidRPr="00A366ED">
        <w:t>where</w:t>
      </w:r>
      <w:r w:rsidR="00AD6D3E" w:rsidRPr="00A366ED">
        <w:t xml:space="preserve"> the GLUL gene </w:t>
      </w:r>
      <w:r w:rsidR="00973493" w:rsidRPr="00A366ED">
        <w:t xml:space="preserve">has been successfully </w:t>
      </w:r>
      <w:r w:rsidR="00AD6D3E" w:rsidRPr="00A366ED">
        <w:t xml:space="preserve">knocked out. “WT” stands for wildtype cells, where GLUL is highly expressed. </w:t>
      </w:r>
      <w:r w:rsidR="004C7908" w:rsidRPr="00A366ED">
        <w:t>ACTB (</w:t>
      </w:r>
      <w:r w:rsidR="006B3389" w:rsidRPr="00A366ED">
        <w:t>β-actin)</w:t>
      </w:r>
      <w:r w:rsidR="004C7908" w:rsidRPr="00A366ED">
        <w:t xml:space="preserve"> serves</w:t>
      </w:r>
      <w:r w:rsidR="006B3389" w:rsidRPr="00A366ED">
        <w:t xml:space="preserve"> as a loading control</w:t>
      </w:r>
      <w:r w:rsidR="003C1D42" w:rsidRPr="00A366ED">
        <w:t xml:space="preserve"> (see </w:t>
      </w:r>
      <w:r w:rsidR="00763DAA">
        <w:t xml:space="preserve">the </w:t>
      </w:r>
      <w:r w:rsidR="00A366ED" w:rsidRPr="00A366ED">
        <w:rPr>
          <w:b/>
        </w:rPr>
        <w:t>Table of Materials</w:t>
      </w:r>
      <w:r w:rsidR="003C1D42" w:rsidRPr="00A366ED">
        <w:t>)</w:t>
      </w:r>
      <w:r w:rsidR="006B3389" w:rsidRPr="00A366ED">
        <w:t>.</w:t>
      </w:r>
    </w:p>
    <w:p w14:paraId="75182EC3" w14:textId="77777777" w:rsidR="00B32616" w:rsidRPr="00A366ED" w:rsidRDefault="00B32616" w:rsidP="00A366ED">
      <w:pPr>
        <w:widowControl/>
        <w:rPr>
          <w:color w:val="auto"/>
        </w:rPr>
      </w:pPr>
    </w:p>
    <w:p w14:paraId="2B53BA3D" w14:textId="776C599E" w:rsidR="00B774C0" w:rsidRPr="00763DAA" w:rsidRDefault="006305D7" w:rsidP="00A366ED">
      <w:pPr>
        <w:widowControl/>
        <w:rPr>
          <w:bCs/>
          <w:color w:val="808080"/>
        </w:rPr>
      </w:pPr>
      <w:r w:rsidRPr="00A366ED">
        <w:rPr>
          <w:b/>
        </w:rPr>
        <w:t>DISCUSSION</w:t>
      </w:r>
      <w:r w:rsidRPr="00A366ED">
        <w:rPr>
          <w:b/>
          <w:bCs/>
        </w:rPr>
        <w:t xml:space="preserve">: </w:t>
      </w:r>
    </w:p>
    <w:p w14:paraId="53E8DE2D" w14:textId="6C5C0B01" w:rsidR="007A4DD6" w:rsidRPr="00A366ED" w:rsidRDefault="00D51FF5" w:rsidP="00A366ED">
      <w:pPr>
        <w:widowControl/>
        <w:rPr>
          <w:color w:val="auto"/>
        </w:rPr>
      </w:pPr>
      <w:r w:rsidRPr="00A366ED">
        <w:rPr>
          <w:color w:val="auto"/>
        </w:rPr>
        <w:t>T</w:t>
      </w:r>
      <w:r w:rsidR="00B774C0" w:rsidRPr="00A366ED">
        <w:rPr>
          <w:color w:val="auto"/>
        </w:rPr>
        <w:t xml:space="preserve">he CRISPR-Cas system </w:t>
      </w:r>
      <w:r w:rsidRPr="00A366ED">
        <w:rPr>
          <w:color w:val="auto"/>
        </w:rPr>
        <w:t>i</w:t>
      </w:r>
      <w:r w:rsidR="00B774C0" w:rsidRPr="00A366ED">
        <w:rPr>
          <w:color w:val="auto"/>
        </w:rPr>
        <w:t xml:space="preserve">s a powerful, revolutionary technology to engineer the genomes and transcriptomes of plants and animals. </w:t>
      </w:r>
      <w:r w:rsidR="0014089E" w:rsidRPr="00A366ED">
        <w:rPr>
          <w:color w:val="auto"/>
        </w:rPr>
        <w:t>Numerous bacterial species have been foun</w:t>
      </w:r>
      <w:r w:rsidR="001A7DB6" w:rsidRPr="00A366ED">
        <w:rPr>
          <w:color w:val="auto"/>
        </w:rPr>
        <w:t>d to contain CRISPR-Cas systems, which may potentially be adapted for genome and transcriptome engineering purposes</w:t>
      </w:r>
      <w:r w:rsidR="001A2030" w:rsidRPr="00A366ED">
        <w:rPr>
          <w:color w:val="auto"/>
        </w:rPr>
        <w:fldChar w:fldCharType="begin">
          <w:fldData xml:space="preserve">PEVuZE5vdGU+PENpdGU+PEF1dGhvcj5TaG1ha292PC9BdXRob3I+PFllYXI+MjAxNzwvWWVhcj48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</w:fldData>
        </w:fldChar>
      </w:r>
      <w:r w:rsidR="00BD6764">
        <w:rPr>
          <w:color w:val="auto"/>
        </w:rPr>
        <w:instrText xml:space="preserve"> ADDIN EN.CITE </w:instrText>
      </w:r>
      <w:r w:rsidR="00BD6764">
        <w:rPr>
          <w:color w:val="auto"/>
        </w:rPr>
        <w:fldChar w:fldCharType="begin">
          <w:fldData xml:space="preserve">PEVuZE5vdGU+PENpdGU+PEF1dGhvcj5TaG1ha292PC9BdXRob3I+PFllYXI+MjAxNzwvWWVhcj48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</w:fldData>
        </w:fldChar>
      </w:r>
      <w:r w:rsidR="00BD6764">
        <w:rPr>
          <w:color w:val="auto"/>
        </w:rPr>
        <w:instrText xml:space="preserve"> ADDIN EN.CITE.DATA </w:instrText>
      </w:r>
      <w:r w:rsidR="00BD6764">
        <w:rPr>
          <w:color w:val="auto"/>
        </w:rPr>
      </w:r>
      <w:r w:rsidR="00BD6764">
        <w:rPr>
          <w:color w:val="auto"/>
        </w:rPr>
        <w:fldChar w:fldCharType="end"/>
      </w:r>
      <w:r w:rsidR="001A2030" w:rsidRPr="00A366ED">
        <w:rPr>
          <w:color w:val="auto"/>
        </w:rPr>
      </w:r>
      <w:r w:rsidR="001A2030" w:rsidRPr="00A366ED">
        <w:rPr>
          <w:color w:val="auto"/>
        </w:rPr>
        <w:fldChar w:fldCharType="separate"/>
      </w:r>
      <w:r w:rsidR="00BD6764" w:rsidRPr="00BD6764">
        <w:rPr>
          <w:noProof/>
          <w:color w:val="auto"/>
          <w:vertAlign w:val="superscript"/>
        </w:rPr>
        <w:t>44</w:t>
      </w:r>
      <w:r w:rsidR="001A2030" w:rsidRPr="00A366ED">
        <w:rPr>
          <w:color w:val="auto"/>
        </w:rPr>
        <w:fldChar w:fldCharType="end"/>
      </w:r>
      <w:r w:rsidR="001A7DB6" w:rsidRPr="00A366ED">
        <w:rPr>
          <w:color w:val="auto"/>
        </w:rPr>
        <w:t>.</w:t>
      </w:r>
      <w:r w:rsidR="0014089E" w:rsidRPr="00A366ED">
        <w:rPr>
          <w:color w:val="auto"/>
        </w:rPr>
        <w:t xml:space="preserve"> Although t</w:t>
      </w:r>
      <w:r w:rsidR="00B53D03" w:rsidRPr="00A366ED">
        <w:rPr>
          <w:color w:val="auto"/>
        </w:rPr>
        <w:t xml:space="preserve">he Cas9 endonuclease </w:t>
      </w:r>
      <w:r w:rsidR="0014089E" w:rsidRPr="00A366ED">
        <w:rPr>
          <w:color w:val="auto"/>
        </w:rPr>
        <w:t xml:space="preserve">from </w:t>
      </w:r>
      <w:r w:rsidR="0014089E" w:rsidRPr="00A366ED">
        <w:rPr>
          <w:i/>
          <w:color w:val="auto"/>
        </w:rPr>
        <w:t>Streptococcus pyogenes</w:t>
      </w:r>
      <w:r w:rsidR="0014089E" w:rsidRPr="00A366ED">
        <w:rPr>
          <w:color w:val="auto"/>
        </w:rPr>
        <w:t xml:space="preserve"> </w:t>
      </w:r>
      <w:r w:rsidR="00141E9C" w:rsidRPr="00A366ED">
        <w:rPr>
          <w:color w:val="auto"/>
        </w:rPr>
        <w:t xml:space="preserve">(SpCas9) </w:t>
      </w:r>
      <w:r w:rsidR="00B53D03" w:rsidRPr="00A366ED">
        <w:rPr>
          <w:color w:val="auto"/>
        </w:rPr>
        <w:t xml:space="preserve">was </w:t>
      </w:r>
      <w:r w:rsidR="00141E9C" w:rsidRPr="00A366ED">
        <w:rPr>
          <w:color w:val="auto"/>
        </w:rPr>
        <w:t xml:space="preserve">the </w:t>
      </w:r>
      <w:r w:rsidR="00B53D03" w:rsidRPr="00A366ED">
        <w:rPr>
          <w:color w:val="auto"/>
        </w:rPr>
        <w:t>first</w:t>
      </w:r>
      <w:r w:rsidR="00141E9C" w:rsidRPr="00A366ED">
        <w:rPr>
          <w:color w:val="auto"/>
        </w:rPr>
        <w:t xml:space="preserve"> enzyme to be </w:t>
      </w:r>
      <w:r w:rsidR="00B53D03" w:rsidRPr="00A366ED">
        <w:rPr>
          <w:color w:val="auto"/>
        </w:rPr>
        <w:t xml:space="preserve">deployed </w:t>
      </w:r>
      <w:r w:rsidR="001A7DB6" w:rsidRPr="00A366ED">
        <w:rPr>
          <w:color w:val="auto"/>
        </w:rPr>
        <w:t xml:space="preserve">successfully </w:t>
      </w:r>
      <w:r w:rsidR="00B53D03" w:rsidRPr="00A366ED">
        <w:rPr>
          <w:color w:val="auto"/>
        </w:rPr>
        <w:t>in human cells</w:t>
      </w:r>
      <w:r w:rsidR="001A2030" w:rsidRPr="00A366ED">
        <w:rPr>
          <w:color w:val="auto"/>
        </w:rPr>
        <w:fldChar w:fldCharType="begin">
          <w:fldData xml:space="preserve">PEVuZE5vdGU+PENpdGU+PEF1dGhvcj5DaG88L0F1dGhvcj48WWVhcj4yMDEzPC9ZZWFyPjxSZWNO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</w:fldData>
        </w:fldChar>
      </w:r>
      <w:r w:rsidR="001A2030" w:rsidRPr="00A366ED">
        <w:rPr>
          <w:color w:val="auto"/>
        </w:rPr>
        <w:instrText xml:space="preserve"> ADDIN EN.CITE </w:instrText>
      </w:r>
      <w:r w:rsidR="001A2030" w:rsidRPr="00A366ED">
        <w:rPr>
          <w:color w:val="auto"/>
        </w:rPr>
        <w:fldChar w:fldCharType="begin">
          <w:fldData xml:space="preserve">PEVuZE5vdGU+PENpdGU+PEF1dGhvcj5DaG88L0F1dGhvcj48WWVhcj4yMDEzPC9ZZWFyPjxSZWNO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</w:fldData>
        </w:fldChar>
      </w:r>
      <w:r w:rsidR="001A2030" w:rsidRPr="00A366ED">
        <w:rPr>
          <w:color w:val="auto"/>
        </w:rPr>
        <w:instrText xml:space="preserve"> ADDIN EN.CITE.DATA </w:instrText>
      </w:r>
      <w:r w:rsidR="001A2030" w:rsidRPr="00A366ED">
        <w:rPr>
          <w:color w:val="auto"/>
        </w:rPr>
      </w:r>
      <w:r w:rsidR="001A2030" w:rsidRPr="00A366ED">
        <w:rPr>
          <w:color w:val="auto"/>
        </w:rPr>
        <w:fldChar w:fldCharType="end"/>
      </w:r>
      <w:r w:rsidR="001A2030" w:rsidRPr="00A366ED">
        <w:rPr>
          <w:color w:val="auto"/>
        </w:rPr>
      </w:r>
      <w:r w:rsidR="001A2030" w:rsidRPr="00A366ED">
        <w:rPr>
          <w:color w:val="auto"/>
        </w:rPr>
        <w:fldChar w:fldCharType="separate"/>
      </w:r>
      <w:r w:rsidR="001A2030" w:rsidRPr="00A366ED">
        <w:rPr>
          <w:noProof/>
          <w:color w:val="auto"/>
          <w:vertAlign w:val="superscript"/>
        </w:rPr>
        <w:t>21-24</w:t>
      </w:r>
      <w:r w:rsidR="001A2030" w:rsidRPr="00A366ED">
        <w:rPr>
          <w:color w:val="auto"/>
        </w:rPr>
        <w:fldChar w:fldCharType="end"/>
      </w:r>
      <w:r w:rsidR="0014089E" w:rsidRPr="00A366ED">
        <w:rPr>
          <w:color w:val="auto"/>
        </w:rPr>
        <w:t xml:space="preserve">, </w:t>
      </w:r>
      <w:r w:rsidR="001A7DB6" w:rsidRPr="00A366ED">
        <w:rPr>
          <w:color w:val="auto"/>
        </w:rPr>
        <w:t xml:space="preserve">enzymes from other bacterial species, including those shown in </w:t>
      </w:r>
      <w:r w:rsidR="001A7DB6" w:rsidRPr="00A366ED">
        <w:rPr>
          <w:b/>
          <w:color w:val="auto"/>
        </w:rPr>
        <w:t>Table 1</w:t>
      </w:r>
      <w:r w:rsidR="001A7DB6" w:rsidRPr="00A366ED">
        <w:rPr>
          <w:color w:val="auto"/>
        </w:rPr>
        <w:t xml:space="preserve">, have also been shown to function </w:t>
      </w:r>
      <w:r w:rsidR="002B7822" w:rsidRPr="00A366ED">
        <w:rPr>
          <w:color w:val="auto"/>
        </w:rPr>
        <w:t xml:space="preserve">well </w:t>
      </w:r>
      <w:r w:rsidR="001A7DB6" w:rsidRPr="00A366ED">
        <w:rPr>
          <w:color w:val="auto"/>
        </w:rPr>
        <w:t>as engineering tools in human</w:t>
      </w:r>
      <w:r w:rsidR="001A2030" w:rsidRPr="00A366ED">
        <w:rPr>
          <w:color w:val="auto"/>
        </w:rPr>
        <w:fldChar w:fldCharType="begin">
          <w:fldData xml:space="preserve">PEVuZE5vdGU+PENpdGU+PEF1dGhvcj5SYW48L0F1dGhvcj48WWVhcj4yMDE1PC9ZZWFyPjxSZWNO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</w:fldData>
        </w:fldChar>
      </w:r>
      <w:r w:rsidR="008E2E04">
        <w:rPr>
          <w:color w:val="auto"/>
        </w:rPr>
        <w:instrText xml:space="preserve"> ADDIN EN.CITE </w:instrText>
      </w:r>
      <w:r w:rsidR="008E2E04">
        <w:rPr>
          <w:color w:val="auto"/>
        </w:rPr>
        <w:fldChar w:fldCharType="begin">
          <w:fldData xml:space="preserve">PEVuZE5vdGU+PENpdGU+PEF1dGhvcj5SYW48L0F1dGhvcj48WWVhcj4yMDE1PC9ZZWFyPjxSZWNO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</w:fldData>
        </w:fldChar>
      </w:r>
      <w:r w:rsidR="008E2E04">
        <w:rPr>
          <w:color w:val="auto"/>
        </w:rPr>
        <w:instrText xml:space="preserve"> ADDIN EN.CITE.DATA </w:instrText>
      </w:r>
      <w:r w:rsidR="008E2E04">
        <w:rPr>
          <w:color w:val="auto"/>
        </w:rPr>
      </w:r>
      <w:r w:rsidR="008E2E04">
        <w:rPr>
          <w:color w:val="auto"/>
        </w:rPr>
        <w:fldChar w:fldCharType="end"/>
      </w:r>
      <w:r w:rsidR="001A2030" w:rsidRPr="00A366ED">
        <w:rPr>
          <w:color w:val="auto"/>
        </w:rPr>
      </w:r>
      <w:r w:rsidR="001A2030" w:rsidRPr="00A366ED">
        <w:rPr>
          <w:color w:val="auto"/>
        </w:rPr>
        <w:fldChar w:fldCharType="separate"/>
      </w:r>
      <w:r w:rsidR="008E2E04" w:rsidRPr="008E2E04">
        <w:rPr>
          <w:noProof/>
          <w:color w:val="auto"/>
          <w:vertAlign w:val="superscript"/>
        </w:rPr>
        <w:t>16,26-28</w:t>
      </w:r>
      <w:r w:rsidR="001A2030" w:rsidRPr="00A366ED">
        <w:rPr>
          <w:color w:val="auto"/>
        </w:rPr>
        <w:fldChar w:fldCharType="end"/>
      </w:r>
      <w:r w:rsidR="001A7DB6" w:rsidRPr="00A366ED">
        <w:rPr>
          <w:color w:val="auto"/>
        </w:rPr>
        <w:t xml:space="preserve">. </w:t>
      </w:r>
      <w:r w:rsidR="004369AB" w:rsidRPr="00A366ED">
        <w:rPr>
          <w:color w:val="auto"/>
        </w:rPr>
        <w:t>Consequently</w:t>
      </w:r>
      <w:r w:rsidR="001C2411" w:rsidRPr="00A366ED">
        <w:rPr>
          <w:color w:val="auto"/>
        </w:rPr>
        <w:t xml:space="preserve">, researchers keen to use the technology are often unsure which system to choose for their work </w:t>
      </w:r>
      <w:r w:rsidR="004369AB" w:rsidRPr="00A366ED">
        <w:rPr>
          <w:color w:val="auto"/>
        </w:rPr>
        <w:t>and how to design their experiments for optimal results.</w:t>
      </w:r>
      <w:r w:rsidR="00337936">
        <w:rPr>
          <w:color w:val="auto"/>
        </w:rPr>
        <w:t xml:space="preserve"> </w:t>
      </w:r>
    </w:p>
    <w:p w14:paraId="1997F950" w14:textId="77777777" w:rsidR="00763DAA" w:rsidRDefault="00763DAA" w:rsidP="00A366ED">
      <w:pPr>
        <w:widowControl/>
        <w:rPr>
          <w:color w:val="auto"/>
        </w:rPr>
      </w:pPr>
    </w:p>
    <w:p w14:paraId="44A95DFF" w14:textId="76DD0F11" w:rsidR="005A5647" w:rsidRPr="00A366ED" w:rsidRDefault="00141E9C" w:rsidP="00A366ED">
      <w:pPr>
        <w:widowControl/>
        <w:rPr>
          <w:color w:val="auto"/>
        </w:rPr>
      </w:pPr>
      <w:r w:rsidRPr="00A366ED">
        <w:rPr>
          <w:color w:val="auto"/>
        </w:rPr>
        <w:t xml:space="preserve">Here, </w:t>
      </w:r>
      <w:r w:rsidR="007B3204" w:rsidRPr="00A366ED">
        <w:rPr>
          <w:color w:val="auto"/>
        </w:rPr>
        <w:t xml:space="preserve">we </w:t>
      </w:r>
      <w:r w:rsidR="00B458EF" w:rsidRPr="00A366ED">
        <w:rPr>
          <w:color w:val="auto"/>
        </w:rPr>
        <w:t>seek to assist CRISPR users in maximizing</w:t>
      </w:r>
      <w:r w:rsidRPr="00A366ED">
        <w:rPr>
          <w:color w:val="auto"/>
        </w:rPr>
        <w:t xml:space="preserve"> their usage of the technology. Fundamental to any genome editing experiment is the selection and cloning of an appropriate sgRNA for targeting.</w:t>
      </w:r>
      <w:r w:rsidR="00B458EF" w:rsidRPr="00A366ED">
        <w:rPr>
          <w:color w:val="auto"/>
        </w:rPr>
        <w:t xml:space="preserve"> </w:t>
      </w:r>
      <w:r w:rsidR="00DC24B0" w:rsidRPr="00A366ED">
        <w:rPr>
          <w:color w:val="auto"/>
        </w:rPr>
        <w:t xml:space="preserve">Work done by </w:t>
      </w:r>
      <w:r w:rsidR="007B3204" w:rsidRPr="00A366ED">
        <w:rPr>
          <w:color w:val="auto"/>
        </w:rPr>
        <w:t xml:space="preserve">us </w:t>
      </w:r>
      <w:r w:rsidR="00DC24B0" w:rsidRPr="00A366ED">
        <w:rPr>
          <w:color w:val="auto"/>
        </w:rPr>
        <w:t>and others reveal that d</w:t>
      </w:r>
      <w:r w:rsidR="00B458EF" w:rsidRPr="00A366ED">
        <w:rPr>
          <w:color w:val="auto"/>
        </w:rPr>
        <w:t xml:space="preserve">ifferent </w:t>
      </w:r>
      <w:r w:rsidR="00DC24B0" w:rsidRPr="00A366ED">
        <w:rPr>
          <w:color w:val="auto"/>
        </w:rPr>
        <w:t xml:space="preserve">CRISPR-Cas </w:t>
      </w:r>
      <w:r w:rsidR="00B458EF" w:rsidRPr="00A366ED">
        <w:rPr>
          <w:color w:val="auto"/>
        </w:rPr>
        <w:t>s</w:t>
      </w:r>
      <w:r w:rsidR="00DC24B0" w:rsidRPr="00A366ED">
        <w:rPr>
          <w:color w:val="auto"/>
        </w:rPr>
        <w:t>ystems are optimally active at</w:t>
      </w:r>
      <w:r w:rsidR="00B458EF" w:rsidRPr="00A366ED">
        <w:rPr>
          <w:color w:val="auto"/>
        </w:rPr>
        <w:t xml:space="preserve"> different spacer lengths (see </w:t>
      </w:r>
      <w:r w:rsidR="00B458EF" w:rsidRPr="00A366ED">
        <w:rPr>
          <w:b/>
          <w:color w:val="auto"/>
        </w:rPr>
        <w:t>Table 1</w:t>
      </w:r>
      <w:r w:rsidR="00B458EF" w:rsidRPr="00A366ED">
        <w:rPr>
          <w:color w:val="auto"/>
        </w:rPr>
        <w:t>)</w:t>
      </w:r>
      <w:r w:rsidR="001A2030"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1A2030" w:rsidRPr="00A366ED">
        <w:rPr>
          <w:color w:val="auto"/>
        </w:rPr>
        <w:instrText xml:space="preserve"> ADDIN EN.CITE </w:instrText>
      </w:r>
      <w:r w:rsidR="001A2030" w:rsidRPr="00A366ED">
        <w:rPr>
          <w:color w:val="auto"/>
        </w:rPr>
        <w:fldChar w:fldCharType="begin">
          <w:fldData xml:space="preserve">PEVuZE5vdGU+PENpdGU+PEF1dGhvcj5XYW5nPC9BdXRob3I+PFllYXI+MjAxODwvWWVhcj48UmVj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</w:fldData>
        </w:fldChar>
      </w:r>
      <w:r w:rsidR="001A2030" w:rsidRPr="00A366ED">
        <w:rPr>
          <w:color w:val="auto"/>
        </w:rPr>
        <w:instrText xml:space="preserve"> ADDIN EN.CITE.DATA </w:instrText>
      </w:r>
      <w:r w:rsidR="001A2030" w:rsidRPr="00A366ED">
        <w:rPr>
          <w:color w:val="auto"/>
        </w:rPr>
      </w:r>
      <w:r w:rsidR="001A2030" w:rsidRPr="00A366ED">
        <w:rPr>
          <w:color w:val="auto"/>
        </w:rPr>
        <w:fldChar w:fldCharType="end"/>
      </w:r>
      <w:r w:rsidR="001A2030" w:rsidRPr="00A366ED">
        <w:rPr>
          <w:color w:val="auto"/>
        </w:rPr>
      </w:r>
      <w:r w:rsidR="001A2030" w:rsidRPr="00A366ED">
        <w:rPr>
          <w:color w:val="auto"/>
        </w:rPr>
        <w:fldChar w:fldCharType="separate"/>
      </w:r>
      <w:r w:rsidR="001A2030" w:rsidRPr="00A366ED">
        <w:rPr>
          <w:noProof/>
          <w:color w:val="auto"/>
          <w:vertAlign w:val="superscript"/>
        </w:rPr>
        <w:t>25</w:t>
      </w:r>
      <w:r w:rsidR="001A2030" w:rsidRPr="00A366ED">
        <w:rPr>
          <w:color w:val="auto"/>
        </w:rPr>
        <w:fldChar w:fldCharType="end"/>
      </w:r>
      <w:r w:rsidR="00B458EF" w:rsidRPr="00A366ED">
        <w:rPr>
          <w:color w:val="auto"/>
        </w:rPr>
        <w:t xml:space="preserve">. Additionally, </w:t>
      </w:r>
      <w:r w:rsidR="00DC24B0" w:rsidRPr="00A366ED">
        <w:rPr>
          <w:color w:val="auto"/>
        </w:rPr>
        <w:t xml:space="preserve">the researcher should </w:t>
      </w:r>
      <w:r w:rsidR="002552A8" w:rsidRPr="00A366ED">
        <w:rPr>
          <w:color w:val="auto"/>
        </w:rPr>
        <w:t xml:space="preserve">choose which system to use based on knowledge of the target site. Generally, among the enzymes tested in </w:t>
      </w:r>
      <w:r w:rsidR="00BD1D8E" w:rsidRPr="00A366ED">
        <w:rPr>
          <w:color w:val="auto"/>
        </w:rPr>
        <w:t>our</w:t>
      </w:r>
      <w:r w:rsidR="00AB6BFC" w:rsidRPr="00A366ED">
        <w:rPr>
          <w:color w:val="auto"/>
        </w:rPr>
        <w:t xml:space="preserve"> </w:t>
      </w:r>
      <w:r w:rsidR="002552A8" w:rsidRPr="00A366ED">
        <w:rPr>
          <w:color w:val="auto"/>
        </w:rPr>
        <w:t>evaluation study, SpCas9 and LbCas12a exhibit the highest cleavage efficiency</w:t>
      </w:r>
      <w:r w:rsidR="005A5647" w:rsidRPr="00A366ED">
        <w:rPr>
          <w:color w:val="auto"/>
        </w:rPr>
        <w:t xml:space="preserve">, especially in more highly expressed genes presumably as a result of more open and accessible chromatin. Hence, </w:t>
      </w:r>
      <w:r w:rsidR="00BD1D8E" w:rsidRPr="00A366ED">
        <w:rPr>
          <w:color w:val="auto"/>
        </w:rPr>
        <w:t>we recommend</w:t>
      </w:r>
      <w:r w:rsidR="005A5647" w:rsidRPr="00A366ED">
        <w:rPr>
          <w:color w:val="auto"/>
        </w:rPr>
        <w:t xml:space="preserve"> these two enzymes for routine genome editing experiments. However, </w:t>
      </w:r>
      <w:r w:rsidR="00B4626F" w:rsidRPr="00A366ED">
        <w:rPr>
          <w:color w:val="auto"/>
        </w:rPr>
        <w:t xml:space="preserve">we have found that </w:t>
      </w:r>
      <w:r w:rsidR="005A5647" w:rsidRPr="00A366ED">
        <w:rPr>
          <w:color w:val="auto"/>
        </w:rPr>
        <w:t xml:space="preserve">both nucleases exhibit higher tolerance for mismatches between the sgRNA and targeted DNA than AsCas12a. Hence, if the researcher is targeting a gene with several closely related homologs or a repetitive region of the genome, we recommend using AsCas12a to minimize off-target effects. Alternatively, SaCas9 may also be utilized as it requires longer spacer lengths </w:t>
      </w:r>
      <w:r w:rsidR="00081CCE" w:rsidRPr="00A366ED">
        <w:rPr>
          <w:color w:val="auto"/>
        </w:rPr>
        <w:t xml:space="preserve">for robust activity, thereby offering higher </w:t>
      </w:r>
      <w:r w:rsidR="00204E47" w:rsidRPr="00A366ED">
        <w:rPr>
          <w:color w:val="auto"/>
        </w:rPr>
        <w:t>in</w:t>
      </w:r>
      <w:r w:rsidR="00081CCE" w:rsidRPr="00A366ED">
        <w:rPr>
          <w:color w:val="auto"/>
        </w:rPr>
        <w:t>trinsic specificity</w:t>
      </w:r>
      <w:r w:rsidR="005A5647" w:rsidRPr="00A366ED">
        <w:rPr>
          <w:color w:val="auto"/>
        </w:rPr>
        <w:t xml:space="preserve"> </w:t>
      </w:r>
      <w:r w:rsidR="00081CCE" w:rsidRPr="00A366ED">
        <w:rPr>
          <w:color w:val="auto"/>
        </w:rPr>
        <w:t xml:space="preserve">than SpCas9 and LbCas12a. </w:t>
      </w:r>
    </w:p>
    <w:p w14:paraId="7917AEEB" w14:textId="77777777" w:rsidR="00763DAA" w:rsidRDefault="00763DAA" w:rsidP="00A366ED">
      <w:pPr>
        <w:widowControl/>
        <w:rPr>
          <w:color w:val="auto"/>
        </w:rPr>
      </w:pPr>
    </w:p>
    <w:p w14:paraId="6AD5B920" w14:textId="2DA26B67" w:rsidR="00043313" w:rsidRPr="00A366ED" w:rsidRDefault="00D2415E" w:rsidP="00A366ED">
      <w:pPr>
        <w:widowControl/>
        <w:rPr>
          <w:color w:val="auto"/>
        </w:rPr>
      </w:pPr>
      <w:r w:rsidRPr="00A366ED">
        <w:rPr>
          <w:color w:val="auto"/>
        </w:rPr>
        <w:t xml:space="preserve">Precise editing of a genomic locus requires the introduction of a repair template together with the CRISPR reagents. The template serves as an instruction manual to tell the cells how to repair the double-stranded break via the HDR pathway. </w:t>
      </w:r>
      <w:r w:rsidR="00581800" w:rsidRPr="00A366ED">
        <w:rPr>
          <w:color w:val="auto"/>
        </w:rPr>
        <w:t xml:space="preserve">Two common forms of template are a </w:t>
      </w:r>
      <w:proofErr w:type="spellStart"/>
      <w:r w:rsidR="00581800" w:rsidRPr="00A366ED">
        <w:rPr>
          <w:color w:val="auto"/>
        </w:rPr>
        <w:t>ssODN</w:t>
      </w:r>
      <w:proofErr w:type="spellEnd"/>
      <w:r w:rsidR="00581800" w:rsidRPr="00A366ED">
        <w:rPr>
          <w:color w:val="auto"/>
        </w:rPr>
        <w:t xml:space="preserve"> and a plasmid. </w:t>
      </w:r>
      <w:r w:rsidR="00FD2A1E" w:rsidRPr="00A366ED">
        <w:rPr>
          <w:color w:val="auto"/>
        </w:rPr>
        <w:t>The design of this repair</w:t>
      </w:r>
      <w:r w:rsidR="00581800" w:rsidRPr="00A366ED">
        <w:rPr>
          <w:color w:val="auto"/>
        </w:rPr>
        <w:t xml:space="preserve"> template is </w:t>
      </w:r>
      <w:r w:rsidR="00FD2A1E" w:rsidRPr="00A366ED">
        <w:rPr>
          <w:color w:val="auto"/>
        </w:rPr>
        <w:t xml:space="preserve">a </w:t>
      </w:r>
      <w:r w:rsidR="00581800" w:rsidRPr="00A366ED">
        <w:rPr>
          <w:color w:val="auto"/>
        </w:rPr>
        <w:t>critical</w:t>
      </w:r>
      <w:r w:rsidR="00FD2A1E" w:rsidRPr="00A366ED">
        <w:rPr>
          <w:color w:val="auto"/>
        </w:rPr>
        <w:t xml:space="preserve"> step</w:t>
      </w:r>
      <w:r w:rsidR="00581800" w:rsidRPr="00A366ED">
        <w:rPr>
          <w:color w:val="auto"/>
        </w:rPr>
        <w:t xml:space="preserve"> for optimal HDR efficiency</w:t>
      </w:r>
      <w:r w:rsidR="001A2030" w:rsidRPr="00A366ED">
        <w:rPr>
          <w:color w:val="auto"/>
        </w:rPr>
        <w:fldChar w:fldCharType="begin">
          <w:fldData xml:space="preserve">PEVuZE5vdGU+PENpdGU+PEF1dGhvcj5XYW5nPC9BdXRob3I+PFllYXI+MjAxODwvWWVhcj48UmVj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</w:fldData>
        </w:fldChar>
      </w:r>
      <w:r w:rsidR="00BD6764">
        <w:rPr>
          <w:color w:val="auto"/>
        </w:rPr>
        <w:instrText xml:space="preserve"> ADDIN EN.CITE </w:instrText>
      </w:r>
      <w:r w:rsidR="00BD6764">
        <w:rPr>
          <w:color w:val="auto"/>
        </w:rPr>
        <w:fldChar w:fldCharType="begin">
          <w:fldData xml:space="preserve">PEVuZE5vdGU+PENpdGU+PEF1dGhvcj5XYW5nPC9BdXRob3I+PFllYXI+MjAxODwvWWVhcj48UmVj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</w:fldData>
        </w:fldChar>
      </w:r>
      <w:r w:rsidR="00BD6764">
        <w:rPr>
          <w:color w:val="auto"/>
        </w:rPr>
        <w:instrText xml:space="preserve"> ADDIN EN.CITE.DATA </w:instrText>
      </w:r>
      <w:r w:rsidR="00BD6764">
        <w:rPr>
          <w:color w:val="auto"/>
        </w:rPr>
      </w:r>
      <w:r w:rsidR="00BD6764">
        <w:rPr>
          <w:color w:val="auto"/>
        </w:rPr>
        <w:fldChar w:fldCharType="end"/>
      </w:r>
      <w:r w:rsidR="001A2030" w:rsidRPr="00A366ED">
        <w:rPr>
          <w:color w:val="auto"/>
        </w:rPr>
      </w:r>
      <w:r w:rsidR="001A2030" w:rsidRPr="00A366ED">
        <w:rPr>
          <w:color w:val="auto"/>
        </w:rPr>
        <w:fldChar w:fldCharType="separate"/>
      </w:r>
      <w:r w:rsidR="00BD6764" w:rsidRPr="00BD6764">
        <w:rPr>
          <w:noProof/>
          <w:color w:val="auto"/>
          <w:vertAlign w:val="superscript"/>
        </w:rPr>
        <w:t>25,39,42,45-47</w:t>
      </w:r>
      <w:r w:rsidR="001A2030" w:rsidRPr="00A366ED">
        <w:rPr>
          <w:color w:val="auto"/>
        </w:rPr>
        <w:fldChar w:fldCharType="end"/>
      </w:r>
      <w:r w:rsidR="00581800" w:rsidRPr="00A366ED">
        <w:rPr>
          <w:color w:val="auto"/>
        </w:rPr>
        <w:t xml:space="preserve">. For </w:t>
      </w:r>
      <w:proofErr w:type="spellStart"/>
      <w:r w:rsidR="00581800" w:rsidRPr="00A366ED">
        <w:rPr>
          <w:color w:val="auto"/>
        </w:rPr>
        <w:t>ssODNs</w:t>
      </w:r>
      <w:proofErr w:type="spellEnd"/>
      <w:r w:rsidR="00581800" w:rsidRPr="00A366ED">
        <w:rPr>
          <w:color w:val="auto"/>
        </w:rPr>
        <w:t xml:space="preserve">, the </w:t>
      </w:r>
      <w:r w:rsidR="00043313" w:rsidRPr="00A366ED">
        <w:rPr>
          <w:color w:val="auto"/>
        </w:rPr>
        <w:t xml:space="preserve">DNA </w:t>
      </w:r>
      <w:r w:rsidR="00581800" w:rsidRPr="00A366ED">
        <w:rPr>
          <w:color w:val="auto"/>
        </w:rPr>
        <w:t xml:space="preserve">strand </w:t>
      </w:r>
      <w:r w:rsidR="00DE4B3F" w:rsidRPr="00A366ED">
        <w:rPr>
          <w:color w:val="auto"/>
        </w:rPr>
        <w:t xml:space="preserve">from which the sequence of the </w:t>
      </w:r>
      <w:proofErr w:type="spellStart"/>
      <w:r w:rsidR="00DE4B3F" w:rsidRPr="00A366ED">
        <w:rPr>
          <w:color w:val="auto"/>
        </w:rPr>
        <w:t>ssODN</w:t>
      </w:r>
      <w:proofErr w:type="spellEnd"/>
      <w:r w:rsidR="00DE4B3F" w:rsidRPr="00A366ED">
        <w:rPr>
          <w:color w:val="auto"/>
        </w:rPr>
        <w:t xml:space="preserve"> is derived is </w:t>
      </w:r>
      <w:r w:rsidR="00043313" w:rsidRPr="00A366ED">
        <w:rPr>
          <w:color w:val="auto"/>
        </w:rPr>
        <w:t xml:space="preserve">important. AsCas12a and LbCas12a exhibit </w:t>
      </w:r>
      <w:r w:rsidR="00DE4B3F" w:rsidRPr="00A366ED">
        <w:rPr>
          <w:color w:val="auto"/>
        </w:rPr>
        <w:t xml:space="preserve">a preference for </w:t>
      </w:r>
      <w:proofErr w:type="spellStart"/>
      <w:r w:rsidR="00DE4B3F" w:rsidRPr="00A366ED">
        <w:rPr>
          <w:color w:val="auto"/>
        </w:rPr>
        <w:t>ssODNs</w:t>
      </w:r>
      <w:proofErr w:type="spellEnd"/>
      <w:r w:rsidR="00DE4B3F" w:rsidRPr="00A366ED">
        <w:rPr>
          <w:color w:val="auto"/>
        </w:rPr>
        <w:t xml:space="preserve"> of the non-target strand sequence, </w:t>
      </w:r>
      <w:r w:rsidR="00043313" w:rsidRPr="00A366ED">
        <w:rPr>
          <w:color w:val="auto"/>
        </w:rPr>
        <w:t xml:space="preserve">while </w:t>
      </w:r>
      <w:r w:rsidR="00DE4B3F" w:rsidRPr="00A366ED">
        <w:rPr>
          <w:color w:val="auto"/>
        </w:rPr>
        <w:t xml:space="preserve">SpCas9 exhibits a preference for </w:t>
      </w:r>
      <w:proofErr w:type="spellStart"/>
      <w:r w:rsidR="00DE4B3F" w:rsidRPr="00A366ED">
        <w:rPr>
          <w:color w:val="auto"/>
        </w:rPr>
        <w:t>ssODNs</w:t>
      </w:r>
      <w:proofErr w:type="spellEnd"/>
      <w:r w:rsidR="00DE4B3F" w:rsidRPr="00A366ED">
        <w:rPr>
          <w:color w:val="auto"/>
        </w:rPr>
        <w:t xml:space="preserve"> of the </w:t>
      </w:r>
      <w:r w:rsidR="001A2030" w:rsidRPr="00A366ED">
        <w:rPr>
          <w:color w:val="auto"/>
        </w:rPr>
        <w:t xml:space="preserve">target strand sequence instead. </w:t>
      </w:r>
      <w:r w:rsidR="00684F20" w:rsidRPr="00A366ED">
        <w:rPr>
          <w:color w:val="auto"/>
        </w:rPr>
        <w:t xml:space="preserve">Moreover, HDR efficiencies may potentially be improved further by utilizing asymmetric donors. However, the researcher has to be careful of which homology arm is extended (see </w:t>
      </w:r>
      <w:r w:rsidR="00684F20" w:rsidRPr="00A366ED">
        <w:rPr>
          <w:b/>
          <w:color w:val="auto"/>
        </w:rPr>
        <w:t xml:space="preserve">Figure </w:t>
      </w:r>
      <w:r w:rsidR="00A379D3" w:rsidRPr="00A366ED">
        <w:rPr>
          <w:b/>
          <w:color w:val="auto"/>
        </w:rPr>
        <w:t>2</w:t>
      </w:r>
      <w:r w:rsidR="00684F20" w:rsidRPr="00A366ED">
        <w:rPr>
          <w:color w:val="auto"/>
        </w:rPr>
        <w:t xml:space="preserve">). Increasing the length of the wrong arm will end up degrading the HDR efficiency </w:t>
      </w:r>
      <w:r w:rsidR="00684F20" w:rsidRPr="00A366ED">
        <w:rPr>
          <w:color w:val="auto"/>
        </w:rPr>
        <w:lastRenderedPageBreak/>
        <w:t>instead.</w:t>
      </w:r>
      <w:r w:rsidR="0052086D" w:rsidRPr="00A366ED">
        <w:rPr>
          <w:color w:val="auto"/>
        </w:rPr>
        <w:t xml:space="preserve"> For plasmid donors, the template is often linearized by restriction digest before cell transduction. In addition, a “double-cut” </w:t>
      </w:r>
      <w:r w:rsidR="00701577" w:rsidRPr="00A366ED">
        <w:rPr>
          <w:color w:val="auto"/>
        </w:rPr>
        <w:t xml:space="preserve">plasmid </w:t>
      </w:r>
      <w:r w:rsidR="0052086D" w:rsidRPr="00A366ED">
        <w:rPr>
          <w:color w:val="auto"/>
        </w:rPr>
        <w:t xml:space="preserve">donor, </w:t>
      </w:r>
      <w:r w:rsidR="00701577" w:rsidRPr="00A366ED">
        <w:rPr>
          <w:color w:val="auto"/>
        </w:rPr>
        <w:t>where spacer-PAM sequences are placed before and after the left and right homology arms respectively, has been</w:t>
      </w:r>
      <w:r w:rsidR="0052086D" w:rsidRPr="00A366ED">
        <w:rPr>
          <w:color w:val="auto"/>
        </w:rPr>
        <w:t xml:space="preserve"> shown to </w:t>
      </w:r>
      <w:r w:rsidR="00701577" w:rsidRPr="00A366ED">
        <w:rPr>
          <w:color w:val="auto"/>
        </w:rPr>
        <w:t>yield</w:t>
      </w:r>
      <w:r w:rsidR="0052086D" w:rsidRPr="00A366ED">
        <w:rPr>
          <w:color w:val="auto"/>
        </w:rPr>
        <w:t xml:space="preserve"> a higher </w:t>
      </w:r>
      <w:r w:rsidR="00701577" w:rsidRPr="00A366ED">
        <w:rPr>
          <w:color w:val="auto"/>
        </w:rPr>
        <w:t>HDR efficiency than a plasmid donor without the additional spacer-PAM sequences</w:t>
      </w:r>
      <w:r w:rsidR="004F14E0" w:rsidRPr="00A366ED">
        <w:rPr>
          <w:color w:val="auto"/>
        </w:rPr>
        <w:fldChar w:fldCharType="begin">
          <w:fldData xml:space="preserve">PEVuZE5vdGU+PENpdGU+PEF1dGhvcj5aaGFuZzwvQXV0aG9yPjxZZWFyPjIwMTc8L1llYXI+PFJl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</w:fldData>
        </w:fldChar>
      </w:r>
      <w:r w:rsidR="00BD6764">
        <w:rPr>
          <w:color w:val="auto"/>
        </w:rPr>
        <w:instrText xml:space="preserve"> ADDIN EN.CITE </w:instrText>
      </w:r>
      <w:r w:rsidR="00BD6764">
        <w:rPr>
          <w:color w:val="auto"/>
        </w:rPr>
        <w:fldChar w:fldCharType="begin">
          <w:fldData xml:space="preserve">PEVuZE5vdGU+PENpdGU+PEF1dGhvcj5aaGFuZzwvQXV0aG9yPjxZZWFyPjIwMTc8L1llYXI+PFJl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</w:fldData>
        </w:fldChar>
      </w:r>
      <w:r w:rsidR="00BD6764">
        <w:rPr>
          <w:color w:val="auto"/>
        </w:rPr>
        <w:instrText xml:space="preserve"> ADDIN EN.CITE.DATA </w:instrText>
      </w:r>
      <w:r w:rsidR="00BD6764">
        <w:rPr>
          <w:color w:val="auto"/>
        </w:rPr>
      </w:r>
      <w:r w:rsidR="00BD6764">
        <w:rPr>
          <w:color w:val="auto"/>
        </w:rPr>
        <w:fldChar w:fldCharType="end"/>
      </w:r>
      <w:r w:rsidR="004F14E0" w:rsidRPr="00A366ED">
        <w:rPr>
          <w:color w:val="auto"/>
        </w:rPr>
      </w:r>
      <w:r w:rsidR="004F14E0" w:rsidRPr="00A366ED">
        <w:rPr>
          <w:color w:val="auto"/>
        </w:rPr>
        <w:fldChar w:fldCharType="separate"/>
      </w:r>
      <w:r w:rsidR="00BD6764" w:rsidRPr="00BD6764">
        <w:rPr>
          <w:noProof/>
          <w:color w:val="auto"/>
          <w:vertAlign w:val="superscript"/>
        </w:rPr>
        <w:t>42</w:t>
      </w:r>
      <w:r w:rsidR="004F14E0" w:rsidRPr="00A366ED">
        <w:rPr>
          <w:color w:val="auto"/>
        </w:rPr>
        <w:fldChar w:fldCharType="end"/>
      </w:r>
      <w:r w:rsidR="00701577" w:rsidRPr="00A366ED">
        <w:rPr>
          <w:color w:val="auto"/>
        </w:rPr>
        <w:t>.</w:t>
      </w:r>
      <w:r w:rsidR="00337936">
        <w:rPr>
          <w:color w:val="auto"/>
        </w:rPr>
        <w:t xml:space="preserve"> </w:t>
      </w:r>
    </w:p>
    <w:p w14:paraId="02463F83" w14:textId="77777777" w:rsidR="00763DAA" w:rsidRDefault="00763DAA" w:rsidP="00A366ED">
      <w:pPr>
        <w:widowControl/>
        <w:rPr>
          <w:color w:val="auto"/>
        </w:rPr>
      </w:pPr>
    </w:p>
    <w:p w14:paraId="542F6B99" w14:textId="543D157C" w:rsidR="00E410C4" w:rsidRDefault="00E410C4" w:rsidP="00A366ED">
      <w:pPr>
        <w:widowControl/>
        <w:rPr>
          <w:color w:val="auto"/>
        </w:rPr>
      </w:pPr>
      <w:r w:rsidRPr="00A366ED">
        <w:rPr>
          <w:color w:val="auto"/>
        </w:rPr>
        <w:t xml:space="preserve">Besides preparation of the necessary CRISPR reagents with or without a repair </w:t>
      </w:r>
      <w:r w:rsidR="007D44CC" w:rsidRPr="00A366ED">
        <w:rPr>
          <w:color w:val="auto"/>
        </w:rPr>
        <w:t>template, generation of</w:t>
      </w:r>
      <w:r w:rsidRPr="00A366ED">
        <w:rPr>
          <w:color w:val="auto"/>
        </w:rPr>
        <w:t xml:space="preserve"> </w:t>
      </w:r>
      <w:r w:rsidR="002B70DB" w:rsidRPr="00A366ED">
        <w:rPr>
          <w:color w:val="auto"/>
        </w:rPr>
        <w:t xml:space="preserve">modified </w:t>
      </w:r>
      <w:r w:rsidRPr="00A366ED">
        <w:rPr>
          <w:color w:val="auto"/>
        </w:rPr>
        <w:t xml:space="preserve">cell lines </w:t>
      </w:r>
      <w:r w:rsidR="00354440" w:rsidRPr="00A366ED">
        <w:rPr>
          <w:color w:val="auto"/>
        </w:rPr>
        <w:t>(e.g.</w:t>
      </w:r>
      <w:r w:rsidR="00763DAA">
        <w:rPr>
          <w:color w:val="auto"/>
        </w:rPr>
        <w:t>,</w:t>
      </w:r>
      <w:r w:rsidR="00354440" w:rsidRPr="00A366ED">
        <w:rPr>
          <w:color w:val="auto"/>
        </w:rPr>
        <w:t xml:space="preserve"> containing specific gene knockouts) </w:t>
      </w:r>
      <w:r w:rsidR="00CB2241" w:rsidRPr="00A366ED">
        <w:rPr>
          <w:color w:val="auto"/>
        </w:rPr>
        <w:t>also</w:t>
      </w:r>
      <w:r w:rsidR="00354440" w:rsidRPr="00A366ED">
        <w:rPr>
          <w:color w:val="auto"/>
        </w:rPr>
        <w:t xml:space="preserve"> </w:t>
      </w:r>
      <w:r w:rsidR="00CB2241" w:rsidRPr="00A366ED">
        <w:rPr>
          <w:color w:val="auto"/>
        </w:rPr>
        <w:t>involves</w:t>
      </w:r>
      <w:r w:rsidR="00354440" w:rsidRPr="00A366ED">
        <w:rPr>
          <w:color w:val="auto"/>
        </w:rPr>
        <w:t xml:space="preserve"> cell transduction, single cell expansion, and screening of individual clones. </w:t>
      </w:r>
      <w:r w:rsidR="0061035C" w:rsidRPr="00A366ED">
        <w:rPr>
          <w:color w:val="auto"/>
        </w:rPr>
        <w:t xml:space="preserve">The protocol </w:t>
      </w:r>
      <w:r w:rsidR="00354440" w:rsidRPr="00A366ED">
        <w:rPr>
          <w:color w:val="auto"/>
        </w:rPr>
        <w:t>outline</w:t>
      </w:r>
      <w:r w:rsidR="0061035C" w:rsidRPr="00A366ED">
        <w:rPr>
          <w:color w:val="auto"/>
        </w:rPr>
        <w:t>s</w:t>
      </w:r>
      <w:r w:rsidR="00354440" w:rsidRPr="00A366ED">
        <w:rPr>
          <w:color w:val="auto"/>
        </w:rPr>
        <w:t xml:space="preserve"> </w:t>
      </w:r>
      <w:r w:rsidRPr="00A366ED">
        <w:rPr>
          <w:color w:val="auto"/>
        </w:rPr>
        <w:t xml:space="preserve">all the downstream steps to enable users to perform a complete genome editing experiment. </w:t>
      </w:r>
      <w:r w:rsidR="00CB2241" w:rsidRPr="00A366ED">
        <w:rPr>
          <w:color w:val="auto"/>
        </w:rPr>
        <w:t>Some details are cell line-specific. For example, some cell lines may be easy to transfect, while others may require extensive optimization</w:t>
      </w:r>
      <w:r w:rsidR="00FD2A1E" w:rsidRPr="00A366ED">
        <w:rPr>
          <w:color w:val="auto"/>
        </w:rPr>
        <w:t xml:space="preserve"> with different transduction methods, including nucleofection and electroporation</w:t>
      </w:r>
      <w:r w:rsidR="00CB2241" w:rsidRPr="00A366ED">
        <w:rPr>
          <w:color w:val="auto"/>
        </w:rPr>
        <w:t xml:space="preserve">. </w:t>
      </w:r>
      <w:r w:rsidR="00FD2A1E" w:rsidRPr="00A366ED">
        <w:rPr>
          <w:color w:val="auto"/>
        </w:rPr>
        <w:t>Importantly, from our experiences, a critical step in the protocol is single-cell cloning. C</w:t>
      </w:r>
      <w:r w:rsidR="002B70DB" w:rsidRPr="00A366ED">
        <w:rPr>
          <w:color w:val="auto"/>
        </w:rPr>
        <w:t xml:space="preserve">ertain cell types may not proliferate when they are seeded as a single cell in a well, perhaps due to a lack of secreted growth factors. </w:t>
      </w:r>
      <w:r w:rsidR="00414845" w:rsidRPr="00A366ED">
        <w:rPr>
          <w:color w:val="auto"/>
        </w:rPr>
        <w:t>For example, human embryonic stem cells</w:t>
      </w:r>
      <w:r w:rsidR="00FD2A1E" w:rsidRPr="00A366ED">
        <w:rPr>
          <w:color w:val="auto"/>
        </w:rPr>
        <w:t xml:space="preserve"> and many patient-derived primary cell lines</w:t>
      </w:r>
      <w:r w:rsidR="00414845" w:rsidRPr="00A366ED">
        <w:rPr>
          <w:color w:val="auto"/>
        </w:rPr>
        <w:t xml:space="preserve"> typically grow very poorly as isolated single cells. </w:t>
      </w:r>
      <w:r w:rsidR="002B70DB" w:rsidRPr="00A366ED">
        <w:rPr>
          <w:color w:val="auto"/>
        </w:rPr>
        <w:t xml:space="preserve">Hence, after transduction, </w:t>
      </w:r>
      <w:r w:rsidR="005E31D7" w:rsidRPr="00A366ED">
        <w:rPr>
          <w:color w:val="auto"/>
        </w:rPr>
        <w:t xml:space="preserve">we </w:t>
      </w:r>
      <w:r w:rsidR="000464A6" w:rsidRPr="00A366ED">
        <w:rPr>
          <w:color w:val="auto"/>
        </w:rPr>
        <w:t xml:space="preserve">recommend </w:t>
      </w:r>
      <w:r w:rsidR="0061035C" w:rsidRPr="00A366ED">
        <w:rPr>
          <w:color w:val="auto"/>
        </w:rPr>
        <w:t>plat</w:t>
      </w:r>
      <w:r w:rsidR="005E31D7" w:rsidRPr="00A366ED">
        <w:rPr>
          <w:color w:val="auto"/>
        </w:rPr>
        <w:t>ing</w:t>
      </w:r>
      <w:r w:rsidR="0061035C" w:rsidRPr="00A366ED">
        <w:rPr>
          <w:color w:val="auto"/>
        </w:rPr>
        <w:t xml:space="preserve"> </w:t>
      </w:r>
      <w:r w:rsidR="002B70DB" w:rsidRPr="00A366ED">
        <w:rPr>
          <w:color w:val="auto"/>
        </w:rPr>
        <w:t>cells sparsely and then picking individual colonies on a plate over using flow cytometry to sort single cells into different wells of a 96-well plate.</w:t>
      </w:r>
      <w:r w:rsidR="00D13A92" w:rsidRPr="00A366ED">
        <w:rPr>
          <w:color w:val="auto"/>
        </w:rPr>
        <w:t xml:space="preserve"> There may also be a need to add pro-survival factors to the cell culture media, such as the ROCK inhibitor</w:t>
      </w:r>
      <w:r w:rsidR="00AF333B" w:rsidRPr="00A366ED">
        <w:rPr>
          <w:color w:val="auto"/>
        </w:rPr>
        <w:fldChar w:fldCharType="begin">
          <w:fldData xml:space="preserve">PEVuZE5vdGU+PENpdGU+PEF1dGhvcj5XYXRhbmFiZTwvQXV0aG9yPjxZZWFyPjIwMDc8L1llYXI+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</w:fldData>
        </w:fldChar>
      </w:r>
      <w:r w:rsidR="00BD6764">
        <w:rPr>
          <w:color w:val="auto"/>
        </w:rPr>
        <w:instrText xml:space="preserve"> ADDIN EN.CITE </w:instrText>
      </w:r>
      <w:r w:rsidR="00BD6764">
        <w:rPr>
          <w:color w:val="auto"/>
        </w:rPr>
        <w:fldChar w:fldCharType="begin">
          <w:fldData xml:space="preserve">PEVuZE5vdGU+PENpdGU+PEF1dGhvcj5XYXRhbmFiZTwvQXV0aG9yPjxZZWFyPjIwMDc8L1llYXI+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</w:fldData>
        </w:fldChar>
      </w:r>
      <w:r w:rsidR="00BD6764">
        <w:rPr>
          <w:color w:val="auto"/>
        </w:rPr>
        <w:instrText xml:space="preserve"> ADDIN EN.CITE.DATA </w:instrText>
      </w:r>
      <w:r w:rsidR="00BD6764">
        <w:rPr>
          <w:color w:val="auto"/>
        </w:rPr>
      </w:r>
      <w:r w:rsidR="00BD6764">
        <w:rPr>
          <w:color w:val="auto"/>
        </w:rPr>
        <w:fldChar w:fldCharType="end"/>
      </w:r>
      <w:r w:rsidR="00AF333B" w:rsidRPr="00A366ED">
        <w:rPr>
          <w:color w:val="auto"/>
        </w:rPr>
      </w:r>
      <w:r w:rsidR="00AF333B" w:rsidRPr="00A366ED">
        <w:rPr>
          <w:color w:val="auto"/>
        </w:rPr>
        <w:fldChar w:fldCharType="separate"/>
      </w:r>
      <w:r w:rsidR="00BD6764" w:rsidRPr="00BD6764">
        <w:rPr>
          <w:noProof/>
          <w:color w:val="auto"/>
          <w:vertAlign w:val="superscript"/>
        </w:rPr>
        <w:t>48</w:t>
      </w:r>
      <w:r w:rsidR="00AF333B" w:rsidRPr="00A366ED">
        <w:rPr>
          <w:color w:val="auto"/>
        </w:rPr>
        <w:fldChar w:fldCharType="end"/>
      </w:r>
      <w:r w:rsidR="00AF333B" w:rsidRPr="00A366ED">
        <w:rPr>
          <w:color w:val="auto"/>
        </w:rPr>
        <w:t xml:space="preserve">, to improve the recovery of dissociated cells. In addition, during the process of single-cell cloning, </w:t>
      </w:r>
      <w:r w:rsidR="005E31D7" w:rsidRPr="00A366ED">
        <w:rPr>
          <w:color w:val="auto"/>
        </w:rPr>
        <w:t xml:space="preserve">there may be occasions where two </w:t>
      </w:r>
      <w:r w:rsidR="00AF333B" w:rsidRPr="00A366ED">
        <w:rPr>
          <w:color w:val="auto"/>
        </w:rPr>
        <w:t>separate</w:t>
      </w:r>
      <w:r w:rsidR="005E31D7" w:rsidRPr="00A366ED">
        <w:rPr>
          <w:color w:val="auto"/>
        </w:rPr>
        <w:t xml:space="preserve"> cells grow very close to each other and end up merging, thereby</w:t>
      </w:r>
      <w:r w:rsidR="00AF333B" w:rsidRPr="00A366ED">
        <w:rPr>
          <w:color w:val="auto"/>
        </w:rPr>
        <w:t xml:space="preserve"> giving the false appearance of one </w:t>
      </w:r>
      <w:r w:rsidR="00CA1540" w:rsidRPr="00A366ED">
        <w:rPr>
          <w:color w:val="auto"/>
        </w:rPr>
        <w:t>colony</w:t>
      </w:r>
      <w:r w:rsidR="00AF333B" w:rsidRPr="00A366ED">
        <w:rPr>
          <w:color w:val="auto"/>
        </w:rPr>
        <w:t xml:space="preserve"> only</w:t>
      </w:r>
      <w:r w:rsidR="005E31D7" w:rsidRPr="00A366ED">
        <w:rPr>
          <w:color w:val="auto"/>
        </w:rPr>
        <w:t>. In such situat</w:t>
      </w:r>
      <w:r w:rsidR="00AF333B" w:rsidRPr="00A366ED">
        <w:rPr>
          <w:color w:val="auto"/>
        </w:rPr>
        <w:t xml:space="preserve">ions, during the stages of determining the genomic mutations introduced, one may end up identifying three or more distinct alleles. </w:t>
      </w:r>
      <w:r w:rsidR="00CA1540" w:rsidRPr="00A366ED">
        <w:rPr>
          <w:color w:val="auto"/>
        </w:rPr>
        <w:t>Nevertheless, it is still possible to recover individual clones by sparsely plating these cells again and then picking additional individual colonies.</w:t>
      </w:r>
    </w:p>
    <w:p w14:paraId="304A26F9" w14:textId="77777777" w:rsidR="00763DAA" w:rsidRPr="00A366ED" w:rsidRDefault="00763DAA" w:rsidP="00A366ED">
      <w:pPr>
        <w:widowControl/>
        <w:rPr>
          <w:color w:val="auto"/>
        </w:rPr>
      </w:pPr>
    </w:p>
    <w:p w14:paraId="2ECEF9EC" w14:textId="4A0EDC48" w:rsidR="00F92F0A" w:rsidRPr="00A366ED" w:rsidRDefault="009B63A4" w:rsidP="00A366ED">
      <w:pPr>
        <w:widowControl/>
        <w:rPr>
          <w:color w:val="auto"/>
        </w:rPr>
      </w:pPr>
      <w:r w:rsidRPr="00A366ED">
        <w:rPr>
          <w:color w:val="auto"/>
        </w:rPr>
        <w:t xml:space="preserve">In conclusion, </w:t>
      </w:r>
      <w:r w:rsidR="006C286D" w:rsidRPr="00A366ED">
        <w:rPr>
          <w:color w:val="auto"/>
        </w:rPr>
        <w:t xml:space="preserve">the CRISPR-Cas technology is revolutionizing biomedical and biotechnological research. </w:t>
      </w:r>
      <w:r w:rsidR="00960864" w:rsidRPr="00A366ED">
        <w:rPr>
          <w:color w:val="auto"/>
        </w:rPr>
        <w:t>However, it currently suffers from several limitations</w:t>
      </w:r>
      <w:r w:rsidR="004C13CB" w:rsidRPr="00A366ED">
        <w:rPr>
          <w:color w:val="auto"/>
        </w:rPr>
        <w:t xml:space="preserve"> (</w:t>
      </w:r>
      <w:r w:rsidR="00960864" w:rsidRPr="00A366ED">
        <w:rPr>
          <w:color w:val="auto"/>
        </w:rPr>
        <w:t xml:space="preserve">such as </w:t>
      </w:r>
      <w:r w:rsidR="00413E33" w:rsidRPr="00A366ED">
        <w:rPr>
          <w:color w:val="auto"/>
        </w:rPr>
        <w:t>restricted</w:t>
      </w:r>
      <w:r w:rsidR="00960864" w:rsidRPr="00A366ED">
        <w:rPr>
          <w:color w:val="auto"/>
        </w:rPr>
        <w:t xml:space="preserve"> targeting range </w:t>
      </w:r>
      <w:r w:rsidR="00C731A4" w:rsidRPr="00A366ED">
        <w:rPr>
          <w:color w:val="auto"/>
        </w:rPr>
        <w:t>and large protein size</w:t>
      </w:r>
      <w:r w:rsidR="004C13CB" w:rsidRPr="00A366ED">
        <w:rPr>
          <w:color w:val="auto"/>
        </w:rPr>
        <w:t xml:space="preserve">) that </w:t>
      </w:r>
      <w:r w:rsidR="00960864" w:rsidRPr="00A366ED">
        <w:rPr>
          <w:color w:val="auto"/>
        </w:rPr>
        <w:t xml:space="preserve">hampers its widespread adoption in </w:t>
      </w:r>
      <w:r w:rsidR="00C44437" w:rsidRPr="00A366ED">
        <w:rPr>
          <w:color w:val="auto"/>
        </w:rPr>
        <w:t xml:space="preserve">some </w:t>
      </w:r>
      <w:r w:rsidR="00960864" w:rsidRPr="00A366ED">
        <w:rPr>
          <w:color w:val="auto"/>
        </w:rPr>
        <w:t>applications</w:t>
      </w:r>
      <w:r w:rsidR="00413E33" w:rsidRPr="00A366ED">
        <w:rPr>
          <w:color w:val="auto"/>
        </w:rPr>
        <w:t>, including gene therapy</w:t>
      </w:r>
      <w:r w:rsidR="00960864" w:rsidRPr="00A366ED">
        <w:rPr>
          <w:color w:val="auto"/>
        </w:rPr>
        <w:t xml:space="preserve">. </w:t>
      </w:r>
      <w:r w:rsidR="00C44437" w:rsidRPr="00A366ED">
        <w:rPr>
          <w:color w:val="auto"/>
        </w:rPr>
        <w:t>Nevertheless</w:t>
      </w:r>
      <w:r w:rsidR="00C731A4" w:rsidRPr="00A366ED">
        <w:rPr>
          <w:color w:val="auto"/>
        </w:rPr>
        <w:t>, a</w:t>
      </w:r>
      <w:r w:rsidRPr="00A366ED">
        <w:rPr>
          <w:color w:val="auto"/>
        </w:rPr>
        <w:t>s time progresses, m</w:t>
      </w:r>
      <w:r w:rsidR="006C286D" w:rsidRPr="00A366ED">
        <w:rPr>
          <w:color w:val="auto"/>
        </w:rPr>
        <w:t xml:space="preserve">ore and more </w:t>
      </w:r>
      <w:r w:rsidRPr="00A366ED">
        <w:rPr>
          <w:color w:val="auto"/>
        </w:rPr>
        <w:t xml:space="preserve">naturally occurring Cas enzymes </w:t>
      </w:r>
      <w:r w:rsidR="006C286D" w:rsidRPr="00A366ED">
        <w:rPr>
          <w:color w:val="auto"/>
        </w:rPr>
        <w:t xml:space="preserve">will be </w:t>
      </w:r>
      <w:r w:rsidRPr="00A366ED">
        <w:rPr>
          <w:color w:val="auto"/>
        </w:rPr>
        <w:t>discovered in a wide range of microbial species</w:t>
      </w:r>
      <w:r w:rsidR="00C731A4" w:rsidRPr="00A366ED">
        <w:rPr>
          <w:color w:val="auto"/>
        </w:rPr>
        <w:t xml:space="preserve"> and some of these new enzymes may have advantageous properties over existing nucleases.</w:t>
      </w:r>
      <w:r w:rsidRPr="00A366ED">
        <w:rPr>
          <w:color w:val="auto"/>
        </w:rPr>
        <w:t xml:space="preserve"> </w:t>
      </w:r>
      <w:r w:rsidR="00123A34" w:rsidRPr="00A366ED">
        <w:rPr>
          <w:color w:val="auto"/>
        </w:rPr>
        <w:t>D</w:t>
      </w:r>
      <w:r w:rsidRPr="00A366ED">
        <w:rPr>
          <w:color w:val="auto"/>
        </w:rPr>
        <w:t xml:space="preserve">etailed </w:t>
      </w:r>
      <w:r w:rsidR="00F92F0A" w:rsidRPr="00A366ED">
        <w:rPr>
          <w:color w:val="auto"/>
        </w:rPr>
        <w:t xml:space="preserve">studies </w:t>
      </w:r>
      <w:r w:rsidR="00123A34" w:rsidRPr="00A366ED">
        <w:rPr>
          <w:color w:val="auto"/>
        </w:rPr>
        <w:t xml:space="preserve">will then </w:t>
      </w:r>
      <w:r w:rsidR="00EC0ABE" w:rsidRPr="00A366ED">
        <w:rPr>
          <w:color w:val="auto"/>
        </w:rPr>
        <w:t>have</w:t>
      </w:r>
      <w:r w:rsidR="00F92F0A" w:rsidRPr="00A366ED">
        <w:rPr>
          <w:color w:val="auto"/>
        </w:rPr>
        <w:t xml:space="preserve"> to be performed to properly understand</w:t>
      </w:r>
      <w:r w:rsidRPr="00A366ED">
        <w:rPr>
          <w:color w:val="auto"/>
        </w:rPr>
        <w:t xml:space="preserve"> the design parameters of the</w:t>
      </w:r>
      <w:r w:rsidR="00EC0ABE" w:rsidRPr="00A366ED">
        <w:rPr>
          <w:color w:val="auto"/>
        </w:rPr>
        <w:t>se</w:t>
      </w:r>
      <w:r w:rsidRPr="00A366ED">
        <w:rPr>
          <w:color w:val="auto"/>
        </w:rPr>
        <w:t xml:space="preserve"> novel CRISPR-Cas systems when they are deployed as genome and transcriptome engineering tools. </w:t>
      </w:r>
      <w:r w:rsidR="00F92F0A" w:rsidRPr="00A366ED">
        <w:rPr>
          <w:color w:val="auto"/>
        </w:rPr>
        <w:t xml:space="preserve">Hence, </w:t>
      </w:r>
      <w:r w:rsidRPr="00A366ED">
        <w:rPr>
          <w:color w:val="auto"/>
        </w:rPr>
        <w:t xml:space="preserve">while </w:t>
      </w:r>
      <w:r w:rsidR="00123A34" w:rsidRPr="00A366ED">
        <w:rPr>
          <w:color w:val="auto"/>
        </w:rPr>
        <w:t>our</w:t>
      </w:r>
      <w:r w:rsidR="0061035C" w:rsidRPr="00A366ED">
        <w:rPr>
          <w:color w:val="auto"/>
        </w:rPr>
        <w:t xml:space="preserve"> protocol serves </w:t>
      </w:r>
      <w:r w:rsidRPr="00A366ED">
        <w:rPr>
          <w:color w:val="auto"/>
        </w:rPr>
        <w:t>as a good reference for current genome editing efforts,</w:t>
      </w:r>
      <w:r w:rsidR="006C286D" w:rsidRPr="00A366ED">
        <w:rPr>
          <w:color w:val="auto"/>
        </w:rPr>
        <w:t xml:space="preserve"> </w:t>
      </w:r>
      <w:r w:rsidR="0061035C" w:rsidRPr="00A366ED">
        <w:rPr>
          <w:color w:val="auto"/>
        </w:rPr>
        <w:t xml:space="preserve">it </w:t>
      </w:r>
      <w:r w:rsidR="006C286D" w:rsidRPr="00A366ED">
        <w:rPr>
          <w:color w:val="auto"/>
        </w:rPr>
        <w:t>w</w:t>
      </w:r>
      <w:r w:rsidR="00270B41" w:rsidRPr="00A366ED">
        <w:rPr>
          <w:color w:val="auto"/>
        </w:rPr>
        <w:t>ill</w:t>
      </w:r>
      <w:r w:rsidR="00F92F0A" w:rsidRPr="00A366ED">
        <w:rPr>
          <w:color w:val="auto"/>
        </w:rPr>
        <w:t xml:space="preserve"> need to be continuously updated with </w:t>
      </w:r>
      <w:r w:rsidR="00C44437" w:rsidRPr="00A366ED">
        <w:rPr>
          <w:color w:val="auto"/>
        </w:rPr>
        <w:t xml:space="preserve">latest </w:t>
      </w:r>
      <w:r w:rsidR="00F92F0A" w:rsidRPr="00A366ED">
        <w:rPr>
          <w:color w:val="auto"/>
        </w:rPr>
        <w:t>information about the new systems as they emerge.</w:t>
      </w:r>
      <w:r w:rsidR="00337936">
        <w:rPr>
          <w:color w:val="auto"/>
        </w:rPr>
        <w:t xml:space="preserve"> </w:t>
      </w:r>
    </w:p>
    <w:p w14:paraId="59D481AE" w14:textId="77777777" w:rsidR="004369AB" w:rsidRPr="00A366ED" w:rsidRDefault="004369AB" w:rsidP="00A366ED">
      <w:pPr>
        <w:widowControl/>
        <w:rPr>
          <w:color w:val="auto"/>
        </w:rPr>
      </w:pPr>
    </w:p>
    <w:p w14:paraId="1734505F" w14:textId="3D004449" w:rsidR="00AA03DF" w:rsidRPr="00A366ED" w:rsidRDefault="00AA03DF" w:rsidP="00A366ED">
      <w:pPr>
        <w:pStyle w:val="NormalWeb"/>
        <w:widowControl/>
        <w:spacing w:before="0" w:beforeAutospacing="0" w:after="0" w:afterAutospacing="0"/>
        <w:rPr>
          <w:color w:val="808080"/>
        </w:rPr>
      </w:pPr>
      <w:r w:rsidRPr="00A366ED">
        <w:rPr>
          <w:b/>
          <w:bCs/>
        </w:rPr>
        <w:t xml:space="preserve">ACKNOWLEDGMENTS: </w:t>
      </w:r>
    </w:p>
    <w:p w14:paraId="246DCD94" w14:textId="289AD31C" w:rsidR="007A4DD6" w:rsidRPr="00A366ED" w:rsidRDefault="00642442" w:rsidP="00A366ED">
      <w:pPr>
        <w:widowControl/>
        <w:rPr>
          <w:color w:val="auto"/>
        </w:rPr>
      </w:pPr>
      <w:r w:rsidRPr="00A366ED">
        <w:rPr>
          <w:color w:val="auto"/>
        </w:rPr>
        <w:t>M.H.T. is supported by an Agency for Science Technology and Research’s Joint Council Office grant (1431AFG103), a National Medical Research Council grant (OFIRG/0017/2016), National Research Foundation grants (NRF2013-THE001-046 and NRF2013-THE001-093), a Ministry of Education Tier 1 grant (RG50/17 (S)), a startup grant from Nanyang Technological University, and funds for the International Genetically Engineering Machine (</w:t>
      </w:r>
      <w:proofErr w:type="spellStart"/>
      <w:r w:rsidRPr="00A366ED">
        <w:rPr>
          <w:color w:val="auto"/>
        </w:rPr>
        <w:t>iGEM</w:t>
      </w:r>
      <w:proofErr w:type="spellEnd"/>
      <w:r w:rsidRPr="00A366ED">
        <w:rPr>
          <w:color w:val="auto"/>
        </w:rPr>
        <w:t>) competition from Nanyang Technological University.</w:t>
      </w:r>
    </w:p>
    <w:p w14:paraId="2D96E92E" w14:textId="72F287DC" w:rsidR="00AA03DF" w:rsidRPr="00A366ED" w:rsidRDefault="00AA03DF" w:rsidP="00A366ED">
      <w:pPr>
        <w:widowControl/>
        <w:rPr>
          <w:b/>
          <w:bCs/>
        </w:rPr>
      </w:pPr>
    </w:p>
    <w:p w14:paraId="5D52ED8B" w14:textId="3EAA498D" w:rsidR="00AA03DF" w:rsidRPr="00A366ED" w:rsidRDefault="00AA03DF" w:rsidP="00A366ED">
      <w:pPr>
        <w:pStyle w:val="NormalWeb"/>
        <w:widowControl/>
        <w:spacing w:before="0" w:beforeAutospacing="0" w:after="0" w:afterAutospacing="0"/>
        <w:rPr>
          <w:color w:val="808080"/>
        </w:rPr>
      </w:pPr>
      <w:r w:rsidRPr="00A366ED">
        <w:rPr>
          <w:b/>
        </w:rPr>
        <w:lastRenderedPageBreak/>
        <w:t>DISCLOSURES</w:t>
      </w:r>
      <w:r w:rsidRPr="00A366ED">
        <w:rPr>
          <w:b/>
          <w:bCs/>
        </w:rPr>
        <w:t xml:space="preserve">: </w:t>
      </w:r>
    </w:p>
    <w:p w14:paraId="4E0C3135" w14:textId="44C5F0F8" w:rsidR="007A4DD6" w:rsidRPr="00A366ED" w:rsidRDefault="002364A3" w:rsidP="00A366ED">
      <w:pPr>
        <w:widowControl/>
        <w:rPr>
          <w:color w:val="auto"/>
        </w:rPr>
      </w:pPr>
      <w:r w:rsidRPr="00A366ED">
        <w:rPr>
          <w:color w:val="auto"/>
        </w:rPr>
        <w:t>The authors do not have competing financial interests.</w:t>
      </w:r>
    </w:p>
    <w:p w14:paraId="66030076" w14:textId="77777777" w:rsidR="00AA03DF" w:rsidRPr="00A366ED" w:rsidRDefault="00AA03DF" w:rsidP="00A366ED">
      <w:pPr>
        <w:widowControl/>
        <w:rPr>
          <w:color w:val="auto"/>
        </w:rPr>
      </w:pPr>
    </w:p>
    <w:p w14:paraId="315B4FAD" w14:textId="49A51B3F" w:rsidR="00B32616" w:rsidRPr="00A366ED" w:rsidRDefault="009726EE" w:rsidP="00A366ED">
      <w:pPr>
        <w:widowControl/>
        <w:rPr>
          <w:b/>
          <w:color w:val="000000" w:themeColor="text1"/>
        </w:rPr>
      </w:pPr>
      <w:r w:rsidRPr="00A366ED">
        <w:rPr>
          <w:b/>
          <w:bCs/>
        </w:rPr>
        <w:t>REFERENCES</w:t>
      </w:r>
      <w:r w:rsidR="00D04760" w:rsidRPr="00A366ED">
        <w:rPr>
          <w:b/>
          <w:bCs/>
        </w:rPr>
        <w:t>:</w:t>
      </w:r>
      <w:r w:rsidRPr="00A366ED">
        <w:t xml:space="preserve"> </w:t>
      </w:r>
    </w:p>
    <w:p w14:paraId="2FEAB4A3" w14:textId="77777777" w:rsidR="003A08D0" w:rsidRPr="00A366ED" w:rsidRDefault="003A08D0" w:rsidP="00A366ED">
      <w:pPr>
        <w:widowControl/>
        <w:rPr>
          <w:color w:val="7F7F7F" w:themeColor="text1" w:themeTint="80"/>
        </w:rPr>
      </w:pPr>
    </w:p>
    <w:p w14:paraId="3B426B16" w14:textId="187A69BF" w:rsidR="00BD6764" w:rsidRPr="00BD6764" w:rsidRDefault="003A08D0" w:rsidP="00BD6764">
      <w:pPr>
        <w:pStyle w:val="EndNoteBibliography"/>
        <w:ind w:left="720" w:hanging="720"/>
      </w:pPr>
      <w:r w:rsidRPr="00A366ED">
        <w:rPr>
          <w:color w:val="808080" w:themeColor="background1" w:themeShade="80"/>
        </w:rPr>
        <w:fldChar w:fldCharType="begin"/>
      </w:r>
      <w:r w:rsidRPr="00A366ED">
        <w:rPr>
          <w:color w:val="808080" w:themeColor="background1" w:themeShade="80"/>
        </w:rPr>
        <w:instrText xml:space="preserve"> ADDIN EN.REFLIST </w:instrText>
      </w:r>
      <w:r w:rsidRPr="00A366ED">
        <w:rPr>
          <w:color w:val="808080" w:themeColor="background1" w:themeShade="80"/>
        </w:rPr>
        <w:fldChar w:fldCharType="separate"/>
      </w:r>
      <w:r w:rsidR="00BD6764" w:rsidRPr="00BD6764">
        <w:t>1</w:t>
      </w:r>
      <w:r w:rsidR="00BD6764" w:rsidRPr="00BD6764">
        <w:tab/>
        <w:t>Epinat, J. C.</w:t>
      </w:r>
      <w:r w:rsidR="00BD6764" w:rsidRPr="00BD6764">
        <w:rPr>
          <w:i/>
        </w:rPr>
        <w:t xml:space="preserve"> et al.</w:t>
      </w:r>
      <w:r w:rsidR="00BD6764" w:rsidRPr="00BD6764">
        <w:t xml:space="preserve"> A novel engineered meganuclease induces homologous recombination in yeast and mammalian cells. </w:t>
      </w:r>
      <w:r w:rsidR="00BD6764" w:rsidRPr="00BD6764">
        <w:rPr>
          <w:i/>
        </w:rPr>
        <w:t>Nucleic Acids Res</w:t>
      </w:r>
      <w:r w:rsidR="0012554A">
        <w:rPr>
          <w:i/>
        </w:rPr>
        <w:t>earch</w:t>
      </w:r>
      <w:r w:rsidR="00BD6764" w:rsidRPr="00BD6764">
        <w:rPr>
          <w:i/>
        </w:rPr>
        <w:t>.</w:t>
      </w:r>
      <w:r w:rsidR="00BD6764" w:rsidRPr="00BD6764">
        <w:t xml:space="preserve"> </w:t>
      </w:r>
      <w:r w:rsidR="00BD6764" w:rsidRPr="00BD6764">
        <w:rPr>
          <w:b/>
        </w:rPr>
        <w:t>31</w:t>
      </w:r>
      <w:r w:rsidR="00BD6764" w:rsidRPr="00BD6764">
        <w:t xml:space="preserve"> (11), 2952-2962, (2003).</w:t>
      </w:r>
    </w:p>
    <w:p w14:paraId="2F0C4A23" w14:textId="21459261" w:rsidR="00BD6764" w:rsidRPr="00BD6764" w:rsidRDefault="00BD6764" w:rsidP="00BD6764">
      <w:pPr>
        <w:pStyle w:val="EndNoteBibliography"/>
        <w:ind w:left="720" w:hanging="720"/>
      </w:pPr>
      <w:r w:rsidRPr="00BD6764">
        <w:t>2</w:t>
      </w:r>
      <w:r w:rsidRPr="00BD6764">
        <w:tab/>
        <w:t>Arnould, S.</w:t>
      </w:r>
      <w:r w:rsidRPr="00BD6764">
        <w:rPr>
          <w:i/>
        </w:rPr>
        <w:t xml:space="preserve"> et al.</w:t>
      </w:r>
      <w:r w:rsidRPr="00BD6764">
        <w:t xml:space="preserve"> Engineered I-CreI derivatives cleaving sequences from the human XPC gene can induce highly efficient gene correction in mammalian cells. </w:t>
      </w:r>
      <w:r w:rsidRPr="00BD6764">
        <w:rPr>
          <w:i/>
        </w:rPr>
        <w:t>J</w:t>
      </w:r>
      <w:r w:rsidR="0012554A">
        <w:rPr>
          <w:i/>
        </w:rPr>
        <w:t>ournal of</w:t>
      </w:r>
      <w:r w:rsidRPr="00BD6764">
        <w:rPr>
          <w:i/>
        </w:rPr>
        <w:t xml:space="preserve"> Mol</w:t>
      </w:r>
      <w:r w:rsidR="0012554A">
        <w:rPr>
          <w:i/>
        </w:rPr>
        <w:t>ecular</w:t>
      </w:r>
      <w:r w:rsidRPr="00BD6764">
        <w:rPr>
          <w:i/>
        </w:rPr>
        <w:t xml:space="preserve"> Biol</w:t>
      </w:r>
      <w:r w:rsidR="0012554A">
        <w:rPr>
          <w:i/>
        </w:rPr>
        <w:t>ogy</w:t>
      </w:r>
      <w:r w:rsidRPr="00BD6764">
        <w:rPr>
          <w:i/>
        </w:rPr>
        <w:t>.</w:t>
      </w:r>
      <w:r w:rsidRPr="00BD6764">
        <w:t xml:space="preserve"> </w:t>
      </w:r>
      <w:r w:rsidRPr="00BD6764">
        <w:rPr>
          <w:b/>
        </w:rPr>
        <w:t>371</w:t>
      </w:r>
      <w:r w:rsidRPr="00BD6764">
        <w:t xml:space="preserve"> (1), 49-65, (2007).</w:t>
      </w:r>
    </w:p>
    <w:p w14:paraId="2DB0635A" w14:textId="16F291C3" w:rsidR="00BD6764" w:rsidRPr="00BD6764" w:rsidRDefault="00BD6764" w:rsidP="00BD6764">
      <w:pPr>
        <w:pStyle w:val="EndNoteBibliography"/>
        <w:ind w:left="720" w:hanging="720"/>
      </w:pPr>
      <w:r w:rsidRPr="00BD6764">
        <w:t>3</w:t>
      </w:r>
      <w:r w:rsidRPr="00BD6764">
        <w:tab/>
        <w:t xml:space="preserve">Chapdelaine, P., Pichavant, C., Rousseau, J., Paques, F. &amp; Tremblay, J. P. Meganucleases can restore the reading frame of a mutated dystrophin. </w:t>
      </w:r>
      <w:r w:rsidRPr="00BD6764">
        <w:rPr>
          <w:i/>
        </w:rPr>
        <w:t>Gene Ther</w:t>
      </w:r>
      <w:r w:rsidR="0012554A">
        <w:rPr>
          <w:i/>
        </w:rPr>
        <w:t>apy</w:t>
      </w:r>
      <w:r w:rsidRPr="00BD6764">
        <w:rPr>
          <w:i/>
        </w:rPr>
        <w:t>.</w:t>
      </w:r>
      <w:r w:rsidRPr="00BD6764">
        <w:t xml:space="preserve"> </w:t>
      </w:r>
      <w:r w:rsidRPr="00BD6764">
        <w:rPr>
          <w:b/>
        </w:rPr>
        <w:t>17</w:t>
      </w:r>
      <w:r w:rsidRPr="00BD6764">
        <w:t xml:space="preserve"> (7), 846-858, (2010).</w:t>
      </w:r>
    </w:p>
    <w:p w14:paraId="4FCC6C4E" w14:textId="77777777" w:rsidR="00BD6764" w:rsidRPr="00BD6764" w:rsidRDefault="00BD6764" w:rsidP="00BD6764">
      <w:pPr>
        <w:pStyle w:val="EndNoteBibliography"/>
        <w:ind w:left="720" w:hanging="720"/>
      </w:pPr>
      <w:r w:rsidRPr="00BD6764">
        <w:t>4</w:t>
      </w:r>
      <w:r w:rsidRPr="00BD6764">
        <w:tab/>
        <w:t xml:space="preserve">Carroll, D. Genome engineering with zinc-finger nucleases. </w:t>
      </w:r>
      <w:r w:rsidRPr="00BD6764">
        <w:rPr>
          <w:i/>
        </w:rPr>
        <w:t>Genetics.</w:t>
      </w:r>
      <w:r w:rsidRPr="00BD6764">
        <w:t xml:space="preserve"> </w:t>
      </w:r>
      <w:r w:rsidRPr="00BD6764">
        <w:rPr>
          <w:b/>
        </w:rPr>
        <w:t>188</w:t>
      </w:r>
      <w:r w:rsidRPr="00BD6764">
        <w:t xml:space="preserve"> (4), 773-782, (2011).</w:t>
      </w:r>
    </w:p>
    <w:p w14:paraId="389D78BF" w14:textId="0689398D" w:rsidR="00BD6764" w:rsidRPr="00BD6764" w:rsidRDefault="00BD6764" w:rsidP="00BD6764">
      <w:pPr>
        <w:pStyle w:val="EndNoteBibliography"/>
        <w:ind w:left="720" w:hanging="720"/>
      </w:pPr>
      <w:r w:rsidRPr="00BD6764">
        <w:t>5</w:t>
      </w:r>
      <w:r w:rsidRPr="00BD6764">
        <w:tab/>
        <w:t xml:space="preserve">Urnov, F. D., Rebar, E. J., Holmes, M. C., Zhang, H. S. &amp; Gregory, P. D. Genome editing with engineered zinc finger nucleases. </w:t>
      </w:r>
      <w:r w:rsidRPr="00BD6764">
        <w:rPr>
          <w:i/>
        </w:rPr>
        <w:t>Nat</w:t>
      </w:r>
      <w:r w:rsidR="0012554A">
        <w:rPr>
          <w:i/>
        </w:rPr>
        <w:t>ure</w:t>
      </w:r>
      <w:r w:rsidRPr="00BD6764">
        <w:rPr>
          <w:i/>
        </w:rPr>
        <w:t xml:space="preserve"> Rev</w:t>
      </w:r>
      <w:r w:rsidR="0012554A">
        <w:rPr>
          <w:i/>
        </w:rPr>
        <w:t>iews</w:t>
      </w:r>
      <w:r w:rsidRPr="00BD6764">
        <w:rPr>
          <w:i/>
        </w:rPr>
        <w:t xml:space="preserve"> Genet</w:t>
      </w:r>
      <w:r w:rsidR="0012554A">
        <w:rPr>
          <w:i/>
        </w:rPr>
        <w:t>ics</w:t>
      </w:r>
      <w:r w:rsidRPr="00BD6764">
        <w:rPr>
          <w:i/>
        </w:rPr>
        <w:t>.</w:t>
      </w:r>
      <w:r w:rsidRPr="00BD6764">
        <w:t xml:space="preserve"> </w:t>
      </w:r>
      <w:r w:rsidRPr="00BD6764">
        <w:rPr>
          <w:b/>
        </w:rPr>
        <w:t>11</w:t>
      </w:r>
      <w:r w:rsidRPr="00BD6764">
        <w:t xml:space="preserve"> (9), 636-646, (2010).</w:t>
      </w:r>
    </w:p>
    <w:p w14:paraId="5EB0CBBB" w14:textId="2F874832" w:rsidR="00BD6764" w:rsidRPr="00BD6764" w:rsidRDefault="00BD6764" w:rsidP="00BD6764">
      <w:pPr>
        <w:pStyle w:val="EndNoteBibliography"/>
        <w:ind w:left="720" w:hanging="720"/>
      </w:pPr>
      <w:r w:rsidRPr="00BD6764">
        <w:t>6</w:t>
      </w:r>
      <w:r w:rsidRPr="00BD6764">
        <w:tab/>
        <w:t>Miller, J. C.</w:t>
      </w:r>
      <w:r w:rsidRPr="00BD6764">
        <w:rPr>
          <w:i/>
        </w:rPr>
        <w:t xml:space="preserve"> et al.</w:t>
      </w:r>
      <w:r w:rsidRPr="00BD6764">
        <w:t xml:space="preserve"> A TALE nuclease architecture for efficient genome editing. </w:t>
      </w:r>
      <w:r w:rsidRPr="00BD6764">
        <w:rPr>
          <w:i/>
        </w:rPr>
        <w:t>Nat</w:t>
      </w:r>
      <w:r w:rsidR="0012554A">
        <w:rPr>
          <w:i/>
        </w:rPr>
        <w:t>ure</w:t>
      </w:r>
      <w:r w:rsidRPr="00BD6764">
        <w:rPr>
          <w:i/>
        </w:rPr>
        <w:t xml:space="preserve"> Biotechnol</w:t>
      </w:r>
      <w:r w:rsidR="0012554A">
        <w:rPr>
          <w:i/>
        </w:rPr>
        <w:t>ogy</w:t>
      </w:r>
      <w:r w:rsidRPr="00BD6764">
        <w:rPr>
          <w:i/>
        </w:rPr>
        <w:t>.</w:t>
      </w:r>
      <w:r w:rsidRPr="00BD6764">
        <w:t xml:space="preserve"> </w:t>
      </w:r>
      <w:r w:rsidRPr="00BD6764">
        <w:rPr>
          <w:b/>
        </w:rPr>
        <w:t>29</w:t>
      </w:r>
      <w:r w:rsidRPr="00BD6764">
        <w:t xml:space="preserve"> (2), 143-148, (2011).</w:t>
      </w:r>
    </w:p>
    <w:p w14:paraId="1C98C97E" w14:textId="19BC28FF" w:rsidR="00BD6764" w:rsidRPr="00BD6764" w:rsidRDefault="00BD6764" w:rsidP="00BD6764">
      <w:pPr>
        <w:pStyle w:val="EndNoteBibliography"/>
        <w:ind w:left="720" w:hanging="720"/>
      </w:pPr>
      <w:r w:rsidRPr="00BD6764">
        <w:t>7</w:t>
      </w:r>
      <w:r w:rsidRPr="00BD6764">
        <w:tab/>
        <w:t>Zhang, F.</w:t>
      </w:r>
      <w:r w:rsidRPr="00BD6764">
        <w:rPr>
          <w:i/>
        </w:rPr>
        <w:t xml:space="preserve"> et al.</w:t>
      </w:r>
      <w:r w:rsidRPr="00BD6764">
        <w:t xml:space="preserve"> Efficient construction of sequence-specific TAL effectors for modulating mammalian transcription. </w:t>
      </w:r>
      <w:r w:rsidRPr="00BD6764">
        <w:rPr>
          <w:i/>
        </w:rPr>
        <w:t>Nat</w:t>
      </w:r>
      <w:r w:rsidR="0012554A">
        <w:rPr>
          <w:i/>
        </w:rPr>
        <w:t>ure</w:t>
      </w:r>
      <w:r w:rsidRPr="00BD6764">
        <w:rPr>
          <w:i/>
        </w:rPr>
        <w:t xml:space="preserve"> Biotechnol</w:t>
      </w:r>
      <w:r w:rsidR="0012554A">
        <w:rPr>
          <w:i/>
        </w:rPr>
        <w:t>ogy</w:t>
      </w:r>
      <w:r w:rsidRPr="00BD6764">
        <w:rPr>
          <w:i/>
        </w:rPr>
        <w:t>.</w:t>
      </w:r>
      <w:r w:rsidRPr="00BD6764">
        <w:t xml:space="preserve"> </w:t>
      </w:r>
      <w:r w:rsidRPr="00BD6764">
        <w:rPr>
          <w:b/>
        </w:rPr>
        <w:t>29</w:t>
      </w:r>
      <w:r w:rsidRPr="00BD6764">
        <w:t xml:space="preserve"> (2), 149-153, (2011).</w:t>
      </w:r>
    </w:p>
    <w:p w14:paraId="5CF71BB2" w14:textId="77777777" w:rsidR="00BD6764" w:rsidRPr="00BD6764" w:rsidRDefault="00BD6764" w:rsidP="00BD6764">
      <w:pPr>
        <w:pStyle w:val="EndNoteBibliography"/>
        <w:ind w:left="720" w:hanging="720"/>
      </w:pPr>
      <w:r w:rsidRPr="00BD6764">
        <w:t>8</w:t>
      </w:r>
      <w:r w:rsidRPr="00BD6764">
        <w:tab/>
        <w:t>Boch, J.</w:t>
      </w:r>
      <w:r w:rsidRPr="00BD6764">
        <w:rPr>
          <w:i/>
        </w:rPr>
        <w:t xml:space="preserve"> et al.</w:t>
      </w:r>
      <w:r w:rsidRPr="00BD6764">
        <w:t xml:space="preserve"> Breaking the code of DNA binding specificity of TAL-type III effectors. </w:t>
      </w:r>
      <w:r w:rsidRPr="00BD6764">
        <w:rPr>
          <w:i/>
        </w:rPr>
        <w:t>Science.</w:t>
      </w:r>
      <w:r w:rsidRPr="00BD6764">
        <w:t xml:space="preserve"> </w:t>
      </w:r>
      <w:r w:rsidRPr="00BD6764">
        <w:rPr>
          <w:b/>
        </w:rPr>
        <w:t>326</w:t>
      </w:r>
      <w:r w:rsidRPr="00BD6764">
        <w:t xml:space="preserve"> (5959), 1509-1512, (2009).</w:t>
      </w:r>
    </w:p>
    <w:p w14:paraId="6572F0BB" w14:textId="77777777" w:rsidR="00BD6764" w:rsidRPr="00BD6764" w:rsidRDefault="00BD6764" w:rsidP="00BD6764">
      <w:pPr>
        <w:pStyle w:val="EndNoteBibliography"/>
        <w:ind w:left="720" w:hanging="720"/>
      </w:pPr>
      <w:r w:rsidRPr="00BD6764">
        <w:t>9</w:t>
      </w:r>
      <w:r w:rsidRPr="00BD6764">
        <w:tab/>
        <w:t xml:space="preserve">Moscou, M. J. &amp; Bogdanove, A. J. A simple cipher governs DNA recognition by TAL effectors. </w:t>
      </w:r>
      <w:r w:rsidRPr="00BD6764">
        <w:rPr>
          <w:i/>
        </w:rPr>
        <w:t>Science.</w:t>
      </w:r>
      <w:r w:rsidRPr="00BD6764">
        <w:t xml:space="preserve"> </w:t>
      </w:r>
      <w:r w:rsidRPr="00BD6764">
        <w:rPr>
          <w:b/>
        </w:rPr>
        <w:t>326</w:t>
      </w:r>
      <w:r w:rsidRPr="00BD6764">
        <w:t xml:space="preserve"> (5959), 1501, (2009).</w:t>
      </w:r>
    </w:p>
    <w:p w14:paraId="21827771" w14:textId="77777777" w:rsidR="00BD6764" w:rsidRPr="00BD6764" w:rsidRDefault="00BD6764" w:rsidP="00BD6764">
      <w:pPr>
        <w:pStyle w:val="EndNoteBibliography"/>
        <w:ind w:left="720" w:hanging="720"/>
      </w:pPr>
      <w:r w:rsidRPr="00BD6764">
        <w:t>10</w:t>
      </w:r>
      <w:r w:rsidRPr="00BD6764">
        <w:tab/>
        <w:t xml:space="preserve">Hsu, P. D., Lander, E. S. &amp; Zhang, F. Development and applications of CRISPR-Cas9 for genome engineering. </w:t>
      </w:r>
      <w:r w:rsidRPr="00BD6764">
        <w:rPr>
          <w:i/>
        </w:rPr>
        <w:t>Cell.</w:t>
      </w:r>
      <w:r w:rsidRPr="00BD6764">
        <w:t xml:space="preserve"> </w:t>
      </w:r>
      <w:r w:rsidRPr="00BD6764">
        <w:rPr>
          <w:b/>
        </w:rPr>
        <w:t>157</w:t>
      </w:r>
      <w:r w:rsidRPr="00BD6764">
        <w:t xml:space="preserve"> (6), 1262-1278, (2014).</w:t>
      </w:r>
    </w:p>
    <w:p w14:paraId="0FD7B272" w14:textId="0AF5FCF8" w:rsidR="00BD6764" w:rsidRPr="00BD6764" w:rsidRDefault="00BD6764" w:rsidP="00BD6764">
      <w:pPr>
        <w:pStyle w:val="EndNoteBibliography"/>
        <w:ind w:left="720" w:hanging="720"/>
      </w:pPr>
      <w:r w:rsidRPr="00BD6764">
        <w:t>11</w:t>
      </w:r>
      <w:r w:rsidRPr="00BD6764">
        <w:tab/>
        <w:t xml:space="preserve">Sander, J. D. &amp; Joung, J. K. CRISPR-Cas systems for editing, regulating and targeting genomes. </w:t>
      </w:r>
      <w:r w:rsidRPr="00BD6764">
        <w:rPr>
          <w:i/>
        </w:rPr>
        <w:t>Nat</w:t>
      </w:r>
      <w:r w:rsidR="0012554A">
        <w:rPr>
          <w:i/>
        </w:rPr>
        <w:t>ure</w:t>
      </w:r>
      <w:r w:rsidRPr="00BD6764">
        <w:rPr>
          <w:i/>
        </w:rPr>
        <w:t xml:space="preserve"> Biotechnol</w:t>
      </w:r>
      <w:r w:rsidR="0012554A">
        <w:rPr>
          <w:i/>
        </w:rPr>
        <w:t>ogy</w:t>
      </w:r>
      <w:r w:rsidRPr="00BD6764">
        <w:rPr>
          <w:i/>
        </w:rPr>
        <w:t>.</w:t>
      </w:r>
      <w:r w:rsidRPr="00BD6764">
        <w:t xml:space="preserve"> </w:t>
      </w:r>
      <w:r w:rsidRPr="00BD6764">
        <w:rPr>
          <w:b/>
        </w:rPr>
        <w:t>32</w:t>
      </w:r>
      <w:r w:rsidRPr="00BD6764">
        <w:t xml:space="preserve"> (4), 347-355, (2014).</w:t>
      </w:r>
    </w:p>
    <w:p w14:paraId="5ED136DA" w14:textId="77777777" w:rsidR="00BD6764" w:rsidRPr="00BD6764" w:rsidRDefault="00BD6764" w:rsidP="00BD6764">
      <w:pPr>
        <w:pStyle w:val="EndNoteBibliography"/>
        <w:ind w:left="720" w:hanging="720"/>
      </w:pPr>
      <w:r w:rsidRPr="00BD6764">
        <w:t>12</w:t>
      </w:r>
      <w:r w:rsidRPr="00BD6764">
        <w:tab/>
        <w:t>Jinek, M.</w:t>
      </w:r>
      <w:r w:rsidRPr="00BD6764">
        <w:rPr>
          <w:i/>
        </w:rPr>
        <w:t xml:space="preserve"> et al.</w:t>
      </w:r>
      <w:r w:rsidRPr="00BD6764">
        <w:t xml:space="preserve"> A programmable dual-RNA-guided DNA endonuclease in adaptive bacterial immunity. </w:t>
      </w:r>
      <w:r w:rsidRPr="00BD6764">
        <w:rPr>
          <w:i/>
        </w:rPr>
        <w:t>Science.</w:t>
      </w:r>
      <w:r w:rsidRPr="00BD6764">
        <w:t xml:space="preserve"> </w:t>
      </w:r>
      <w:r w:rsidRPr="00BD6764">
        <w:rPr>
          <w:b/>
        </w:rPr>
        <w:t>337</w:t>
      </w:r>
      <w:r w:rsidRPr="00BD6764">
        <w:t xml:space="preserve"> (6096), 816-821, (2012).</w:t>
      </w:r>
    </w:p>
    <w:p w14:paraId="5D66A27C" w14:textId="77777777" w:rsidR="00BD6764" w:rsidRPr="00BD6764" w:rsidRDefault="00BD6764" w:rsidP="00BD6764">
      <w:pPr>
        <w:pStyle w:val="EndNoteBibliography"/>
        <w:ind w:left="720" w:hanging="720"/>
      </w:pPr>
      <w:r w:rsidRPr="00BD6764">
        <w:t>13</w:t>
      </w:r>
      <w:r w:rsidRPr="00BD6764">
        <w:tab/>
        <w:t>Nishimasu, H.</w:t>
      </w:r>
      <w:r w:rsidRPr="00BD6764">
        <w:rPr>
          <w:i/>
        </w:rPr>
        <w:t xml:space="preserve"> et al.</w:t>
      </w:r>
      <w:r w:rsidRPr="00BD6764">
        <w:t xml:space="preserve"> Crystal structure of Cas9 in complex with guide RNA and target DNA. </w:t>
      </w:r>
      <w:r w:rsidRPr="00BD6764">
        <w:rPr>
          <w:i/>
        </w:rPr>
        <w:t>Cell.</w:t>
      </w:r>
      <w:r w:rsidRPr="00BD6764">
        <w:t xml:space="preserve"> </w:t>
      </w:r>
      <w:r w:rsidRPr="00BD6764">
        <w:rPr>
          <w:b/>
        </w:rPr>
        <w:t>156</w:t>
      </w:r>
      <w:r w:rsidRPr="00BD6764">
        <w:t xml:space="preserve"> (5), 935-949, (2014).</w:t>
      </w:r>
    </w:p>
    <w:p w14:paraId="1CD75334" w14:textId="77777777" w:rsidR="00BD6764" w:rsidRPr="00BD6764" w:rsidRDefault="00BD6764" w:rsidP="00BD6764">
      <w:pPr>
        <w:pStyle w:val="EndNoteBibliography"/>
        <w:ind w:left="720" w:hanging="720"/>
      </w:pPr>
      <w:r w:rsidRPr="00BD6764">
        <w:t>14</w:t>
      </w:r>
      <w:r w:rsidRPr="00BD6764">
        <w:tab/>
        <w:t>Yamano, T.</w:t>
      </w:r>
      <w:r w:rsidRPr="00BD6764">
        <w:rPr>
          <w:i/>
        </w:rPr>
        <w:t xml:space="preserve"> et al.</w:t>
      </w:r>
      <w:r w:rsidRPr="00BD6764">
        <w:t xml:space="preserve"> Crystal Structure of Cpf1 in Complex with Guide RNA and Target DNA. </w:t>
      </w:r>
      <w:r w:rsidRPr="00BD6764">
        <w:rPr>
          <w:i/>
        </w:rPr>
        <w:t>Cell.</w:t>
      </w:r>
      <w:r w:rsidRPr="00BD6764">
        <w:t xml:space="preserve"> </w:t>
      </w:r>
      <w:r w:rsidRPr="00BD6764">
        <w:rPr>
          <w:b/>
        </w:rPr>
        <w:t>165</w:t>
      </w:r>
      <w:r w:rsidRPr="00BD6764">
        <w:t xml:space="preserve"> (4), 949-962, (2016).</w:t>
      </w:r>
    </w:p>
    <w:p w14:paraId="0C0E7388" w14:textId="77777777" w:rsidR="00BD6764" w:rsidRPr="00BD6764" w:rsidRDefault="00BD6764" w:rsidP="00BD6764">
      <w:pPr>
        <w:pStyle w:val="EndNoteBibliography"/>
        <w:ind w:left="720" w:hanging="720"/>
      </w:pPr>
      <w:r w:rsidRPr="00BD6764">
        <w:t>15</w:t>
      </w:r>
      <w:r w:rsidRPr="00BD6764">
        <w:tab/>
        <w:t xml:space="preserve">Swarts, D. C., Mosterd, C., van Passel, M. W. &amp; Brouns, S. J. CRISPR interference directs strand specific spacer acquisition. </w:t>
      </w:r>
      <w:r w:rsidRPr="00BD6764">
        <w:rPr>
          <w:i/>
        </w:rPr>
        <w:t>PLoS One.</w:t>
      </w:r>
      <w:r w:rsidRPr="00BD6764">
        <w:t xml:space="preserve"> </w:t>
      </w:r>
      <w:r w:rsidRPr="00BD6764">
        <w:rPr>
          <w:b/>
        </w:rPr>
        <w:t>7</w:t>
      </w:r>
      <w:r w:rsidRPr="00BD6764">
        <w:t xml:space="preserve"> (4), e35888, (2012).</w:t>
      </w:r>
    </w:p>
    <w:p w14:paraId="13CC7780" w14:textId="77777777" w:rsidR="00BD6764" w:rsidRPr="00BD6764" w:rsidRDefault="00BD6764" w:rsidP="00BD6764">
      <w:pPr>
        <w:pStyle w:val="EndNoteBibliography"/>
        <w:ind w:left="720" w:hanging="720"/>
      </w:pPr>
      <w:r w:rsidRPr="00BD6764">
        <w:t>16</w:t>
      </w:r>
      <w:r w:rsidRPr="00BD6764">
        <w:tab/>
        <w:t>Zetsche, B.</w:t>
      </w:r>
      <w:r w:rsidRPr="00BD6764">
        <w:rPr>
          <w:i/>
        </w:rPr>
        <w:t xml:space="preserve"> et al.</w:t>
      </w:r>
      <w:r w:rsidRPr="00BD6764">
        <w:t xml:space="preserve"> Cpf1 is a single RNA-guided endonuclease of a class 2 CRISPR-Cas system. </w:t>
      </w:r>
      <w:r w:rsidRPr="00BD6764">
        <w:rPr>
          <w:i/>
        </w:rPr>
        <w:t>Cell.</w:t>
      </w:r>
      <w:r w:rsidRPr="00BD6764">
        <w:t xml:space="preserve"> </w:t>
      </w:r>
      <w:r w:rsidRPr="00BD6764">
        <w:rPr>
          <w:b/>
        </w:rPr>
        <w:t>163</w:t>
      </w:r>
      <w:r w:rsidRPr="00BD6764">
        <w:t xml:space="preserve"> (3), 759-771, (2015).</w:t>
      </w:r>
    </w:p>
    <w:p w14:paraId="7B3AE159" w14:textId="77777777" w:rsidR="00BD6764" w:rsidRPr="00BD6764" w:rsidRDefault="00BD6764" w:rsidP="00BD6764">
      <w:pPr>
        <w:pStyle w:val="EndNoteBibliography"/>
        <w:ind w:left="720" w:hanging="720"/>
      </w:pPr>
      <w:r w:rsidRPr="00BD6764">
        <w:t>17</w:t>
      </w:r>
      <w:r w:rsidRPr="00BD6764">
        <w:tab/>
        <w:t xml:space="preserve">Sternberg, S. H., Redding, S., Jinek, M., Greene, E. C. &amp; Doudna, J. A. DNA interrogation by the CRISPR RNA-guided endonuclease Cas9. </w:t>
      </w:r>
      <w:r w:rsidRPr="00BD6764">
        <w:rPr>
          <w:i/>
        </w:rPr>
        <w:t>Nature.</w:t>
      </w:r>
      <w:r w:rsidRPr="00BD6764">
        <w:t xml:space="preserve"> </w:t>
      </w:r>
      <w:r w:rsidRPr="00BD6764">
        <w:rPr>
          <w:b/>
        </w:rPr>
        <w:t>507</w:t>
      </w:r>
      <w:r w:rsidRPr="00BD6764">
        <w:t xml:space="preserve"> (7490), 62-67, (2014).</w:t>
      </w:r>
    </w:p>
    <w:p w14:paraId="7834EF47" w14:textId="77777777" w:rsidR="00BD6764" w:rsidRPr="00BD6764" w:rsidRDefault="00BD6764" w:rsidP="00BD6764">
      <w:pPr>
        <w:pStyle w:val="EndNoteBibliography"/>
        <w:ind w:left="720" w:hanging="720"/>
      </w:pPr>
      <w:r w:rsidRPr="00BD6764">
        <w:t>18</w:t>
      </w:r>
      <w:r w:rsidRPr="00BD6764">
        <w:tab/>
        <w:t>Hu, J. H.</w:t>
      </w:r>
      <w:r w:rsidRPr="00BD6764">
        <w:rPr>
          <w:i/>
        </w:rPr>
        <w:t xml:space="preserve"> et al.</w:t>
      </w:r>
      <w:r w:rsidRPr="00BD6764">
        <w:t xml:space="preserve"> Evolved Cas9 variants with broad PAM compatibility and high DNA specificity. </w:t>
      </w:r>
      <w:r w:rsidRPr="00BD6764">
        <w:rPr>
          <w:i/>
        </w:rPr>
        <w:t>Nature.</w:t>
      </w:r>
      <w:r w:rsidRPr="00BD6764">
        <w:t xml:space="preserve"> </w:t>
      </w:r>
      <w:r w:rsidRPr="00BD6764">
        <w:rPr>
          <w:b/>
        </w:rPr>
        <w:t>556</w:t>
      </w:r>
      <w:r w:rsidRPr="00BD6764">
        <w:t xml:space="preserve"> (7699), 57-63, (2018).</w:t>
      </w:r>
    </w:p>
    <w:p w14:paraId="3C3763CC" w14:textId="6869C6D7" w:rsidR="00BD6764" w:rsidRPr="00BD6764" w:rsidRDefault="00BD6764" w:rsidP="00BD6764">
      <w:pPr>
        <w:pStyle w:val="EndNoteBibliography"/>
        <w:ind w:left="720" w:hanging="720"/>
      </w:pPr>
      <w:r w:rsidRPr="00BD6764">
        <w:t>19</w:t>
      </w:r>
      <w:r w:rsidRPr="00BD6764">
        <w:tab/>
        <w:t>Kleinstiver, B. P.</w:t>
      </w:r>
      <w:r w:rsidRPr="00BD6764">
        <w:rPr>
          <w:i/>
        </w:rPr>
        <w:t xml:space="preserve"> et al.</w:t>
      </w:r>
      <w:r w:rsidRPr="00BD6764">
        <w:t xml:space="preserve"> Broadening the targeting range of Staphylococcus aureus CRISPR-</w:t>
      </w:r>
      <w:r w:rsidRPr="00BD6764">
        <w:lastRenderedPageBreak/>
        <w:t xml:space="preserve">Cas9 by modifying PAM recognition. </w:t>
      </w:r>
      <w:r w:rsidRPr="00BD6764">
        <w:rPr>
          <w:i/>
        </w:rPr>
        <w:t>Nat</w:t>
      </w:r>
      <w:r w:rsidR="0012554A">
        <w:rPr>
          <w:i/>
        </w:rPr>
        <w:t>ure</w:t>
      </w:r>
      <w:r w:rsidRPr="00BD6764">
        <w:rPr>
          <w:i/>
        </w:rPr>
        <w:t xml:space="preserve"> Biotechnol</w:t>
      </w:r>
      <w:r w:rsidR="0012554A">
        <w:rPr>
          <w:i/>
        </w:rPr>
        <w:t>ogy</w:t>
      </w:r>
      <w:r w:rsidRPr="00BD6764">
        <w:rPr>
          <w:i/>
        </w:rPr>
        <w:t>.</w:t>
      </w:r>
      <w:r w:rsidRPr="00BD6764">
        <w:t xml:space="preserve"> </w:t>
      </w:r>
      <w:r w:rsidRPr="00BD6764">
        <w:rPr>
          <w:b/>
        </w:rPr>
        <w:t>33</w:t>
      </w:r>
      <w:r w:rsidRPr="00BD6764">
        <w:t xml:space="preserve"> (12), 1293-1298, (2015).</w:t>
      </w:r>
    </w:p>
    <w:p w14:paraId="4B5F3177" w14:textId="77777777" w:rsidR="00BD6764" w:rsidRPr="00BD6764" w:rsidRDefault="00BD6764" w:rsidP="00BD6764">
      <w:pPr>
        <w:pStyle w:val="EndNoteBibliography"/>
        <w:ind w:left="720" w:hanging="720"/>
      </w:pPr>
      <w:r w:rsidRPr="00BD6764">
        <w:t>20</w:t>
      </w:r>
      <w:r w:rsidRPr="00BD6764">
        <w:tab/>
        <w:t>Kleinstiver, B. P.</w:t>
      </w:r>
      <w:r w:rsidRPr="00BD6764">
        <w:rPr>
          <w:i/>
        </w:rPr>
        <w:t xml:space="preserve"> et al.</w:t>
      </w:r>
      <w:r w:rsidRPr="00BD6764">
        <w:t xml:space="preserve"> Engineered CRISPR-Cas9 nucleases with altered PAM specificities. </w:t>
      </w:r>
      <w:r w:rsidRPr="00BD6764">
        <w:rPr>
          <w:i/>
        </w:rPr>
        <w:t>Nature.</w:t>
      </w:r>
      <w:r w:rsidRPr="00BD6764">
        <w:t xml:space="preserve"> </w:t>
      </w:r>
      <w:r w:rsidRPr="00BD6764">
        <w:rPr>
          <w:b/>
        </w:rPr>
        <w:t>523</w:t>
      </w:r>
      <w:r w:rsidRPr="00BD6764">
        <w:t xml:space="preserve"> (7561), 481-485, (2015).</w:t>
      </w:r>
    </w:p>
    <w:p w14:paraId="05FA1D26" w14:textId="77777777" w:rsidR="00BD6764" w:rsidRPr="00BD6764" w:rsidRDefault="00BD6764" w:rsidP="00BD6764">
      <w:pPr>
        <w:pStyle w:val="EndNoteBibliography"/>
        <w:ind w:left="720" w:hanging="720"/>
      </w:pPr>
      <w:r w:rsidRPr="00BD6764">
        <w:t>21</w:t>
      </w:r>
      <w:r w:rsidRPr="00BD6764">
        <w:tab/>
        <w:t>Cong, L.</w:t>
      </w:r>
      <w:r w:rsidRPr="00BD6764">
        <w:rPr>
          <w:i/>
        </w:rPr>
        <w:t xml:space="preserve"> et al.</w:t>
      </w:r>
      <w:r w:rsidRPr="00BD6764">
        <w:t xml:space="preserve"> Multiplex genome engineering using CRISPR/Cas systems. </w:t>
      </w:r>
      <w:r w:rsidRPr="00BD6764">
        <w:rPr>
          <w:i/>
        </w:rPr>
        <w:t>Science.</w:t>
      </w:r>
      <w:r w:rsidRPr="00BD6764">
        <w:t xml:space="preserve"> </w:t>
      </w:r>
      <w:r w:rsidRPr="00BD6764">
        <w:rPr>
          <w:b/>
        </w:rPr>
        <w:t>339</w:t>
      </w:r>
      <w:r w:rsidRPr="00BD6764">
        <w:t xml:space="preserve"> (6121), 819-823, (2013).</w:t>
      </w:r>
    </w:p>
    <w:p w14:paraId="1E59B67F" w14:textId="77777777" w:rsidR="00BD6764" w:rsidRPr="00BD6764" w:rsidRDefault="00BD6764" w:rsidP="00BD6764">
      <w:pPr>
        <w:pStyle w:val="EndNoteBibliography"/>
        <w:ind w:left="720" w:hanging="720"/>
      </w:pPr>
      <w:r w:rsidRPr="00BD6764">
        <w:t>22</w:t>
      </w:r>
      <w:r w:rsidRPr="00BD6764">
        <w:tab/>
        <w:t>Mali, P.</w:t>
      </w:r>
      <w:r w:rsidRPr="00BD6764">
        <w:rPr>
          <w:i/>
        </w:rPr>
        <w:t xml:space="preserve"> et al.</w:t>
      </w:r>
      <w:r w:rsidRPr="00BD6764">
        <w:t xml:space="preserve"> RNA-guided human genome engineering via Cas9. </w:t>
      </w:r>
      <w:r w:rsidRPr="00BD6764">
        <w:rPr>
          <w:i/>
        </w:rPr>
        <w:t>Science.</w:t>
      </w:r>
      <w:r w:rsidRPr="00BD6764">
        <w:t xml:space="preserve"> </w:t>
      </w:r>
      <w:r w:rsidRPr="00BD6764">
        <w:rPr>
          <w:b/>
        </w:rPr>
        <w:t>339</w:t>
      </w:r>
      <w:r w:rsidRPr="00BD6764">
        <w:t xml:space="preserve"> (6121), 823-826, (2013).</w:t>
      </w:r>
    </w:p>
    <w:p w14:paraId="073DB690" w14:textId="77777777" w:rsidR="00BD6764" w:rsidRPr="00BD6764" w:rsidRDefault="00BD6764" w:rsidP="00BD6764">
      <w:pPr>
        <w:pStyle w:val="EndNoteBibliography"/>
        <w:ind w:left="720" w:hanging="720"/>
      </w:pPr>
      <w:r w:rsidRPr="00BD6764">
        <w:t>23</w:t>
      </w:r>
      <w:r w:rsidRPr="00BD6764">
        <w:tab/>
        <w:t>Jinek, M.</w:t>
      </w:r>
      <w:r w:rsidRPr="00BD6764">
        <w:rPr>
          <w:i/>
        </w:rPr>
        <w:t xml:space="preserve"> et al.</w:t>
      </w:r>
      <w:r w:rsidRPr="00BD6764">
        <w:t xml:space="preserve"> RNA-programmed genome editing in human cells. </w:t>
      </w:r>
      <w:r w:rsidRPr="00BD6764">
        <w:rPr>
          <w:i/>
        </w:rPr>
        <w:t>Elife.</w:t>
      </w:r>
      <w:r w:rsidRPr="00BD6764">
        <w:t xml:space="preserve"> </w:t>
      </w:r>
      <w:r w:rsidRPr="00BD6764">
        <w:rPr>
          <w:b/>
        </w:rPr>
        <w:t>2</w:t>
      </w:r>
      <w:r w:rsidRPr="00BD6764">
        <w:t xml:space="preserve"> e00471, (2013).</w:t>
      </w:r>
    </w:p>
    <w:p w14:paraId="434B23D1" w14:textId="64961238" w:rsidR="00BD6764" w:rsidRPr="00BD6764" w:rsidRDefault="00BD6764" w:rsidP="00BD6764">
      <w:pPr>
        <w:pStyle w:val="EndNoteBibliography"/>
        <w:ind w:left="720" w:hanging="720"/>
      </w:pPr>
      <w:r w:rsidRPr="00BD6764">
        <w:t>24</w:t>
      </w:r>
      <w:r w:rsidRPr="00BD6764">
        <w:tab/>
        <w:t xml:space="preserve">Cho, S. W., Kim, S., Kim, J. M. &amp; Kim, J. S. Targeted genome engineering in human cells with the Cas9 RNA-guided endonuclease. </w:t>
      </w:r>
      <w:r w:rsidRPr="00BD6764">
        <w:rPr>
          <w:i/>
        </w:rPr>
        <w:t>Nat</w:t>
      </w:r>
      <w:r w:rsidR="0012554A">
        <w:rPr>
          <w:i/>
        </w:rPr>
        <w:t>ure</w:t>
      </w:r>
      <w:r w:rsidRPr="00BD6764">
        <w:rPr>
          <w:i/>
        </w:rPr>
        <w:t xml:space="preserve"> Biotechnol</w:t>
      </w:r>
      <w:r w:rsidR="0012554A">
        <w:rPr>
          <w:i/>
        </w:rPr>
        <w:t>ogy</w:t>
      </w:r>
      <w:r w:rsidRPr="00BD6764">
        <w:rPr>
          <w:i/>
        </w:rPr>
        <w:t>.</w:t>
      </w:r>
      <w:r w:rsidRPr="00BD6764">
        <w:t xml:space="preserve"> </w:t>
      </w:r>
      <w:r w:rsidRPr="00BD6764">
        <w:rPr>
          <w:b/>
        </w:rPr>
        <w:t>31</w:t>
      </w:r>
      <w:r w:rsidRPr="00BD6764">
        <w:t xml:space="preserve"> (3), 230-232, (2013).</w:t>
      </w:r>
    </w:p>
    <w:p w14:paraId="71960B97" w14:textId="2E8AB1F7" w:rsidR="00BD6764" w:rsidRPr="00BD6764" w:rsidRDefault="00BD6764" w:rsidP="00BD6764">
      <w:pPr>
        <w:pStyle w:val="EndNoteBibliography"/>
        <w:ind w:left="720" w:hanging="720"/>
      </w:pPr>
      <w:r w:rsidRPr="00BD6764">
        <w:t>25</w:t>
      </w:r>
      <w:r w:rsidRPr="00BD6764">
        <w:tab/>
        <w:t>Wang, Y.</w:t>
      </w:r>
      <w:r w:rsidRPr="00BD6764">
        <w:rPr>
          <w:i/>
        </w:rPr>
        <w:t xml:space="preserve"> et al.</w:t>
      </w:r>
      <w:r w:rsidRPr="00BD6764">
        <w:t xml:space="preserve"> Systematic evaluation of CRISPR-Cas systems reveals design principles for genome editing in human cells. </w:t>
      </w:r>
      <w:r w:rsidRPr="00BD6764">
        <w:rPr>
          <w:i/>
        </w:rPr>
        <w:t>Genome Biol</w:t>
      </w:r>
      <w:r w:rsidR="0012554A">
        <w:rPr>
          <w:i/>
        </w:rPr>
        <w:t>ogy</w:t>
      </w:r>
      <w:r w:rsidRPr="00BD6764">
        <w:rPr>
          <w:i/>
        </w:rPr>
        <w:t>.</w:t>
      </w:r>
      <w:r w:rsidRPr="00BD6764">
        <w:t xml:space="preserve"> </w:t>
      </w:r>
      <w:r w:rsidRPr="00BD6764">
        <w:rPr>
          <w:b/>
        </w:rPr>
        <w:t>19</w:t>
      </w:r>
      <w:r w:rsidRPr="00BD6764">
        <w:t xml:space="preserve"> (1), 62, (2018).</w:t>
      </w:r>
    </w:p>
    <w:p w14:paraId="06CE745D" w14:textId="77777777" w:rsidR="00BD6764" w:rsidRPr="00BD6764" w:rsidRDefault="00BD6764" w:rsidP="00BD6764">
      <w:pPr>
        <w:pStyle w:val="EndNoteBibliography"/>
        <w:ind w:left="720" w:hanging="720"/>
      </w:pPr>
      <w:r w:rsidRPr="00BD6764">
        <w:t>26</w:t>
      </w:r>
      <w:r w:rsidRPr="00BD6764">
        <w:tab/>
        <w:t>Ran, F. A.</w:t>
      </w:r>
      <w:r w:rsidRPr="00BD6764">
        <w:rPr>
          <w:i/>
        </w:rPr>
        <w:t xml:space="preserve"> et al.</w:t>
      </w:r>
      <w:r w:rsidRPr="00BD6764">
        <w:t xml:space="preserve"> In vivo genome editing using Staphylococcus aureus Cas9. </w:t>
      </w:r>
      <w:r w:rsidRPr="00BD6764">
        <w:rPr>
          <w:i/>
        </w:rPr>
        <w:t>Nature.</w:t>
      </w:r>
      <w:r w:rsidRPr="00BD6764">
        <w:t xml:space="preserve"> </w:t>
      </w:r>
      <w:r w:rsidRPr="00BD6764">
        <w:rPr>
          <w:b/>
        </w:rPr>
        <w:t>520</w:t>
      </w:r>
      <w:r w:rsidRPr="00BD6764">
        <w:t xml:space="preserve"> (7546), 186-191, (2015).</w:t>
      </w:r>
    </w:p>
    <w:p w14:paraId="0CE931B9" w14:textId="106A2DC6" w:rsidR="00BD6764" w:rsidRPr="00BD6764" w:rsidRDefault="00BD6764" w:rsidP="00BD6764">
      <w:pPr>
        <w:pStyle w:val="EndNoteBibliography"/>
        <w:ind w:left="720" w:hanging="720"/>
      </w:pPr>
      <w:r w:rsidRPr="00BD6764">
        <w:t>27</w:t>
      </w:r>
      <w:r w:rsidRPr="00BD6764">
        <w:tab/>
        <w:t>Hou, Z.</w:t>
      </w:r>
      <w:r w:rsidRPr="00BD6764">
        <w:rPr>
          <w:i/>
        </w:rPr>
        <w:t xml:space="preserve"> et al.</w:t>
      </w:r>
      <w:r w:rsidRPr="00BD6764">
        <w:t xml:space="preserve"> Efficient genome engineering in human pluripotent stem cells using Cas9 from Neisseria meningitidis. </w:t>
      </w:r>
      <w:r w:rsidRPr="00BD6764">
        <w:rPr>
          <w:i/>
        </w:rPr>
        <w:t>Proc</w:t>
      </w:r>
      <w:r w:rsidR="0012554A">
        <w:rPr>
          <w:i/>
        </w:rPr>
        <w:t>eedings of the</w:t>
      </w:r>
      <w:r w:rsidRPr="00BD6764">
        <w:rPr>
          <w:i/>
        </w:rPr>
        <w:t xml:space="preserve"> Nat</w:t>
      </w:r>
      <w:r w:rsidR="0012554A">
        <w:rPr>
          <w:i/>
        </w:rPr>
        <w:t>iona</w:t>
      </w:r>
      <w:r w:rsidRPr="00BD6764">
        <w:rPr>
          <w:i/>
        </w:rPr>
        <w:t>l Acad</w:t>
      </w:r>
      <w:r w:rsidR="0012554A">
        <w:rPr>
          <w:i/>
        </w:rPr>
        <w:t>emy of</w:t>
      </w:r>
      <w:r w:rsidRPr="00BD6764">
        <w:rPr>
          <w:i/>
        </w:rPr>
        <w:t xml:space="preserve"> Sci</w:t>
      </w:r>
      <w:r w:rsidR="0012554A">
        <w:rPr>
          <w:i/>
        </w:rPr>
        <w:t>ences</w:t>
      </w:r>
      <w:r w:rsidRPr="00BD6764">
        <w:rPr>
          <w:i/>
        </w:rPr>
        <w:t xml:space="preserve"> U S A.</w:t>
      </w:r>
      <w:r w:rsidRPr="00BD6764">
        <w:t xml:space="preserve"> </w:t>
      </w:r>
      <w:r w:rsidRPr="00BD6764">
        <w:rPr>
          <w:b/>
        </w:rPr>
        <w:t>110</w:t>
      </w:r>
      <w:r w:rsidRPr="00BD6764">
        <w:t xml:space="preserve"> (39), 15644-15649, (2013).</w:t>
      </w:r>
    </w:p>
    <w:p w14:paraId="562B08D6" w14:textId="15023DF9" w:rsidR="00BD6764" w:rsidRPr="00BD6764" w:rsidRDefault="00BD6764" w:rsidP="00BD6764">
      <w:pPr>
        <w:pStyle w:val="EndNoteBibliography"/>
        <w:ind w:left="720" w:hanging="720"/>
      </w:pPr>
      <w:r w:rsidRPr="00BD6764">
        <w:t>28</w:t>
      </w:r>
      <w:r w:rsidRPr="00BD6764">
        <w:tab/>
        <w:t>Kim, E.</w:t>
      </w:r>
      <w:r w:rsidRPr="00BD6764">
        <w:rPr>
          <w:i/>
        </w:rPr>
        <w:t xml:space="preserve"> et al.</w:t>
      </w:r>
      <w:r w:rsidRPr="00BD6764">
        <w:t xml:space="preserve"> In vivo genome editing with a small Cas9 orthologue derived from Campylobacter jejuni. </w:t>
      </w:r>
      <w:r w:rsidRPr="00BD6764">
        <w:rPr>
          <w:i/>
        </w:rPr>
        <w:t>Nat</w:t>
      </w:r>
      <w:r w:rsidR="0012554A">
        <w:rPr>
          <w:i/>
        </w:rPr>
        <w:t>ure</w:t>
      </w:r>
      <w:r w:rsidRPr="00BD6764">
        <w:rPr>
          <w:i/>
        </w:rPr>
        <w:t xml:space="preserve"> Commun</w:t>
      </w:r>
      <w:r w:rsidR="0012554A">
        <w:rPr>
          <w:i/>
        </w:rPr>
        <w:t>ications</w:t>
      </w:r>
      <w:r w:rsidRPr="00BD6764">
        <w:rPr>
          <w:i/>
        </w:rPr>
        <w:t>.</w:t>
      </w:r>
      <w:r w:rsidRPr="00BD6764">
        <w:t xml:space="preserve"> </w:t>
      </w:r>
      <w:r w:rsidRPr="00BD6764">
        <w:rPr>
          <w:b/>
        </w:rPr>
        <w:t>8</w:t>
      </w:r>
      <w:r w:rsidRPr="00BD6764">
        <w:t xml:space="preserve"> 14500, (2017).</w:t>
      </w:r>
    </w:p>
    <w:p w14:paraId="1706155C" w14:textId="0462D325" w:rsidR="00BD6764" w:rsidRPr="00BD6764" w:rsidRDefault="00BD6764" w:rsidP="00BD6764">
      <w:pPr>
        <w:pStyle w:val="EndNoteBibliography"/>
        <w:ind w:left="720" w:hanging="720"/>
      </w:pPr>
      <w:r w:rsidRPr="00BD6764">
        <w:t>29</w:t>
      </w:r>
      <w:r w:rsidRPr="00BD6764">
        <w:tab/>
        <w:t>Edraki, A.</w:t>
      </w:r>
      <w:r w:rsidRPr="00BD6764">
        <w:rPr>
          <w:i/>
        </w:rPr>
        <w:t xml:space="preserve"> et al.</w:t>
      </w:r>
      <w:r w:rsidRPr="00BD6764">
        <w:t xml:space="preserve"> A Compact, High-Accuracy Cas9 with a Dinucleotide PAM for In Vivo Genome Editing. </w:t>
      </w:r>
      <w:r w:rsidRPr="00BD6764">
        <w:rPr>
          <w:i/>
        </w:rPr>
        <w:t>Mol</w:t>
      </w:r>
      <w:r w:rsidR="0012554A">
        <w:rPr>
          <w:i/>
        </w:rPr>
        <w:t>ecular</w:t>
      </w:r>
      <w:r w:rsidRPr="00BD6764">
        <w:rPr>
          <w:i/>
        </w:rPr>
        <w:t xml:space="preserve"> Cell.</w:t>
      </w:r>
      <w:r w:rsidRPr="00BD6764">
        <w:t xml:space="preserve"> 10.1016/j.molcel.2018.12.003, (2018).</w:t>
      </w:r>
    </w:p>
    <w:p w14:paraId="20EAB64B" w14:textId="743C3F4E" w:rsidR="00BD6764" w:rsidRPr="00BD6764" w:rsidRDefault="00BD6764" w:rsidP="00BD6764">
      <w:pPr>
        <w:pStyle w:val="EndNoteBibliography"/>
        <w:ind w:left="720" w:hanging="720"/>
      </w:pPr>
      <w:r w:rsidRPr="00BD6764">
        <w:t>30</w:t>
      </w:r>
      <w:r w:rsidRPr="00BD6764">
        <w:tab/>
        <w:t xml:space="preserve">Chatterjee, P., Jakimo, N. &amp; Jacobson, J. M. Minimal PAM specificity of a highly similar SpCas9 ortholog. </w:t>
      </w:r>
      <w:r w:rsidRPr="00BD6764">
        <w:rPr>
          <w:i/>
        </w:rPr>
        <w:t>Sci</w:t>
      </w:r>
      <w:r w:rsidR="0012554A">
        <w:rPr>
          <w:i/>
        </w:rPr>
        <w:t>ence</w:t>
      </w:r>
      <w:r w:rsidRPr="00BD6764">
        <w:rPr>
          <w:i/>
        </w:rPr>
        <w:t xml:space="preserve"> Adv</w:t>
      </w:r>
      <w:r w:rsidR="0012554A">
        <w:rPr>
          <w:i/>
        </w:rPr>
        <w:t>ances</w:t>
      </w:r>
      <w:r w:rsidRPr="00BD6764">
        <w:rPr>
          <w:i/>
        </w:rPr>
        <w:t>.</w:t>
      </w:r>
      <w:r w:rsidRPr="00BD6764">
        <w:t xml:space="preserve"> </w:t>
      </w:r>
      <w:r w:rsidRPr="00BD6764">
        <w:rPr>
          <w:b/>
        </w:rPr>
        <w:t>4</w:t>
      </w:r>
      <w:r w:rsidRPr="00BD6764">
        <w:t xml:space="preserve"> (10), eaau0766, (2018).</w:t>
      </w:r>
    </w:p>
    <w:p w14:paraId="2EB7F92D" w14:textId="51321140" w:rsidR="00BD6764" w:rsidRPr="00BD6764" w:rsidRDefault="00BD6764" w:rsidP="00BD6764">
      <w:pPr>
        <w:pStyle w:val="EndNoteBibliography"/>
        <w:ind w:left="720" w:hanging="720"/>
      </w:pPr>
      <w:r w:rsidRPr="00BD6764">
        <w:t>31</w:t>
      </w:r>
      <w:r w:rsidRPr="00BD6764">
        <w:tab/>
        <w:t>Muller, M.</w:t>
      </w:r>
      <w:r w:rsidRPr="00BD6764">
        <w:rPr>
          <w:i/>
        </w:rPr>
        <w:t xml:space="preserve"> et al.</w:t>
      </w:r>
      <w:r w:rsidRPr="00BD6764">
        <w:t xml:space="preserve"> Streptococcus thermophilus CRISPR-Cas9 Systems Enable Specific Editing of the Human Genome. </w:t>
      </w:r>
      <w:r w:rsidRPr="00BD6764">
        <w:rPr>
          <w:i/>
        </w:rPr>
        <w:t>Mol Ther</w:t>
      </w:r>
      <w:r w:rsidR="0012554A">
        <w:rPr>
          <w:i/>
        </w:rPr>
        <w:t>apy</w:t>
      </w:r>
      <w:r w:rsidRPr="00BD6764">
        <w:rPr>
          <w:i/>
        </w:rPr>
        <w:t>.</w:t>
      </w:r>
      <w:r w:rsidRPr="00BD6764">
        <w:t xml:space="preserve"> </w:t>
      </w:r>
      <w:r w:rsidRPr="00BD6764">
        <w:rPr>
          <w:b/>
        </w:rPr>
        <w:t>24</w:t>
      </w:r>
      <w:r w:rsidRPr="00BD6764">
        <w:t xml:space="preserve"> (3), 636-644, (2016).</w:t>
      </w:r>
    </w:p>
    <w:p w14:paraId="1FE1D4F1" w14:textId="4517249A" w:rsidR="00BD6764" w:rsidRPr="00BD6764" w:rsidRDefault="00BD6764" w:rsidP="00BD6764">
      <w:pPr>
        <w:pStyle w:val="EndNoteBibliography"/>
        <w:ind w:left="720" w:hanging="720"/>
      </w:pPr>
      <w:r w:rsidRPr="00BD6764">
        <w:t>32</w:t>
      </w:r>
      <w:r w:rsidRPr="00BD6764">
        <w:tab/>
        <w:t>Esvelt, K. M.</w:t>
      </w:r>
      <w:r w:rsidRPr="00BD6764">
        <w:rPr>
          <w:i/>
        </w:rPr>
        <w:t xml:space="preserve"> et al.</w:t>
      </w:r>
      <w:r w:rsidRPr="00BD6764">
        <w:t xml:space="preserve"> Orthogonal Cas9 proteins for RNA-guided gene regulation and editing. </w:t>
      </w:r>
      <w:r w:rsidRPr="00BD6764">
        <w:rPr>
          <w:i/>
        </w:rPr>
        <w:t>Nat</w:t>
      </w:r>
      <w:r w:rsidR="0012554A">
        <w:rPr>
          <w:i/>
        </w:rPr>
        <w:t>ure</w:t>
      </w:r>
      <w:r w:rsidRPr="00BD6764">
        <w:rPr>
          <w:i/>
        </w:rPr>
        <w:t xml:space="preserve"> Methods.</w:t>
      </w:r>
      <w:r w:rsidRPr="00BD6764">
        <w:t xml:space="preserve"> </w:t>
      </w:r>
      <w:r w:rsidRPr="00BD6764">
        <w:rPr>
          <w:b/>
        </w:rPr>
        <w:t>10</w:t>
      </w:r>
      <w:r w:rsidRPr="00BD6764">
        <w:t xml:space="preserve"> (11), 1116-1121, (2013).</w:t>
      </w:r>
    </w:p>
    <w:p w14:paraId="5C1ADC09" w14:textId="1544AE08" w:rsidR="00BD6764" w:rsidRPr="00BD6764" w:rsidRDefault="00BD6764" w:rsidP="00BD6764">
      <w:pPr>
        <w:pStyle w:val="EndNoteBibliography"/>
        <w:ind w:left="720" w:hanging="720"/>
      </w:pPr>
      <w:r w:rsidRPr="00BD6764">
        <w:t>33</w:t>
      </w:r>
      <w:r w:rsidRPr="00BD6764">
        <w:tab/>
        <w:t>Boratyn, G. M.</w:t>
      </w:r>
      <w:r w:rsidRPr="00BD6764">
        <w:rPr>
          <w:i/>
        </w:rPr>
        <w:t xml:space="preserve"> et al.</w:t>
      </w:r>
      <w:r w:rsidRPr="00BD6764">
        <w:t xml:space="preserve"> BLAST: a more efficient report with usability improvements. </w:t>
      </w:r>
      <w:r w:rsidRPr="00BD6764">
        <w:rPr>
          <w:i/>
        </w:rPr>
        <w:t>Nucleic Acids Res</w:t>
      </w:r>
      <w:r w:rsidR="0012554A">
        <w:rPr>
          <w:i/>
        </w:rPr>
        <w:t>earch</w:t>
      </w:r>
      <w:r w:rsidRPr="00BD6764">
        <w:rPr>
          <w:i/>
        </w:rPr>
        <w:t>.</w:t>
      </w:r>
      <w:r w:rsidRPr="00BD6764">
        <w:t xml:space="preserve"> </w:t>
      </w:r>
      <w:r w:rsidRPr="00BD6764">
        <w:rPr>
          <w:b/>
        </w:rPr>
        <w:t>41</w:t>
      </w:r>
      <w:r w:rsidRPr="00BD6764">
        <w:t xml:space="preserve"> (Web Server issue), W29-33, (2013).</w:t>
      </w:r>
    </w:p>
    <w:p w14:paraId="58B23447" w14:textId="6096CDB0" w:rsidR="00BD6764" w:rsidRPr="00BD6764" w:rsidRDefault="00BD6764" w:rsidP="00BD6764">
      <w:pPr>
        <w:pStyle w:val="EndNoteBibliography"/>
        <w:ind w:left="720" w:hanging="720"/>
      </w:pPr>
      <w:r w:rsidRPr="00BD6764">
        <w:t>34</w:t>
      </w:r>
      <w:r w:rsidRPr="00BD6764">
        <w:tab/>
        <w:t>Hsu, P. D.</w:t>
      </w:r>
      <w:r w:rsidRPr="00BD6764">
        <w:rPr>
          <w:i/>
        </w:rPr>
        <w:t xml:space="preserve"> et al.</w:t>
      </w:r>
      <w:r w:rsidRPr="00BD6764">
        <w:t xml:space="preserve"> DNA targeting specificity of RNA-guided Cas9 nucleases. </w:t>
      </w:r>
      <w:r w:rsidRPr="00BD6764">
        <w:rPr>
          <w:i/>
        </w:rPr>
        <w:t>Nat</w:t>
      </w:r>
      <w:r w:rsidR="0012554A">
        <w:rPr>
          <w:i/>
        </w:rPr>
        <w:t>ure</w:t>
      </w:r>
      <w:r w:rsidRPr="00BD6764">
        <w:rPr>
          <w:i/>
        </w:rPr>
        <w:t xml:space="preserve"> Biotechnol</w:t>
      </w:r>
      <w:r w:rsidR="0012554A">
        <w:rPr>
          <w:i/>
        </w:rPr>
        <w:t>ogy</w:t>
      </w:r>
      <w:r w:rsidRPr="00BD6764">
        <w:rPr>
          <w:i/>
        </w:rPr>
        <w:t>.</w:t>
      </w:r>
      <w:r w:rsidRPr="00BD6764">
        <w:t xml:space="preserve"> </w:t>
      </w:r>
      <w:r w:rsidRPr="00BD6764">
        <w:rPr>
          <w:b/>
        </w:rPr>
        <w:t>31</w:t>
      </w:r>
      <w:r w:rsidRPr="00BD6764">
        <w:t xml:space="preserve"> (9), 827-832, (2013).</w:t>
      </w:r>
    </w:p>
    <w:p w14:paraId="2512E9D6" w14:textId="1212A009" w:rsidR="00BD6764" w:rsidRPr="00BD6764" w:rsidRDefault="00BD6764" w:rsidP="00BD6764">
      <w:pPr>
        <w:pStyle w:val="EndNoteBibliography"/>
        <w:ind w:left="720" w:hanging="720"/>
      </w:pPr>
      <w:r w:rsidRPr="00BD6764">
        <w:t>35</w:t>
      </w:r>
      <w:r w:rsidRPr="00BD6764">
        <w:tab/>
        <w:t xml:space="preserve">Montague, T. G., Cruz, J. M., Gagnon, J. A., Church, G. M. &amp; Valen, E. CHOPCHOP: a CRISPR/Cas9 and TALEN web tool for genome editing. </w:t>
      </w:r>
      <w:r w:rsidRPr="00BD6764">
        <w:rPr>
          <w:i/>
        </w:rPr>
        <w:t>Nucleic Acids Res</w:t>
      </w:r>
      <w:r w:rsidR="0012554A">
        <w:rPr>
          <w:i/>
        </w:rPr>
        <w:t>earch</w:t>
      </w:r>
      <w:r w:rsidRPr="00BD6764">
        <w:rPr>
          <w:i/>
        </w:rPr>
        <w:t>.</w:t>
      </w:r>
      <w:r w:rsidRPr="00BD6764">
        <w:t xml:space="preserve"> </w:t>
      </w:r>
      <w:r w:rsidRPr="00BD6764">
        <w:rPr>
          <w:b/>
        </w:rPr>
        <w:t>42</w:t>
      </w:r>
      <w:r w:rsidRPr="00BD6764">
        <w:t xml:space="preserve"> (Web Server issue), W401-407, (2014).</w:t>
      </w:r>
    </w:p>
    <w:p w14:paraId="11E24F6C" w14:textId="69F9C501" w:rsidR="00BD6764" w:rsidRPr="00BD6764" w:rsidRDefault="00BD6764" w:rsidP="00BD6764">
      <w:pPr>
        <w:pStyle w:val="EndNoteBibliography"/>
        <w:ind w:left="720" w:hanging="720"/>
      </w:pPr>
      <w:r w:rsidRPr="00BD6764">
        <w:t>36</w:t>
      </w:r>
      <w:r w:rsidRPr="00BD6764">
        <w:tab/>
        <w:t xml:space="preserve">Heigwer, F., Kerr, G. &amp; Boutros, M. E-CRISP: fast CRISPR target site identification. </w:t>
      </w:r>
      <w:r w:rsidRPr="00BD6764">
        <w:rPr>
          <w:i/>
        </w:rPr>
        <w:t>Nat</w:t>
      </w:r>
      <w:r w:rsidR="0012554A">
        <w:rPr>
          <w:i/>
        </w:rPr>
        <w:t>ure</w:t>
      </w:r>
      <w:r w:rsidRPr="00BD6764">
        <w:rPr>
          <w:i/>
        </w:rPr>
        <w:t xml:space="preserve"> Methods.</w:t>
      </w:r>
      <w:r w:rsidRPr="00BD6764">
        <w:t xml:space="preserve"> </w:t>
      </w:r>
      <w:r w:rsidRPr="00BD6764">
        <w:rPr>
          <w:b/>
        </w:rPr>
        <w:t>11</w:t>
      </w:r>
      <w:r w:rsidRPr="00BD6764">
        <w:t xml:space="preserve"> (2), 122-123, (2014).</w:t>
      </w:r>
    </w:p>
    <w:p w14:paraId="4D6921F8" w14:textId="76099C3C" w:rsidR="00BD6764" w:rsidRPr="00BD6764" w:rsidRDefault="00BD6764" w:rsidP="00BD6764">
      <w:pPr>
        <w:pStyle w:val="EndNoteBibliography"/>
        <w:ind w:left="720" w:hanging="720"/>
      </w:pPr>
      <w:r w:rsidRPr="00BD6764">
        <w:t>37</w:t>
      </w:r>
      <w:r w:rsidRPr="00BD6764">
        <w:tab/>
        <w:t>Haeussler, M.</w:t>
      </w:r>
      <w:r w:rsidRPr="00BD6764">
        <w:rPr>
          <w:i/>
        </w:rPr>
        <w:t xml:space="preserve"> et al.</w:t>
      </w:r>
      <w:r w:rsidRPr="00BD6764">
        <w:t xml:space="preserve"> Evaluation of off-target and on-target scoring algorithms and integration into the guide RNA selection tool CRISPOR. </w:t>
      </w:r>
      <w:r w:rsidRPr="00BD6764">
        <w:rPr>
          <w:i/>
        </w:rPr>
        <w:t>Genome Biol</w:t>
      </w:r>
      <w:r w:rsidR="0012554A">
        <w:rPr>
          <w:i/>
        </w:rPr>
        <w:t>ogy</w:t>
      </w:r>
      <w:r w:rsidRPr="00BD6764">
        <w:rPr>
          <w:i/>
        </w:rPr>
        <w:t>.</w:t>
      </w:r>
      <w:r w:rsidRPr="00BD6764">
        <w:t xml:space="preserve"> </w:t>
      </w:r>
      <w:r w:rsidRPr="00BD6764">
        <w:rPr>
          <w:b/>
        </w:rPr>
        <w:t>17</w:t>
      </w:r>
      <w:r w:rsidRPr="00BD6764">
        <w:t xml:space="preserve"> (1), 148, (2016).</w:t>
      </w:r>
    </w:p>
    <w:p w14:paraId="3FCC0716" w14:textId="77777777" w:rsidR="00BD6764" w:rsidRPr="00BD6764" w:rsidRDefault="00BD6764" w:rsidP="00BD6764">
      <w:pPr>
        <w:pStyle w:val="EndNoteBibliography"/>
        <w:ind w:left="720" w:hanging="720"/>
      </w:pPr>
      <w:r w:rsidRPr="00BD6764">
        <w:t>38</w:t>
      </w:r>
      <w:r w:rsidRPr="00BD6764">
        <w:tab/>
        <w:t xml:space="preserve">Bae, S., Park, J. &amp; Kim, J. S. Cas-OFFinder: a fast and versatile algorithm that searches for potential off-target sites of Cas9 RNA-guided endonucleases. </w:t>
      </w:r>
      <w:r w:rsidRPr="00BD6764">
        <w:rPr>
          <w:i/>
        </w:rPr>
        <w:t>Bioinformatics.</w:t>
      </w:r>
      <w:r w:rsidRPr="00BD6764">
        <w:t xml:space="preserve"> </w:t>
      </w:r>
      <w:r w:rsidRPr="00BD6764">
        <w:rPr>
          <w:b/>
        </w:rPr>
        <w:t>30</w:t>
      </w:r>
      <w:r w:rsidRPr="00BD6764">
        <w:t xml:space="preserve"> (10), 1473-1475, (2014).</w:t>
      </w:r>
    </w:p>
    <w:p w14:paraId="55E7A9CB" w14:textId="6FABD6B7" w:rsidR="00BD6764" w:rsidRPr="00BD6764" w:rsidRDefault="00BD6764" w:rsidP="00BD6764">
      <w:pPr>
        <w:pStyle w:val="EndNoteBibliography"/>
        <w:ind w:left="720" w:hanging="720"/>
      </w:pPr>
      <w:r w:rsidRPr="00BD6764">
        <w:t>39</w:t>
      </w:r>
      <w:r w:rsidRPr="00BD6764">
        <w:tab/>
        <w:t xml:space="preserve">Richardson, C. D., Ray, G. J., DeWitt, M. A., Curie, G. L. &amp; Corn, J. E. Enhancing homology-directed genome editing by catalytically active and inactive CRISPR-Cas9 using </w:t>
      </w:r>
      <w:r w:rsidRPr="00BD6764">
        <w:lastRenderedPageBreak/>
        <w:t xml:space="preserve">asymmetric donor DNA. </w:t>
      </w:r>
      <w:r w:rsidRPr="00BD6764">
        <w:rPr>
          <w:i/>
        </w:rPr>
        <w:t>Nat</w:t>
      </w:r>
      <w:r w:rsidR="0012554A">
        <w:rPr>
          <w:i/>
        </w:rPr>
        <w:t>ure</w:t>
      </w:r>
      <w:r w:rsidRPr="00BD6764">
        <w:rPr>
          <w:i/>
        </w:rPr>
        <w:t xml:space="preserve"> Biotechnol</w:t>
      </w:r>
      <w:r w:rsidR="0012554A">
        <w:rPr>
          <w:i/>
        </w:rPr>
        <w:t>ogy</w:t>
      </w:r>
      <w:r w:rsidRPr="00BD6764">
        <w:rPr>
          <w:i/>
        </w:rPr>
        <w:t>.</w:t>
      </w:r>
      <w:r w:rsidRPr="00BD6764">
        <w:t xml:space="preserve"> </w:t>
      </w:r>
      <w:r w:rsidRPr="00BD6764">
        <w:rPr>
          <w:b/>
        </w:rPr>
        <w:t>34</w:t>
      </w:r>
      <w:r w:rsidRPr="00BD6764">
        <w:t xml:space="preserve"> (3), 339-344, (2016).</w:t>
      </w:r>
    </w:p>
    <w:p w14:paraId="6823C50C" w14:textId="71F788EC" w:rsidR="00BD6764" w:rsidRPr="00BD6764" w:rsidRDefault="00BD6764" w:rsidP="00BD6764">
      <w:pPr>
        <w:pStyle w:val="EndNoteBibliography"/>
        <w:ind w:left="720" w:hanging="720"/>
      </w:pPr>
      <w:r w:rsidRPr="00BD6764">
        <w:t>40</w:t>
      </w:r>
      <w:r w:rsidRPr="00BD6764">
        <w:tab/>
        <w:t xml:space="preserve">Richardson, C. D., Ray, G. J., Bray, N. L. &amp; Corn, J. E. Non-homologous DNA increases gene disruption efficiency by altering DNA repair outcomes. </w:t>
      </w:r>
      <w:r w:rsidRPr="00BD6764">
        <w:rPr>
          <w:i/>
        </w:rPr>
        <w:t>Nat</w:t>
      </w:r>
      <w:r w:rsidR="0012554A">
        <w:rPr>
          <w:i/>
        </w:rPr>
        <w:t>ure</w:t>
      </w:r>
      <w:r w:rsidRPr="00BD6764">
        <w:rPr>
          <w:i/>
        </w:rPr>
        <w:t xml:space="preserve"> Commun</w:t>
      </w:r>
      <w:r w:rsidR="0012554A">
        <w:rPr>
          <w:i/>
        </w:rPr>
        <w:t>ications</w:t>
      </w:r>
      <w:r w:rsidRPr="00BD6764">
        <w:rPr>
          <w:i/>
        </w:rPr>
        <w:t>.</w:t>
      </w:r>
      <w:r w:rsidRPr="00BD6764">
        <w:t xml:space="preserve"> </w:t>
      </w:r>
      <w:r w:rsidRPr="00BD6764">
        <w:rPr>
          <w:b/>
        </w:rPr>
        <w:t>7</w:t>
      </w:r>
      <w:r w:rsidRPr="00BD6764">
        <w:t xml:space="preserve"> 12463, (2016).</w:t>
      </w:r>
    </w:p>
    <w:p w14:paraId="4693CE8A" w14:textId="229CF1A3" w:rsidR="00BD6764" w:rsidRPr="00BD6764" w:rsidRDefault="00BD6764" w:rsidP="00BD6764">
      <w:pPr>
        <w:pStyle w:val="EndNoteBibliography"/>
        <w:ind w:left="720" w:hanging="720"/>
      </w:pPr>
      <w:r w:rsidRPr="00BD6764">
        <w:t>41</w:t>
      </w:r>
      <w:r w:rsidRPr="00BD6764">
        <w:tab/>
        <w:t>Gibson, D. G.</w:t>
      </w:r>
      <w:r w:rsidRPr="00BD6764">
        <w:rPr>
          <w:i/>
        </w:rPr>
        <w:t xml:space="preserve"> et al.</w:t>
      </w:r>
      <w:r w:rsidRPr="00BD6764">
        <w:t xml:space="preserve"> Enzymatic assembly of DNA molecules up to several hundred kilobases. </w:t>
      </w:r>
      <w:r w:rsidRPr="00BD6764">
        <w:rPr>
          <w:i/>
        </w:rPr>
        <w:t>Nat</w:t>
      </w:r>
      <w:r w:rsidR="0012554A">
        <w:rPr>
          <w:i/>
        </w:rPr>
        <w:t>ure</w:t>
      </w:r>
      <w:r w:rsidRPr="00BD6764">
        <w:rPr>
          <w:i/>
        </w:rPr>
        <w:t xml:space="preserve"> Methods.</w:t>
      </w:r>
      <w:r w:rsidRPr="00BD6764">
        <w:t xml:space="preserve"> </w:t>
      </w:r>
      <w:r w:rsidRPr="00BD6764">
        <w:rPr>
          <w:b/>
        </w:rPr>
        <w:t>6</w:t>
      </w:r>
      <w:r w:rsidRPr="00BD6764">
        <w:t xml:space="preserve"> (5), 343-345, (2009).</w:t>
      </w:r>
    </w:p>
    <w:p w14:paraId="48335B3A" w14:textId="0FA76D21" w:rsidR="00BD6764" w:rsidRPr="00BD6764" w:rsidRDefault="00BD6764" w:rsidP="00BD6764">
      <w:pPr>
        <w:pStyle w:val="EndNoteBibliography"/>
        <w:ind w:left="720" w:hanging="720"/>
      </w:pPr>
      <w:r w:rsidRPr="00BD6764">
        <w:t>42</w:t>
      </w:r>
      <w:r w:rsidRPr="00BD6764">
        <w:tab/>
        <w:t>Zhang, J. P.</w:t>
      </w:r>
      <w:r w:rsidRPr="00BD6764">
        <w:rPr>
          <w:i/>
        </w:rPr>
        <w:t xml:space="preserve"> et al.</w:t>
      </w:r>
      <w:r w:rsidRPr="00BD6764">
        <w:t xml:space="preserve"> Efficient precise knockin with a double cut HDR donor after CRISPR/Cas9-mediated double-stranded DNA cleavage. </w:t>
      </w:r>
      <w:r w:rsidRPr="00BD6764">
        <w:rPr>
          <w:i/>
        </w:rPr>
        <w:t>Genome Biol</w:t>
      </w:r>
      <w:r w:rsidR="0012554A">
        <w:rPr>
          <w:i/>
        </w:rPr>
        <w:t>ogy</w:t>
      </w:r>
      <w:r w:rsidRPr="00BD6764">
        <w:rPr>
          <w:i/>
        </w:rPr>
        <w:t>.</w:t>
      </w:r>
      <w:r w:rsidRPr="00BD6764">
        <w:t xml:space="preserve"> </w:t>
      </w:r>
      <w:r w:rsidRPr="00BD6764">
        <w:rPr>
          <w:b/>
        </w:rPr>
        <w:t>18</w:t>
      </w:r>
      <w:r w:rsidRPr="00BD6764">
        <w:t xml:space="preserve"> (1), 35, (2017).</w:t>
      </w:r>
    </w:p>
    <w:p w14:paraId="223D059F" w14:textId="3AAF38BD" w:rsidR="00BD6764" w:rsidRPr="00BD6764" w:rsidRDefault="00BD6764" w:rsidP="00BD6764">
      <w:pPr>
        <w:pStyle w:val="EndNoteBibliography"/>
        <w:ind w:left="720" w:hanging="720"/>
      </w:pPr>
      <w:r w:rsidRPr="00BD6764">
        <w:t>43</w:t>
      </w:r>
      <w:r w:rsidRPr="00BD6764">
        <w:tab/>
        <w:t>Ran, F. A.</w:t>
      </w:r>
      <w:r w:rsidRPr="00BD6764">
        <w:rPr>
          <w:i/>
        </w:rPr>
        <w:t xml:space="preserve"> et al.</w:t>
      </w:r>
      <w:r w:rsidRPr="00BD6764">
        <w:t xml:space="preserve"> Genome engineering using the CRISPR-Cas9 system. </w:t>
      </w:r>
      <w:r w:rsidRPr="00BD6764">
        <w:rPr>
          <w:i/>
        </w:rPr>
        <w:t>Nat</w:t>
      </w:r>
      <w:r w:rsidR="0012554A">
        <w:rPr>
          <w:i/>
        </w:rPr>
        <w:t>ure</w:t>
      </w:r>
      <w:r w:rsidRPr="00BD6764">
        <w:rPr>
          <w:i/>
        </w:rPr>
        <w:t xml:space="preserve"> Protoc</w:t>
      </w:r>
      <w:r w:rsidR="0012554A">
        <w:rPr>
          <w:i/>
        </w:rPr>
        <w:t>ols</w:t>
      </w:r>
      <w:r w:rsidRPr="00BD6764">
        <w:rPr>
          <w:i/>
        </w:rPr>
        <w:t>.</w:t>
      </w:r>
      <w:r w:rsidRPr="00BD6764">
        <w:t xml:space="preserve"> </w:t>
      </w:r>
      <w:r w:rsidRPr="00BD6764">
        <w:rPr>
          <w:b/>
        </w:rPr>
        <w:t>8</w:t>
      </w:r>
      <w:r w:rsidRPr="00BD6764">
        <w:t xml:space="preserve"> (11), 2281-2308, (2013).</w:t>
      </w:r>
    </w:p>
    <w:p w14:paraId="577009E1" w14:textId="6C20BED9" w:rsidR="00BD6764" w:rsidRPr="00BD6764" w:rsidRDefault="00BD6764" w:rsidP="00BD6764">
      <w:pPr>
        <w:pStyle w:val="EndNoteBibliography"/>
        <w:ind w:left="720" w:hanging="720"/>
      </w:pPr>
      <w:r w:rsidRPr="00BD6764">
        <w:t>44</w:t>
      </w:r>
      <w:r w:rsidRPr="00BD6764">
        <w:tab/>
        <w:t>Shmakov, S.</w:t>
      </w:r>
      <w:r w:rsidRPr="00BD6764">
        <w:rPr>
          <w:i/>
        </w:rPr>
        <w:t xml:space="preserve"> et al.</w:t>
      </w:r>
      <w:r w:rsidRPr="00BD6764">
        <w:t xml:space="preserve"> Diversity and evolution of class 2 CRISPR-Cas systems. </w:t>
      </w:r>
      <w:r w:rsidRPr="00BD6764">
        <w:rPr>
          <w:i/>
        </w:rPr>
        <w:t>Nat</w:t>
      </w:r>
      <w:r w:rsidR="0012554A">
        <w:rPr>
          <w:i/>
        </w:rPr>
        <w:t>ure</w:t>
      </w:r>
      <w:r w:rsidRPr="00BD6764">
        <w:rPr>
          <w:i/>
        </w:rPr>
        <w:t xml:space="preserve"> Rev</w:t>
      </w:r>
      <w:r w:rsidR="0012554A">
        <w:rPr>
          <w:i/>
        </w:rPr>
        <w:t>iews</w:t>
      </w:r>
      <w:r w:rsidRPr="00BD6764">
        <w:rPr>
          <w:i/>
        </w:rPr>
        <w:t xml:space="preserve"> Microbiol</w:t>
      </w:r>
      <w:r w:rsidR="0012554A">
        <w:rPr>
          <w:i/>
        </w:rPr>
        <w:t>ogy</w:t>
      </w:r>
      <w:r w:rsidRPr="00BD6764">
        <w:rPr>
          <w:i/>
        </w:rPr>
        <w:t>.</w:t>
      </w:r>
      <w:r w:rsidRPr="00BD6764">
        <w:t xml:space="preserve"> </w:t>
      </w:r>
      <w:r w:rsidRPr="00BD6764">
        <w:rPr>
          <w:b/>
        </w:rPr>
        <w:t>15</w:t>
      </w:r>
      <w:r w:rsidRPr="00BD6764">
        <w:t xml:space="preserve"> (3), 169-182, (2017).</w:t>
      </w:r>
    </w:p>
    <w:p w14:paraId="790A5F1E" w14:textId="39DBF117" w:rsidR="00BD6764" w:rsidRPr="00BD6764" w:rsidRDefault="00BD6764" w:rsidP="00BD6764">
      <w:pPr>
        <w:pStyle w:val="EndNoteBibliography"/>
        <w:ind w:left="720" w:hanging="720"/>
      </w:pPr>
      <w:r w:rsidRPr="00BD6764">
        <w:t>45</w:t>
      </w:r>
      <w:r w:rsidRPr="00BD6764">
        <w:tab/>
        <w:t>Moreno-Mateos, M. A.</w:t>
      </w:r>
      <w:r w:rsidRPr="00BD6764">
        <w:rPr>
          <w:i/>
        </w:rPr>
        <w:t xml:space="preserve"> et al.</w:t>
      </w:r>
      <w:r w:rsidRPr="00BD6764">
        <w:t xml:space="preserve"> CRISPR-Cpf1 mediates efficient homology-directed repair and temperature-controlled genome editing. </w:t>
      </w:r>
      <w:r w:rsidRPr="00BD6764">
        <w:rPr>
          <w:i/>
        </w:rPr>
        <w:t>Nat</w:t>
      </w:r>
      <w:r w:rsidR="0012554A">
        <w:rPr>
          <w:i/>
        </w:rPr>
        <w:t>ure</w:t>
      </w:r>
      <w:r w:rsidRPr="00BD6764">
        <w:rPr>
          <w:i/>
        </w:rPr>
        <w:t xml:space="preserve"> Commun</w:t>
      </w:r>
      <w:r w:rsidR="0012554A">
        <w:rPr>
          <w:i/>
        </w:rPr>
        <w:t>ications</w:t>
      </w:r>
      <w:r w:rsidRPr="00BD6764">
        <w:rPr>
          <w:i/>
        </w:rPr>
        <w:t>.</w:t>
      </w:r>
      <w:r w:rsidRPr="00BD6764">
        <w:t xml:space="preserve"> </w:t>
      </w:r>
      <w:r w:rsidRPr="00BD6764">
        <w:rPr>
          <w:b/>
        </w:rPr>
        <w:t>8</w:t>
      </w:r>
      <w:r w:rsidRPr="00BD6764">
        <w:t xml:space="preserve"> (1), 2024, (2017).</w:t>
      </w:r>
    </w:p>
    <w:p w14:paraId="6DBD00E5" w14:textId="77777777" w:rsidR="00BD6764" w:rsidRPr="00BD6764" w:rsidRDefault="00BD6764" w:rsidP="00BD6764">
      <w:pPr>
        <w:pStyle w:val="EndNoteBibliography"/>
        <w:ind w:left="720" w:hanging="720"/>
      </w:pPr>
      <w:r w:rsidRPr="00BD6764">
        <w:t>46</w:t>
      </w:r>
      <w:r w:rsidRPr="00BD6764">
        <w:tab/>
        <w:t xml:space="preserve">Lin, S., Staahl, B. T., Alla, R. K. &amp; Doudna, J. A. Enhanced homology-directed human genome engineering by controlled timing of CRISPR/Cas9 delivery. </w:t>
      </w:r>
      <w:r w:rsidRPr="00BD6764">
        <w:rPr>
          <w:i/>
        </w:rPr>
        <w:t>Elife.</w:t>
      </w:r>
      <w:r w:rsidRPr="00BD6764">
        <w:t xml:space="preserve"> </w:t>
      </w:r>
      <w:r w:rsidRPr="00BD6764">
        <w:rPr>
          <w:b/>
        </w:rPr>
        <w:t>3</w:t>
      </w:r>
      <w:r w:rsidRPr="00BD6764">
        <w:t xml:space="preserve"> e04766, (2014).</w:t>
      </w:r>
    </w:p>
    <w:p w14:paraId="40951244" w14:textId="5DEE6C8F" w:rsidR="00BD6764" w:rsidRPr="00BD6764" w:rsidRDefault="00BD6764" w:rsidP="00BD6764">
      <w:pPr>
        <w:pStyle w:val="EndNoteBibliography"/>
        <w:ind w:left="720" w:hanging="720"/>
      </w:pPr>
      <w:r w:rsidRPr="00BD6764">
        <w:t>47</w:t>
      </w:r>
      <w:r w:rsidRPr="00BD6764">
        <w:tab/>
        <w:t>Yang, L.</w:t>
      </w:r>
      <w:r w:rsidRPr="00BD6764">
        <w:rPr>
          <w:i/>
        </w:rPr>
        <w:t xml:space="preserve"> et al.</w:t>
      </w:r>
      <w:r w:rsidRPr="00BD6764">
        <w:t xml:space="preserve"> Optimization of scarless human stem cell genome editing. </w:t>
      </w:r>
      <w:r w:rsidRPr="00BD6764">
        <w:rPr>
          <w:i/>
        </w:rPr>
        <w:t>Nucleic Acids Res</w:t>
      </w:r>
      <w:r w:rsidR="0012554A">
        <w:rPr>
          <w:i/>
        </w:rPr>
        <w:t>earch</w:t>
      </w:r>
      <w:r w:rsidRPr="00BD6764">
        <w:rPr>
          <w:i/>
        </w:rPr>
        <w:t>.</w:t>
      </w:r>
      <w:r w:rsidRPr="00BD6764">
        <w:t xml:space="preserve"> </w:t>
      </w:r>
      <w:r w:rsidRPr="00BD6764">
        <w:rPr>
          <w:b/>
        </w:rPr>
        <w:t>41</w:t>
      </w:r>
      <w:r w:rsidRPr="00BD6764">
        <w:t xml:space="preserve"> (19), 9049-9061, (2013).</w:t>
      </w:r>
    </w:p>
    <w:p w14:paraId="0CD906A0" w14:textId="6E22EF4D" w:rsidR="00BD6764" w:rsidRPr="00BD6764" w:rsidRDefault="00BD6764" w:rsidP="00BD6764">
      <w:pPr>
        <w:pStyle w:val="EndNoteBibliography"/>
        <w:ind w:left="720" w:hanging="720"/>
      </w:pPr>
      <w:r w:rsidRPr="00BD6764">
        <w:t>48</w:t>
      </w:r>
      <w:r w:rsidRPr="00BD6764">
        <w:tab/>
        <w:t>Watanabe, K.</w:t>
      </w:r>
      <w:r w:rsidRPr="00BD6764">
        <w:rPr>
          <w:i/>
        </w:rPr>
        <w:t xml:space="preserve"> et al.</w:t>
      </w:r>
      <w:r w:rsidRPr="00BD6764">
        <w:t xml:space="preserve"> A ROCK inhibitor permits survival of dissociated human embryonic stem cells. </w:t>
      </w:r>
      <w:r w:rsidRPr="00BD6764">
        <w:rPr>
          <w:i/>
        </w:rPr>
        <w:t>Nat</w:t>
      </w:r>
      <w:r w:rsidR="0012554A">
        <w:rPr>
          <w:i/>
        </w:rPr>
        <w:t>ure</w:t>
      </w:r>
      <w:r w:rsidRPr="00BD6764">
        <w:rPr>
          <w:i/>
        </w:rPr>
        <w:t xml:space="preserve"> Biotechnol</w:t>
      </w:r>
      <w:r w:rsidR="0012554A">
        <w:rPr>
          <w:i/>
        </w:rPr>
        <w:t>ogy</w:t>
      </w:r>
      <w:r w:rsidRPr="00BD6764">
        <w:rPr>
          <w:i/>
        </w:rPr>
        <w:t>.</w:t>
      </w:r>
      <w:r w:rsidRPr="00BD6764">
        <w:t xml:space="preserve"> </w:t>
      </w:r>
      <w:r w:rsidRPr="00BD6764">
        <w:rPr>
          <w:b/>
        </w:rPr>
        <w:t>25</w:t>
      </w:r>
      <w:r w:rsidRPr="00BD6764">
        <w:t xml:space="preserve"> (6), 681-686, (2007).</w:t>
      </w:r>
    </w:p>
    <w:p w14:paraId="07DCF19F" w14:textId="18CA3E7F" w:rsidR="009F659A" w:rsidRPr="00A366ED" w:rsidRDefault="003A08D0" w:rsidP="00A366ED">
      <w:pPr>
        <w:widowControl/>
        <w:rPr>
          <w:color w:val="808080" w:themeColor="background1" w:themeShade="80"/>
        </w:rPr>
      </w:pPr>
      <w:r w:rsidRPr="00A366ED">
        <w:rPr>
          <w:color w:val="808080" w:themeColor="background1" w:themeShade="80"/>
        </w:rPr>
        <w:fldChar w:fldCharType="end"/>
      </w:r>
    </w:p>
    <w:sectPr w:rsidR="009F659A" w:rsidRPr="00A366ED" w:rsidSect="00A366ED">
      <w:headerReference w:type="default" r:id="rId17"/>
      <w:footerReference w:type="first" r:id="rId18"/>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103FD6" w14:textId="77777777" w:rsidR="00CD528B" w:rsidRDefault="00CD528B" w:rsidP="00621C4E">
      <w:r>
        <w:separator/>
      </w:r>
    </w:p>
  </w:endnote>
  <w:endnote w:type="continuationSeparator" w:id="0">
    <w:p w14:paraId="4C042685" w14:textId="77777777" w:rsidR="00CD528B" w:rsidRDefault="00CD528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04EC2" w:rsidRDefault="00904EC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6A6BC" w14:textId="77777777" w:rsidR="00CD528B" w:rsidRDefault="00CD528B" w:rsidP="00621C4E">
      <w:r>
        <w:separator/>
      </w:r>
    </w:p>
  </w:footnote>
  <w:footnote w:type="continuationSeparator" w:id="0">
    <w:p w14:paraId="2E1DB9B1" w14:textId="77777777" w:rsidR="00CD528B" w:rsidRDefault="00CD528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04EC2" w:rsidRPr="006F06E4" w:rsidRDefault="00904EC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53F17"/>
    <w:multiLevelType w:val="multilevel"/>
    <w:tmpl w:val="533477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506C5A"/>
    <w:multiLevelType w:val="multilevel"/>
    <w:tmpl w:val="31F4B9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7"/>
  </w:num>
  <w:num w:numId="11">
    <w:abstractNumId w:val="21"/>
  </w:num>
  <w:num w:numId="12">
    <w:abstractNumId w:val="1"/>
  </w:num>
  <w:num w:numId="13">
    <w:abstractNumId w:val="19"/>
  </w:num>
  <w:num w:numId="14">
    <w:abstractNumId w:val="25"/>
  </w:num>
  <w:num w:numId="15">
    <w:abstractNumId w:val="11"/>
  </w:num>
  <w:num w:numId="16">
    <w:abstractNumId w:val="7"/>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6"/>
  </w:num>
  <w:num w:numId="25">
    <w:abstractNumId w:val="6"/>
  </w:num>
  <w:num w:numId="26">
    <w:abstractNumId w:val="4"/>
  </w:num>
  <w:num w:numId="27">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e0dx0fjxsts4etttgp29eu5pwwvda0ewzw&quot;&gt;CRISPR&lt;record-ids&gt;&lt;item&gt;1&lt;/item&gt;&lt;item&gt;6&lt;/item&gt;&lt;item&gt;9&lt;/item&gt;&lt;item&gt;12&lt;/item&gt;&lt;item&gt;15&lt;/item&gt;&lt;item&gt;21&lt;/item&gt;&lt;item&gt;59&lt;/item&gt;&lt;item&gt;72&lt;/item&gt;&lt;item&gt;75&lt;/item&gt;&lt;item&gt;82&lt;/item&gt;&lt;item&gt;84&lt;/item&gt;&lt;item&gt;94&lt;/item&gt;&lt;item&gt;110&lt;/item&gt;&lt;item&gt;146&lt;/item&gt;&lt;item&gt;147&lt;/item&gt;&lt;item&gt;148&lt;/item&gt;&lt;item&gt;149&lt;/item&gt;&lt;item&gt;152&lt;/item&gt;&lt;item&gt;153&lt;/item&gt;&lt;item&gt;154&lt;/item&gt;&lt;item&gt;155&lt;/item&gt;&lt;item&gt;156&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record-ids&gt;&lt;/item&gt;&lt;/Libraries&gt;"/>
  </w:docVars>
  <w:rsids>
    <w:rsidRoot w:val="00EE705F"/>
    <w:rsid w:val="00001169"/>
    <w:rsid w:val="00001806"/>
    <w:rsid w:val="00005815"/>
    <w:rsid w:val="00005DCB"/>
    <w:rsid w:val="00006F26"/>
    <w:rsid w:val="00007DBC"/>
    <w:rsid w:val="00007EA1"/>
    <w:rsid w:val="000100F0"/>
    <w:rsid w:val="000124E9"/>
    <w:rsid w:val="000129B2"/>
    <w:rsid w:val="00012FF9"/>
    <w:rsid w:val="0001389C"/>
    <w:rsid w:val="000141DE"/>
    <w:rsid w:val="00014314"/>
    <w:rsid w:val="00014FDA"/>
    <w:rsid w:val="00016CB5"/>
    <w:rsid w:val="00021434"/>
    <w:rsid w:val="00021774"/>
    <w:rsid w:val="00021DF3"/>
    <w:rsid w:val="00023869"/>
    <w:rsid w:val="00023CAB"/>
    <w:rsid w:val="00024598"/>
    <w:rsid w:val="00024FC9"/>
    <w:rsid w:val="0002663E"/>
    <w:rsid w:val="000279B0"/>
    <w:rsid w:val="00032769"/>
    <w:rsid w:val="0003311E"/>
    <w:rsid w:val="000338E8"/>
    <w:rsid w:val="00035C0A"/>
    <w:rsid w:val="00037B58"/>
    <w:rsid w:val="00043313"/>
    <w:rsid w:val="000458F8"/>
    <w:rsid w:val="000464A6"/>
    <w:rsid w:val="00050FB4"/>
    <w:rsid w:val="00051B73"/>
    <w:rsid w:val="00055229"/>
    <w:rsid w:val="00055245"/>
    <w:rsid w:val="000579A1"/>
    <w:rsid w:val="00060ABE"/>
    <w:rsid w:val="00061A50"/>
    <w:rsid w:val="00062A18"/>
    <w:rsid w:val="0006361B"/>
    <w:rsid w:val="00063EA2"/>
    <w:rsid w:val="00064104"/>
    <w:rsid w:val="000652E3"/>
    <w:rsid w:val="00065AAA"/>
    <w:rsid w:val="00065CD1"/>
    <w:rsid w:val="00066025"/>
    <w:rsid w:val="00067A8F"/>
    <w:rsid w:val="000701D1"/>
    <w:rsid w:val="0007222C"/>
    <w:rsid w:val="000762C0"/>
    <w:rsid w:val="000804FE"/>
    <w:rsid w:val="00080A20"/>
    <w:rsid w:val="00081CCE"/>
    <w:rsid w:val="00082796"/>
    <w:rsid w:val="00082DF4"/>
    <w:rsid w:val="000837EC"/>
    <w:rsid w:val="00084175"/>
    <w:rsid w:val="00084791"/>
    <w:rsid w:val="00086FF5"/>
    <w:rsid w:val="00087C0A"/>
    <w:rsid w:val="00093BC4"/>
    <w:rsid w:val="000943E6"/>
    <w:rsid w:val="000974AC"/>
    <w:rsid w:val="00097929"/>
    <w:rsid w:val="000A1D03"/>
    <w:rsid w:val="000A1E80"/>
    <w:rsid w:val="000A3004"/>
    <w:rsid w:val="000A3B70"/>
    <w:rsid w:val="000A3D9A"/>
    <w:rsid w:val="000A5153"/>
    <w:rsid w:val="000B10AE"/>
    <w:rsid w:val="000B30BF"/>
    <w:rsid w:val="000B3FEA"/>
    <w:rsid w:val="000B566B"/>
    <w:rsid w:val="000B662E"/>
    <w:rsid w:val="000B7294"/>
    <w:rsid w:val="000B75D0"/>
    <w:rsid w:val="000B786C"/>
    <w:rsid w:val="000C1CF8"/>
    <w:rsid w:val="000C44B3"/>
    <w:rsid w:val="000C49CF"/>
    <w:rsid w:val="000C52E9"/>
    <w:rsid w:val="000C5CDC"/>
    <w:rsid w:val="000C65DC"/>
    <w:rsid w:val="000C66F3"/>
    <w:rsid w:val="000C6900"/>
    <w:rsid w:val="000C776F"/>
    <w:rsid w:val="000D1988"/>
    <w:rsid w:val="000D2DF1"/>
    <w:rsid w:val="000D31E8"/>
    <w:rsid w:val="000D76E4"/>
    <w:rsid w:val="000E3816"/>
    <w:rsid w:val="000E4F77"/>
    <w:rsid w:val="000E56DD"/>
    <w:rsid w:val="000E61E7"/>
    <w:rsid w:val="000E7DBE"/>
    <w:rsid w:val="000F1EF5"/>
    <w:rsid w:val="000F265C"/>
    <w:rsid w:val="000F2B2C"/>
    <w:rsid w:val="000F3AFA"/>
    <w:rsid w:val="000F5712"/>
    <w:rsid w:val="000F6611"/>
    <w:rsid w:val="000F7B79"/>
    <w:rsid w:val="000F7BB6"/>
    <w:rsid w:val="000F7E22"/>
    <w:rsid w:val="00100BC6"/>
    <w:rsid w:val="001104F3"/>
    <w:rsid w:val="0011133F"/>
    <w:rsid w:val="0011234D"/>
    <w:rsid w:val="00112A62"/>
    <w:rsid w:val="00112EEB"/>
    <w:rsid w:val="00116A89"/>
    <w:rsid w:val="001173FF"/>
    <w:rsid w:val="00120B7A"/>
    <w:rsid w:val="00120BF5"/>
    <w:rsid w:val="001220FE"/>
    <w:rsid w:val="00123A34"/>
    <w:rsid w:val="001241B8"/>
    <w:rsid w:val="00124F45"/>
    <w:rsid w:val="0012554A"/>
    <w:rsid w:val="0012563A"/>
    <w:rsid w:val="001264DE"/>
    <w:rsid w:val="00130B3E"/>
    <w:rsid w:val="001313A7"/>
    <w:rsid w:val="0013276F"/>
    <w:rsid w:val="00133253"/>
    <w:rsid w:val="00134E4A"/>
    <w:rsid w:val="00134F49"/>
    <w:rsid w:val="0013621E"/>
    <w:rsid w:val="0013642E"/>
    <w:rsid w:val="0014089E"/>
    <w:rsid w:val="00141E9C"/>
    <w:rsid w:val="00142EFE"/>
    <w:rsid w:val="001465C3"/>
    <w:rsid w:val="00146FB6"/>
    <w:rsid w:val="00150EDA"/>
    <w:rsid w:val="00152681"/>
    <w:rsid w:val="00152A23"/>
    <w:rsid w:val="0015425D"/>
    <w:rsid w:val="00154DEA"/>
    <w:rsid w:val="0015772F"/>
    <w:rsid w:val="00161DE6"/>
    <w:rsid w:val="00162CB7"/>
    <w:rsid w:val="001633C9"/>
    <w:rsid w:val="00170428"/>
    <w:rsid w:val="00171E5B"/>
    <w:rsid w:val="00171F94"/>
    <w:rsid w:val="0017230B"/>
    <w:rsid w:val="00173564"/>
    <w:rsid w:val="00174A18"/>
    <w:rsid w:val="00175D4E"/>
    <w:rsid w:val="0017668A"/>
    <w:rsid w:val="001766FE"/>
    <w:rsid w:val="00176A8B"/>
    <w:rsid w:val="001771E7"/>
    <w:rsid w:val="001812C9"/>
    <w:rsid w:val="00186586"/>
    <w:rsid w:val="00186924"/>
    <w:rsid w:val="001911FF"/>
    <w:rsid w:val="00191A2E"/>
    <w:rsid w:val="00192006"/>
    <w:rsid w:val="00193180"/>
    <w:rsid w:val="00196792"/>
    <w:rsid w:val="001A1F47"/>
    <w:rsid w:val="001A2030"/>
    <w:rsid w:val="001A2568"/>
    <w:rsid w:val="001A280F"/>
    <w:rsid w:val="001A7DB6"/>
    <w:rsid w:val="001B0128"/>
    <w:rsid w:val="001B1519"/>
    <w:rsid w:val="001B17BD"/>
    <w:rsid w:val="001B2E2D"/>
    <w:rsid w:val="001B43D9"/>
    <w:rsid w:val="001B48DE"/>
    <w:rsid w:val="001B5CD2"/>
    <w:rsid w:val="001C0408"/>
    <w:rsid w:val="001C0BEE"/>
    <w:rsid w:val="001C1E49"/>
    <w:rsid w:val="001C2411"/>
    <w:rsid w:val="001C27C1"/>
    <w:rsid w:val="001C2A98"/>
    <w:rsid w:val="001C5122"/>
    <w:rsid w:val="001D3D7D"/>
    <w:rsid w:val="001D3FFF"/>
    <w:rsid w:val="001D4AD9"/>
    <w:rsid w:val="001D4B27"/>
    <w:rsid w:val="001D625F"/>
    <w:rsid w:val="001D68A4"/>
    <w:rsid w:val="001D7576"/>
    <w:rsid w:val="001D7C13"/>
    <w:rsid w:val="001E0E3F"/>
    <w:rsid w:val="001E14A0"/>
    <w:rsid w:val="001E5171"/>
    <w:rsid w:val="001E59E4"/>
    <w:rsid w:val="001E7376"/>
    <w:rsid w:val="001F0FF9"/>
    <w:rsid w:val="001F225C"/>
    <w:rsid w:val="001F7AFC"/>
    <w:rsid w:val="0020056C"/>
    <w:rsid w:val="00201007"/>
    <w:rsid w:val="00201B5C"/>
    <w:rsid w:val="00201CFA"/>
    <w:rsid w:val="0020220D"/>
    <w:rsid w:val="00202448"/>
    <w:rsid w:val="00202D15"/>
    <w:rsid w:val="00204E47"/>
    <w:rsid w:val="00205B3F"/>
    <w:rsid w:val="00212EAE"/>
    <w:rsid w:val="0021428D"/>
    <w:rsid w:val="00214BEE"/>
    <w:rsid w:val="00214FC0"/>
    <w:rsid w:val="00215278"/>
    <w:rsid w:val="002173CB"/>
    <w:rsid w:val="00217ED8"/>
    <w:rsid w:val="002205B8"/>
    <w:rsid w:val="00225084"/>
    <w:rsid w:val="00225720"/>
    <w:rsid w:val="002259E5"/>
    <w:rsid w:val="00226140"/>
    <w:rsid w:val="002274F3"/>
    <w:rsid w:val="0023094C"/>
    <w:rsid w:val="002322D0"/>
    <w:rsid w:val="00234BE3"/>
    <w:rsid w:val="00235A90"/>
    <w:rsid w:val="002362C4"/>
    <w:rsid w:val="002363E5"/>
    <w:rsid w:val="002364A3"/>
    <w:rsid w:val="00240760"/>
    <w:rsid w:val="00241E48"/>
    <w:rsid w:val="0024200D"/>
    <w:rsid w:val="0024214E"/>
    <w:rsid w:val="00242623"/>
    <w:rsid w:val="00245386"/>
    <w:rsid w:val="002501E9"/>
    <w:rsid w:val="00250387"/>
    <w:rsid w:val="00250558"/>
    <w:rsid w:val="00251533"/>
    <w:rsid w:val="0025174E"/>
    <w:rsid w:val="002552A8"/>
    <w:rsid w:val="002605D1"/>
    <w:rsid w:val="00260652"/>
    <w:rsid w:val="00260F8D"/>
    <w:rsid w:val="002611FC"/>
    <w:rsid w:val="00261DAC"/>
    <w:rsid w:val="00261F25"/>
    <w:rsid w:val="002648A9"/>
    <w:rsid w:val="00264C1F"/>
    <w:rsid w:val="0026536F"/>
    <w:rsid w:val="0026553C"/>
    <w:rsid w:val="00267DD5"/>
    <w:rsid w:val="00270B41"/>
    <w:rsid w:val="0027235D"/>
    <w:rsid w:val="002726F8"/>
    <w:rsid w:val="00274A0A"/>
    <w:rsid w:val="00277593"/>
    <w:rsid w:val="00277744"/>
    <w:rsid w:val="00280909"/>
    <w:rsid w:val="00280918"/>
    <w:rsid w:val="00282AF6"/>
    <w:rsid w:val="00283FB5"/>
    <w:rsid w:val="0028596A"/>
    <w:rsid w:val="00287085"/>
    <w:rsid w:val="00287AA0"/>
    <w:rsid w:val="00290AF9"/>
    <w:rsid w:val="00290B4B"/>
    <w:rsid w:val="002913CA"/>
    <w:rsid w:val="00291C42"/>
    <w:rsid w:val="0029400E"/>
    <w:rsid w:val="002967CF"/>
    <w:rsid w:val="00296C78"/>
    <w:rsid w:val="00297788"/>
    <w:rsid w:val="002A3285"/>
    <w:rsid w:val="002A484B"/>
    <w:rsid w:val="002A64A6"/>
    <w:rsid w:val="002A695B"/>
    <w:rsid w:val="002B0046"/>
    <w:rsid w:val="002B3301"/>
    <w:rsid w:val="002B70DB"/>
    <w:rsid w:val="002B7822"/>
    <w:rsid w:val="002B7FF8"/>
    <w:rsid w:val="002C3170"/>
    <w:rsid w:val="002C47D4"/>
    <w:rsid w:val="002D0F38"/>
    <w:rsid w:val="002D5AD1"/>
    <w:rsid w:val="002D77E3"/>
    <w:rsid w:val="002E39B3"/>
    <w:rsid w:val="002E3EE3"/>
    <w:rsid w:val="002E6E7D"/>
    <w:rsid w:val="002E70D5"/>
    <w:rsid w:val="002F2859"/>
    <w:rsid w:val="002F4235"/>
    <w:rsid w:val="002F6E3C"/>
    <w:rsid w:val="002F7DF7"/>
    <w:rsid w:val="0030116B"/>
    <w:rsid w:val="0030117D"/>
    <w:rsid w:val="0030178F"/>
    <w:rsid w:val="00301F30"/>
    <w:rsid w:val="003038FD"/>
    <w:rsid w:val="00303AFF"/>
    <w:rsid w:val="00303C87"/>
    <w:rsid w:val="00307B6F"/>
    <w:rsid w:val="003108E5"/>
    <w:rsid w:val="003120CB"/>
    <w:rsid w:val="00314BDC"/>
    <w:rsid w:val="00315FF6"/>
    <w:rsid w:val="00317076"/>
    <w:rsid w:val="003170A4"/>
    <w:rsid w:val="00317551"/>
    <w:rsid w:val="00320153"/>
    <w:rsid w:val="00320367"/>
    <w:rsid w:val="00320747"/>
    <w:rsid w:val="00322871"/>
    <w:rsid w:val="003243F5"/>
    <w:rsid w:val="00326BC5"/>
    <w:rsid w:val="00326FB3"/>
    <w:rsid w:val="003279D9"/>
    <w:rsid w:val="003316D4"/>
    <w:rsid w:val="00331F0F"/>
    <w:rsid w:val="003327CC"/>
    <w:rsid w:val="00333822"/>
    <w:rsid w:val="00335FCD"/>
    <w:rsid w:val="0033662C"/>
    <w:rsid w:val="00336715"/>
    <w:rsid w:val="00336E58"/>
    <w:rsid w:val="00336EA3"/>
    <w:rsid w:val="00337344"/>
    <w:rsid w:val="00337936"/>
    <w:rsid w:val="003401EC"/>
    <w:rsid w:val="00340DFD"/>
    <w:rsid w:val="003430FC"/>
    <w:rsid w:val="00344325"/>
    <w:rsid w:val="00344954"/>
    <w:rsid w:val="00346285"/>
    <w:rsid w:val="00346FD8"/>
    <w:rsid w:val="003506DF"/>
    <w:rsid w:val="003507AA"/>
    <w:rsid w:val="00350CD7"/>
    <w:rsid w:val="00353D7D"/>
    <w:rsid w:val="00354440"/>
    <w:rsid w:val="003553CC"/>
    <w:rsid w:val="00356049"/>
    <w:rsid w:val="00356489"/>
    <w:rsid w:val="00356549"/>
    <w:rsid w:val="00360C17"/>
    <w:rsid w:val="003617DC"/>
    <w:rsid w:val="003621C6"/>
    <w:rsid w:val="003622B8"/>
    <w:rsid w:val="00363723"/>
    <w:rsid w:val="00364026"/>
    <w:rsid w:val="00366B76"/>
    <w:rsid w:val="0037112F"/>
    <w:rsid w:val="00372117"/>
    <w:rsid w:val="00373051"/>
    <w:rsid w:val="0037398B"/>
    <w:rsid w:val="00373B8F"/>
    <w:rsid w:val="00376C16"/>
    <w:rsid w:val="00376D95"/>
    <w:rsid w:val="003772D9"/>
    <w:rsid w:val="00377FBB"/>
    <w:rsid w:val="00380DF9"/>
    <w:rsid w:val="00383013"/>
    <w:rsid w:val="00384A45"/>
    <w:rsid w:val="00384B2A"/>
    <w:rsid w:val="00385140"/>
    <w:rsid w:val="00392350"/>
    <w:rsid w:val="0039555D"/>
    <w:rsid w:val="00396035"/>
    <w:rsid w:val="003971F7"/>
    <w:rsid w:val="003A08D0"/>
    <w:rsid w:val="003A16FC"/>
    <w:rsid w:val="003A4826"/>
    <w:rsid w:val="003A4FCD"/>
    <w:rsid w:val="003B04F1"/>
    <w:rsid w:val="003B0944"/>
    <w:rsid w:val="003B1593"/>
    <w:rsid w:val="003B4381"/>
    <w:rsid w:val="003C1043"/>
    <w:rsid w:val="003C1A30"/>
    <w:rsid w:val="003C1D42"/>
    <w:rsid w:val="003C6779"/>
    <w:rsid w:val="003D2998"/>
    <w:rsid w:val="003D2F0A"/>
    <w:rsid w:val="003D3891"/>
    <w:rsid w:val="003D5594"/>
    <w:rsid w:val="003D5D84"/>
    <w:rsid w:val="003D7A06"/>
    <w:rsid w:val="003E0F4F"/>
    <w:rsid w:val="003E16A4"/>
    <w:rsid w:val="003E18AC"/>
    <w:rsid w:val="003E210B"/>
    <w:rsid w:val="003E26F6"/>
    <w:rsid w:val="003E2A12"/>
    <w:rsid w:val="003E2F0B"/>
    <w:rsid w:val="003E3384"/>
    <w:rsid w:val="003E3CA4"/>
    <w:rsid w:val="003E548E"/>
    <w:rsid w:val="003F1428"/>
    <w:rsid w:val="003F2EB5"/>
    <w:rsid w:val="00405510"/>
    <w:rsid w:val="0040645F"/>
    <w:rsid w:val="00406948"/>
    <w:rsid w:val="00407EC8"/>
    <w:rsid w:val="00410DE2"/>
    <w:rsid w:val="0041110A"/>
    <w:rsid w:val="00411624"/>
    <w:rsid w:val="004120DF"/>
    <w:rsid w:val="0041306E"/>
    <w:rsid w:val="00413E33"/>
    <w:rsid w:val="00414845"/>
    <w:rsid w:val="004148E1"/>
    <w:rsid w:val="00414CFA"/>
    <w:rsid w:val="00415EC0"/>
    <w:rsid w:val="00420BE9"/>
    <w:rsid w:val="00423AD8"/>
    <w:rsid w:val="00423FDD"/>
    <w:rsid w:val="004241D0"/>
    <w:rsid w:val="00424C85"/>
    <w:rsid w:val="00425E09"/>
    <w:rsid w:val="004260BD"/>
    <w:rsid w:val="0043012F"/>
    <w:rsid w:val="00430335"/>
    <w:rsid w:val="00430F1F"/>
    <w:rsid w:val="00431A33"/>
    <w:rsid w:val="004326EA"/>
    <w:rsid w:val="0043290D"/>
    <w:rsid w:val="0043549E"/>
    <w:rsid w:val="004369AB"/>
    <w:rsid w:val="00437989"/>
    <w:rsid w:val="004403D3"/>
    <w:rsid w:val="0044434C"/>
    <w:rsid w:val="0044456B"/>
    <w:rsid w:val="00446CE7"/>
    <w:rsid w:val="00447BD1"/>
    <w:rsid w:val="00447C81"/>
    <w:rsid w:val="004507F3"/>
    <w:rsid w:val="00450AF4"/>
    <w:rsid w:val="004530A0"/>
    <w:rsid w:val="00456A57"/>
    <w:rsid w:val="004607DE"/>
    <w:rsid w:val="00464F7C"/>
    <w:rsid w:val="004663C8"/>
    <w:rsid w:val="004671C7"/>
    <w:rsid w:val="00471CEA"/>
    <w:rsid w:val="00472842"/>
    <w:rsid w:val="00472F4D"/>
    <w:rsid w:val="004730BF"/>
    <w:rsid w:val="00474DCB"/>
    <w:rsid w:val="0047535C"/>
    <w:rsid w:val="004762F6"/>
    <w:rsid w:val="00476F05"/>
    <w:rsid w:val="0048237C"/>
    <w:rsid w:val="00485870"/>
    <w:rsid w:val="00485FE8"/>
    <w:rsid w:val="00490CCB"/>
    <w:rsid w:val="00492EB5"/>
    <w:rsid w:val="00493ED4"/>
    <w:rsid w:val="00494F77"/>
    <w:rsid w:val="00496090"/>
    <w:rsid w:val="00497721"/>
    <w:rsid w:val="0049783B"/>
    <w:rsid w:val="004A0229"/>
    <w:rsid w:val="004A13C0"/>
    <w:rsid w:val="004A31EC"/>
    <w:rsid w:val="004A35D2"/>
    <w:rsid w:val="004A4EE1"/>
    <w:rsid w:val="004A6232"/>
    <w:rsid w:val="004A71E4"/>
    <w:rsid w:val="004B2F00"/>
    <w:rsid w:val="004B4AF5"/>
    <w:rsid w:val="004B5D9B"/>
    <w:rsid w:val="004B6E31"/>
    <w:rsid w:val="004C13CB"/>
    <w:rsid w:val="004C13F7"/>
    <w:rsid w:val="004C157C"/>
    <w:rsid w:val="004C1D66"/>
    <w:rsid w:val="004C31D7"/>
    <w:rsid w:val="004C3275"/>
    <w:rsid w:val="004C4AD2"/>
    <w:rsid w:val="004C6981"/>
    <w:rsid w:val="004C7908"/>
    <w:rsid w:val="004D1F21"/>
    <w:rsid w:val="004D268C"/>
    <w:rsid w:val="004D3820"/>
    <w:rsid w:val="004D516B"/>
    <w:rsid w:val="004D59D8"/>
    <w:rsid w:val="004D5DA1"/>
    <w:rsid w:val="004E150F"/>
    <w:rsid w:val="004E1DCA"/>
    <w:rsid w:val="004E23A1"/>
    <w:rsid w:val="004E3489"/>
    <w:rsid w:val="004E358A"/>
    <w:rsid w:val="004E3609"/>
    <w:rsid w:val="004E3806"/>
    <w:rsid w:val="004E3AFA"/>
    <w:rsid w:val="004E6588"/>
    <w:rsid w:val="004E754B"/>
    <w:rsid w:val="004F14E0"/>
    <w:rsid w:val="004F2742"/>
    <w:rsid w:val="004F5222"/>
    <w:rsid w:val="004F6420"/>
    <w:rsid w:val="0050118B"/>
    <w:rsid w:val="00502A0A"/>
    <w:rsid w:val="00503270"/>
    <w:rsid w:val="00507C50"/>
    <w:rsid w:val="0051518D"/>
    <w:rsid w:val="00515200"/>
    <w:rsid w:val="00517C3A"/>
    <w:rsid w:val="0052086D"/>
    <w:rsid w:val="0052338E"/>
    <w:rsid w:val="00526149"/>
    <w:rsid w:val="00526B0B"/>
    <w:rsid w:val="00527BF4"/>
    <w:rsid w:val="0053175B"/>
    <w:rsid w:val="00531E79"/>
    <w:rsid w:val="005324BE"/>
    <w:rsid w:val="00534F6C"/>
    <w:rsid w:val="00535994"/>
    <w:rsid w:val="0053646D"/>
    <w:rsid w:val="00536E42"/>
    <w:rsid w:val="0053794D"/>
    <w:rsid w:val="00540AAD"/>
    <w:rsid w:val="00540BC5"/>
    <w:rsid w:val="00542A62"/>
    <w:rsid w:val="00542ECB"/>
    <w:rsid w:val="00543EC1"/>
    <w:rsid w:val="00543F4F"/>
    <w:rsid w:val="00546458"/>
    <w:rsid w:val="005464C3"/>
    <w:rsid w:val="005471F5"/>
    <w:rsid w:val="0055087C"/>
    <w:rsid w:val="00553413"/>
    <w:rsid w:val="00555983"/>
    <w:rsid w:val="00560E31"/>
    <w:rsid w:val="00561BDA"/>
    <w:rsid w:val="0056271A"/>
    <w:rsid w:val="00572F11"/>
    <w:rsid w:val="00576221"/>
    <w:rsid w:val="005779FF"/>
    <w:rsid w:val="00581800"/>
    <w:rsid w:val="00581B23"/>
    <w:rsid w:val="0058219C"/>
    <w:rsid w:val="0058537F"/>
    <w:rsid w:val="00585FCE"/>
    <w:rsid w:val="0058620B"/>
    <w:rsid w:val="00586562"/>
    <w:rsid w:val="0058707F"/>
    <w:rsid w:val="005871F5"/>
    <w:rsid w:val="00591DBD"/>
    <w:rsid w:val="005931FE"/>
    <w:rsid w:val="00596DF6"/>
    <w:rsid w:val="00597416"/>
    <w:rsid w:val="00597555"/>
    <w:rsid w:val="005A0028"/>
    <w:rsid w:val="005A0ACC"/>
    <w:rsid w:val="005A1F84"/>
    <w:rsid w:val="005A2798"/>
    <w:rsid w:val="005A2B6F"/>
    <w:rsid w:val="005A5647"/>
    <w:rsid w:val="005B0072"/>
    <w:rsid w:val="005B0732"/>
    <w:rsid w:val="005B38A0"/>
    <w:rsid w:val="005B491C"/>
    <w:rsid w:val="005B4DBF"/>
    <w:rsid w:val="005B5DE2"/>
    <w:rsid w:val="005B674C"/>
    <w:rsid w:val="005B6FE9"/>
    <w:rsid w:val="005C0135"/>
    <w:rsid w:val="005C24F2"/>
    <w:rsid w:val="005C5F1E"/>
    <w:rsid w:val="005C7561"/>
    <w:rsid w:val="005D0CDC"/>
    <w:rsid w:val="005D0FD7"/>
    <w:rsid w:val="005D1E57"/>
    <w:rsid w:val="005D2DC0"/>
    <w:rsid w:val="005D2F57"/>
    <w:rsid w:val="005D34D2"/>
    <w:rsid w:val="005D34F6"/>
    <w:rsid w:val="005D4F1A"/>
    <w:rsid w:val="005D578F"/>
    <w:rsid w:val="005D77D8"/>
    <w:rsid w:val="005E04AA"/>
    <w:rsid w:val="005E1002"/>
    <w:rsid w:val="005E1884"/>
    <w:rsid w:val="005E31D7"/>
    <w:rsid w:val="005E3D3C"/>
    <w:rsid w:val="005E47CF"/>
    <w:rsid w:val="005E742F"/>
    <w:rsid w:val="005E7B19"/>
    <w:rsid w:val="005F373A"/>
    <w:rsid w:val="005F3B3A"/>
    <w:rsid w:val="005F4F87"/>
    <w:rsid w:val="005F6B0E"/>
    <w:rsid w:val="005F760E"/>
    <w:rsid w:val="005F7B1D"/>
    <w:rsid w:val="0060222A"/>
    <w:rsid w:val="00606D35"/>
    <w:rsid w:val="006070C4"/>
    <w:rsid w:val="0061035C"/>
    <w:rsid w:val="00610C21"/>
    <w:rsid w:val="00610FE8"/>
    <w:rsid w:val="00611907"/>
    <w:rsid w:val="00613116"/>
    <w:rsid w:val="00613BA3"/>
    <w:rsid w:val="006202A6"/>
    <w:rsid w:val="0062054B"/>
    <w:rsid w:val="00621C4E"/>
    <w:rsid w:val="00621E71"/>
    <w:rsid w:val="00623897"/>
    <w:rsid w:val="00624EAE"/>
    <w:rsid w:val="006305D7"/>
    <w:rsid w:val="00633430"/>
    <w:rsid w:val="00633A01"/>
    <w:rsid w:val="00633B97"/>
    <w:rsid w:val="006341F7"/>
    <w:rsid w:val="00634585"/>
    <w:rsid w:val="00635014"/>
    <w:rsid w:val="00635806"/>
    <w:rsid w:val="006369CE"/>
    <w:rsid w:val="006411CA"/>
    <w:rsid w:val="00642442"/>
    <w:rsid w:val="006440CD"/>
    <w:rsid w:val="0064605E"/>
    <w:rsid w:val="006477A4"/>
    <w:rsid w:val="006505E5"/>
    <w:rsid w:val="00652958"/>
    <w:rsid w:val="00655C85"/>
    <w:rsid w:val="0065626C"/>
    <w:rsid w:val="00657AE3"/>
    <w:rsid w:val="006619C8"/>
    <w:rsid w:val="00663E85"/>
    <w:rsid w:val="006713CB"/>
    <w:rsid w:val="0067142C"/>
    <w:rsid w:val="00671710"/>
    <w:rsid w:val="00673414"/>
    <w:rsid w:val="00676079"/>
    <w:rsid w:val="00676ECD"/>
    <w:rsid w:val="00677D0A"/>
    <w:rsid w:val="0068185F"/>
    <w:rsid w:val="00682CFA"/>
    <w:rsid w:val="00684AFB"/>
    <w:rsid w:val="00684CC9"/>
    <w:rsid w:val="00684F20"/>
    <w:rsid w:val="0069139F"/>
    <w:rsid w:val="00692433"/>
    <w:rsid w:val="00694910"/>
    <w:rsid w:val="00696AFC"/>
    <w:rsid w:val="00697DB8"/>
    <w:rsid w:val="006A01CF"/>
    <w:rsid w:val="006A15B0"/>
    <w:rsid w:val="006A23A3"/>
    <w:rsid w:val="006A37B6"/>
    <w:rsid w:val="006A4D2B"/>
    <w:rsid w:val="006A544D"/>
    <w:rsid w:val="006A56D3"/>
    <w:rsid w:val="006A60DD"/>
    <w:rsid w:val="006A7E23"/>
    <w:rsid w:val="006B0679"/>
    <w:rsid w:val="006B074C"/>
    <w:rsid w:val="006B2A63"/>
    <w:rsid w:val="006B3389"/>
    <w:rsid w:val="006B3B84"/>
    <w:rsid w:val="006B4E7C"/>
    <w:rsid w:val="006B5D8C"/>
    <w:rsid w:val="006B72D4"/>
    <w:rsid w:val="006C11CC"/>
    <w:rsid w:val="006C121F"/>
    <w:rsid w:val="006C18C2"/>
    <w:rsid w:val="006C1AEB"/>
    <w:rsid w:val="006C286D"/>
    <w:rsid w:val="006C2F5B"/>
    <w:rsid w:val="006C48BB"/>
    <w:rsid w:val="006C57FE"/>
    <w:rsid w:val="006C668E"/>
    <w:rsid w:val="006D0C01"/>
    <w:rsid w:val="006D4877"/>
    <w:rsid w:val="006E4B63"/>
    <w:rsid w:val="006F06E4"/>
    <w:rsid w:val="006F29EF"/>
    <w:rsid w:val="006F35A8"/>
    <w:rsid w:val="006F7B41"/>
    <w:rsid w:val="00701577"/>
    <w:rsid w:val="00702B5D"/>
    <w:rsid w:val="00703853"/>
    <w:rsid w:val="00703ED2"/>
    <w:rsid w:val="007052C4"/>
    <w:rsid w:val="00706CDE"/>
    <w:rsid w:val="00707948"/>
    <w:rsid w:val="00707B8D"/>
    <w:rsid w:val="007100C7"/>
    <w:rsid w:val="00711829"/>
    <w:rsid w:val="00713636"/>
    <w:rsid w:val="00714B8C"/>
    <w:rsid w:val="0071675D"/>
    <w:rsid w:val="0071767E"/>
    <w:rsid w:val="00717736"/>
    <w:rsid w:val="0072007D"/>
    <w:rsid w:val="007204AB"/>
    <w:rsid w:val="00725718"/>
    <w:rsid w:val="00727462"/>
    <w:rsid w:val="007310AC"/>
    <w:rsid w:val="007327B0"/>
    <w:rsid w:val="00732B47"/>
    <w:rsid w:val="007337B9"/>
    <w:rsid w:val="00733C1D"/>
    <w:rsid w:val="007346CB"/>
    <w:rsid w:val="00734807"/>
    <w:rsid w:val="00735CF5"/>
    <w:rsid w:val="0074063A"/>
    <w:rsid w:val="00742AA4"/>
    <w:rsid w:val="00743531"/>
    <w:rsid w:val="00743BA1"/>
    <w:rsid w:val="0074546E"/>
    <w:rsid w:val="00745F1E"/>
    <w:rsid w:val="007515FE"/>
    <w:rsid w:val="00751BC4"/>
    <w:rsid w:val="007527B2"/>
    <w:rsid w:val="00756ED4"/>
    <w:rsid w:val="007601D0"/>
    <w:rsid w:val="007603BB"/>
    <w:rsid w:val="0076109D"/>
    <w:rsid w:val="00762F73"/>
    <w:rsid w:val="00763DAA"/>
    <w:rsid w:val="007648A7"/>
    <w:rsid w:val="007651F8"/>
    <w:rsid w:val="00767107"/>
    <w:rsid w:val="00773617"/>
    <w:rsid w:val="00773BFD"/>
    <w:rsid w:val="007743B3"/>
    <w:rsid w:val="00774490"/>
    <w:rsid w:val="007752F2"/>
    <w:rsid w:val="007754BA"/>
    <w:rsid w:val="00775D24"/>
    <w:rsid w:val="007819FF"/>
    <w:rsid w:val="0078360C"/>
    <w:rsid w:val="00784A4C"/>
    <w:rsid w:val="00784BC6"/>
    <w:rsid w:val="0078523D"/>
    <w:rsid w:val="00791C60"/>
    <w:rsid w:val="007931DF"/>
    <w:rsid w:val="00793BA8"/>
    <w:rsid w:val="00795D2C"/>
    <w:rsid w:val="007A0172"/>
    <w:rsid w:val="007A1804"/>
    <w:rsid w:val="007A2511"/>
    <w:rsid w:val="007A260E"/>
    <w:rsid w:val="007A40FE"/>
    <w:rsid w:val="007A4D4C"/>
    <w:rsid w:val="007A4DD6"/>
    <w:rsid w:val="007A513B"/>
    <w:rsid w:val="007A5CB9"/>
    <w:rsid w:val="007A72FE"/>
    <w:rsid w:val="007A7FC1"/>
    <w:rsid w:val="007B113B"/>
    <w:rsid w:val="007B1AAF"/>
    <w:rsid w:val="007B20AE"/>
    <w:rsid w:val="007B2D79"/>
    <w:rsid w:val="007B2EBB"/>
    <w:rsid w:val="007B3204"/>
    <w:rsid w:val="007B4F9A"/>
    <w:rsid w:val="007B549B"/>
    <w:rsid w:val="007B64A6"/>
    <w:rsid w:val="007B6B07"/>
    <w:rsid w:val="007B6D43"/>
    <w:rsid w:val="007B749A"/>
    <w:rsid w:val="007B7669"/>
    <w:rsid w:val="007B7C6E"/>
    <w:rsid w:val="007B7D78"/>
    <w:rsid w:val="007C0910"/>
    <w:rsid w:val="007C1E8D"/>
    <w:rsid w:val="007D44CC"/>
    <w:rsid w:val="007D44D7"/>
    <w:rsid w:val="007D621A"/>
    <w:rsid w:val="007D6E1E"/>
    <w:rsid w:val="007D7DDB"/>
    <w:rsid w:val="007E058A"/>
    <w:rsid w:val="007E1737"/>
    <w:rsid w:val="007E2887"/>
    <w:rsid w:val="007E5278"/>
    <w:rsid w:val="007E61A3"/>
    <w:rsid w:val="007E67D1"/>
    <w:rsid w:val="007E749C"/>
    <w:rsid w:val="007F1547"/>
    <w:rsid w:val="007F1B5C"/>
    <w:rsid w:val="007F1F12"/>
    <w:rsid w:val="007F314C"/>
    <w:rsid w:val="007F418B"/>
    <w:rsid w:val="007F4E2A"/>
    <w:rsid w:val="007F62DC"/>
    <w:rsid w:val="007F6DDC"/>
    <w:rsid w:val="00801257"/>
    <w:rsid w:val="0080150A"/>
    <w:rsid w:val="00803B0A"/>
    <w:rsid w:val="00804DED"/>
    <w:rsid w:val="00805945"/>
    <w:rsid w:val="00805B96"/>
    <w:rsid w:val="00806314"/>
    <w:rsid w:val="0081042B"/>
    <w:rsid w:val="008105BE"/>
    <w:rsid w:val="008115A5"/>
    <w:rsid w:val="00811D46"/>
    <w:rsid w:val="0081415D"/>
    <w:rsid w:val="00815160"/>
    <w:rsid w:val="00820229"/>
    <w:rsid w:val="00822448"/>
    <w:rsid w:val="00822ABE"/>
    <w:rsid w:val="008244D1"/>
    <w:rsid w:val="00825202"/>
    <w:rsid w:val="00827F51"/>
    <w:rsid w:val="0083104E"/>
    <w:rsid w:val="008327A3"/>
    <w:rsid w:val="008343BE"/>
    <w:rsid w:val="00836535"/>
    <w:rsid w:val="00837844"/>
    <w:rsid w:val="0084006E"/>
    <w:rsid w:val="00840FB4"/>
    <w:rsid w:val="008410B2"/>
    <w:rsid w:val="008438DA"/>
    <w:rsid w:val="008475B1"/>
    <w:rsid w:val="008500A0"/>
    <w:rsid w:val="008514F4"/>
    <w:rsid w:val="0085159B"/>
    <w:rsid w:val="008524E5"/>
    <w:rsid w:val="00852F18"/>
    <w:rsid w:val="0085351C"/>
    <w:rsid w:val="0085435A"/>
    <w:rsid w:val="008549CA"/>
    <w:rsid w:val="008556C3"/>
    <w:rsid w:val="0085687C"/>
    <w:rsid w:val="008706C5"/>
    <w:rsid w:val="00872E83"/>
    <w:rsid w:val="008735C4"/>
    <w:rsid w:val="00873707"/>
    <w:rsid w:val="00874B20"/>
    <w:rsid w:val="008757C6"/>
    <w:rsid w:val="008763E1"/>
    <w:rsid w:val="00876643"/>
    <w:rsid w:val="00876960"/>
    <w:rsid w:val="0087775C"/>
    <w:rsid w:val="00877EC8"/>
    <w:rsid w:val="00880F36"/>
    <w:rsid w:val="00885530"/>
    <w:rsid w:val="00885BE3"/>
    <w:rsid w:val="008910D1"/>
    <w:rsid w:val="0089296C"/>
    <w:rsid w:val="00896315"/>
    <w:rsid w:val="00896602"/>
    <w:rsid w:val="00896ABD"/>
    <w:rsid w:val="008976DD"/>
    <w:rsid w:val="00897AB6"/>
    <w:rsid w:val="008A10EF"/>
    <w:rsid w:val="008A3380"/>
    <w:rsid w:val="008A47B1"/>
    <w:rsid w:val="008A7A9C"/>
    <w:rsid w:val="008A7CA5"/>
    <w:rsid w:val="008B383C"/>
    <w:rsid w:val="008B5218"/>
    <w:rsid w:val="008B7102"/>
    <w:rsid w:val="008C10F5"/>
    <w:rsid w:val="008C3B7D"/>
    <w:rsid w:val="008C5297"/>
    <w:rsid w:val="008C70E2"/>
    <w:rsid w:val="008C7B77"/>
    <w:rsid w:val="008D0F90"/>
    <w:rsid w:val="008D129A"/>
    <w:rsid w:val="008D198D"/>
    <w:rsid w:val="008D3177"/>
    <w:rsid w:val="008D3715"/>
    <w:rsid w:val="008D5465"/>
    <w:rsid w:val="008D61E2"/>
    <w:rsid w:val="008D7EB7"/>
    <w:rsid w:val="008D7EC5"/>
    <w:rsid w:val="008E0788"/>
    <w:rsid w:val="008E18F8"/>
    <w:rsid w:val="008E2E04"/>
    <w:rsid w:val="008E3684"/>
    <w:rsid w:val="008E3969"/>
    <w:rsid w:val="008E4777"/>
    <w:rsid w:val="008E4FF6"/>
    <w:rsid w:val="008E57F5"/>
    <w:rsid w:val="008E7606"/>
    <w:rsid w:val="008E773B"/>
    <w:rsid w:val="008F1DAA"/>
    <w:rsid w:val="008F2114"/>
    <w:rsid w:val="008F3EBD"/>
    <w:rsid w:val="008F60B2"/>
    <w:rsid w:val="008F63AE"/>
    <w:rsid w:val="008F7C41"/>
    <w:rsid w:val="00900EF7"/>
    <w:rsid w:val="009031E2"/>
    <w:rsid w:val="00904EC2"/>
    <w:rsid w:val="0091276C"/>
    <w:rsid w:val="009165AC"/>
    <w:rsid w:val="00916742"/>
    <w:rsid w:val="00916FFC"/>
    <w:rsid w:val="0092053F"/>
    <w:rsid w:val="00922C6C"/>
    <w:rsid w:val="0092340A"/>
    <w:rsid w:val="00924581"/>
    <w:rsid w:val="009313D9"/>
    <w:rsid w:val="0093246A"/>
    <w:rsid w:val="00934CEA"/>
    <w:rsid w:val="00935B7F"/>
    <w:rsid w:val="00936441"/>
    <w:rsid w:val="0093758A"/>
    <w:rsid w:val="00941293"/>
    <w:rsid w:val="00941D4C"/>
    <w:rsid w:val="00945F93"/>
    <w:rsid w:val="00946372"/>
    <w:rsid w:val="00950C17"/>
    <w:rsid w:val="00950D92"/>
    <w:rsid w:val="00951F01"/>
    <w:rsid w:val="00951FAF"/>
    <w:rsid w:val="00954740"/>
    <w:rsid w:val="00955AE5"/>
    <w:rsid w:val="0095710D"/>
    <w:rsid w:val="0095751C"/>
    <w:rsid w:val="00960864"/>
    <w:rsid w:val="00961255"/>
    <w:rsid w:val="00962E71"/>
    <w:rsid w:val="00963ABC"/>
    <w:rsid w:val="00965D21"/>
    <w:rsid w:val="00966A9A"/>
    <w:rsid w:val="00967764"/>
    <w:rsid w:val="00970B0E"/>
    <w:rsid w:val="00970BB9"/>
    <w:rsid w:val="009726EE"/>
    <w:rsid w:val="00972CDE"/>
    <w:rsid w:val="009733DD"/>
    <w:rsid w:val="00973493"/>
    <w:rsid w:val="00975573"/>
    <w:rsid w:val="0097640B"/>
    <w:rsid w:val="00976D03"/>
    <w:rsid w:val="00977B30"/>
    <w:rsid w:val="00982F41"/>
    <w:rsid w:val="00985090"/>
    <w:rsid w:val="00987710"/>
    <w:rsid w:val="009904AB"/>
    <w:rsid w:val="0099208F"/>
    <w:rsid w:val="009927E4"/>
    <w:rsid w:val="00995688"/>
    <w:rsid w:val="009958A6"/>
    <w:rsid w:val="00996456"/>
    <w:rsid w:val="009A04F5"/>
    <w:rsid w:val="009A0D4E"/>
    <w:rsid w:val="009A10D3"/>
    <w:rsid w:val="009A15EF"/>
    <w:rsid w:val="009A38A5"/>
    <w:rsid w:val="009A5B73"/>
    <w:rsid w:val="009A5D7E"/>
    <w:rsid w:val="009A73D2"/>
    <w:rsid w:val="009B118B"/>
    <w:rsid w:val="009B121A"/>
    <w:rsid w:val="009B1737"/>
    <w:rsid w:val="009B3D4B"/>
    <w:rsid w:val="009B5B99"/>
    <w:rsid w:val="009B63A4"/>
    <w:rsid w:val="009B6EFC"/>
    <w:rsid w:val="009C2DF8"/>
    <w:rsid w:val="009C31BF"/>
    <w:rsid w:val="009C4EC5"/>
    <w:rsid w:val="009C68B7"/>
    <w:rsid w:val="009C76A7"/>
    <w:rsid w:val="009D0834"/>
    <w:rsid w:val="009D0A1E"/>
    <w:rsid w:val="009D1218"/>
    <w:rsid w:val="009D2AE3"/>
    <w:rsid w:val="009D2F40"/>
    <w:rsid w:val="009D52BC"/>
    <w:rsid w:val="009D5C06"/>
    <w:rsid w:val="009D7D0A"/>
    <w:rsid w:val="009E09D9"/>
    <w:rsid w:val="009E6B69"/>
    <w:rsid w:val="009E753B"/>
    <w:rsid w:val="009F01B1"/>
    <w:rsid w:val="009F0DBB"/>
    <w:rsid w:val="009F1377"/>
    <w:rsid w:val="009F1DA8"/>
    <w:rsid w:val="009F237E"/>
    <w:rsid w:val="009F3887"/>
    <w:rsid w:val="009F45A3"/>
    <w:rsid w:val="009F659A"/>
    <w:rsid w:val="009F732B"/>
    <w:rsid w:val="009F78C3"/>
    <w:rsid w:val="00A01FE0"/>
    <w:rsid w:val="00A050ED"/>
    <w:rsid w:val="00A06945"/>
    <w:rsid w:val="00A10656"/>
    <w:rsid w:val="00A113C0"/>
    <w:rsid w:val="00A12FA6"/>
    <w:rsid w:val="00A1339B"/>
    <w:rsid w:val="00A14ABA"/>
    <w:rsid w:val="00A16544"/>
    <w:rsid w:val="00A22ABF"/>
    <w:rsid w:val="00A24CB6"/>
    <w:rsid w:val="00A26CD2"/>
    <w:rsid w:val="00A27667"/>
    <w:rsid w:val="00A32979"/>
    <w:rsid w:val="00A34A67"/>
    <w:rsid w:val="00A35085"/>
    <w:rsid w:val="00A366ED"/>
    <w:rsid w:val="00A3705E"/>
    <w:rsid w:val="00A37462"/>
    <w:rsid w:val="00A379D3"/>
    <w:rsid w:val="00A42DEA"/>
    <w:rsid w:val="00A44D68"/>
    <w:rsid w:val="00A459E1"/>
    <w:rsid w:val="00A46AC4"/>
    <w:rsid w:val="00A52296"/>
    <w:rsid w:val="00A53B04"/>
    <w:rsid w:val="00A55661"/>
    <w:rsid w:val="00A572A2"/>
    <w:rsid w:val="00A57D62"/>
    <w:rsid w:val="00A60093"/>
    <w:rsid w:val="00A60AD5"/>
    <w:rsid w:val="00A614DD"/>
    <w:rsid w:val="00A61B70"/>
    <w:rsid w:val="00A61FA8"/>
    <w:rsid w:val="00A637F4"/>
    <w:rsid w:val="00A64DF2"/>
    <w:rsid w:val="00A65485"/>
    <w:rsid w:val="00A66E05"/>
    <w:rsid w:val="00A70753"/>
    <w:rsid w:val="00A712D2"/>
    <w:rsid w:val="00A724F7"/>
    <w:rsid w:val="00A757BD"/>
    <w:rsid w:val="00A82C8A"/>
    <w:rsid w:val="00A833A9"/>
    <w:rsid w:val="00A8346B"/>
    <w:rsid w:val="00A852FF"/>
    <w:rsid w:val="00A87337"/>
    <w:rsid w:val="00A90C97"/>
    <w:rsid w:val="00A92DDC"/>
    <w:rsid w:val="00A95CB1"/>
    <w:rsid w:val="00A960C8"/>
    <w:rsid w:val="00A96604"/>
    <w:rsid w:val="00AA03DF"/>
    <w:rsid w:val="00AA176C"/>
    <w:rsid w:val="00AA17F9"/>
    <w:rsid w:val="00AA1B4F"/>
    <w:rsid w:val="00AA21D8"/>
    <w:rsid w:val="00AA271A"/>
    <w:rsid w:val="00AA3270"/>
    <w:rsid w:val="00AA54F3"/>
    <w:rsid w:val="00AA6B43"/>
    <w:rsid w:val="00AA720D"/>
    <w:rsid w:val="00AB2115"/>
    <w:rsid w:val="00AB367A"/>
    <w:rsid w:val="00AB4D0A"/>
    <w:rsid w:val="00AB508F"/>
    <w:rsid w:val="00AB5DF8"/>
    <w:rsid w:val="00AB61D1"/>
    <w:rsid w:val="00AB6BFC"/>
    <w:rsid w:val="00AB6F9B"/>
    <w:rsid w:val="00AB7620"/>
    <w:rsid w:val="00AC01D1"/>
    <w:rsid w:val="00AC0AB2"/>
    <w:rsid w:val="00AC0E9F"/>
    <w:rsid w:val="00AC1A8C"/>
    <w:rsid w:val="00AC52A5"/>
    <w:rsid w:val="00AC6EFD"/>
    <w:rsid w:val="00AC7151"/>
    <w:rsid w:val="00AD42C6"/>
    <w:rsid w:val="00AD460A"/>
    <w:rsid w:val="00AD4F28"/>
    <w:rsid w:val="00AD59ED"/>
    <w:rsid w:val="00AD6A05"/>
    <w:rsid w:val="00AD6D3E"/>
    <w:rsid w:val="00AE118B"/>
    <w:rsid w:val="00AE272B"/>
    <w:rsid w:val="00AE3E3A"/>
    <w:rsid w:val="00AE4E84"/>
    <w:rsid w:val="00AE6D55"/>
    <w:rsid w:val="00AE77B4"/>
    <w:rsid w:val="00AE7C1A"/>
    <w:rsid w:val="00AE7DF8"/>
    <w:rsid w:val="00AF0D9C"/>
    <w:rsid w:val="00AF13AB"/>
    <w:rsid w:val="00AF1D36"/>
    <w:rsid w:val="00AF280B"/>
    <w:rsid w:val="00AF2A45"/>
    <w:rsid w:val="00AF333B"/>
    <w:rsid w:val="00AF3BB7"/>
    <w:rsid w:val="00AF4229"/>
    <w:rsid w:val="00AF5F75"/>
    <w:rsid w:val="00AF6001"/>
    <w:rsid w:val="00AF6C7C"/>
    <w:rsid w:val="00B01A16"/>
    <w:rsid w:val="00B07F45"/>
    <w:rsid w:val="00B1021A"/>
    <w:rsid w:val="00B12987"/>
    <w:rsid w:val="00B14771"/>
    <w:rsid w:val="00B1481A"/>
    <w:rsid w:val="00B15114"/>
    <w:rsid w:val="00B15A1F"/>
    <w:rsid w:val="00B15FE9"/>
    <w:rsid w:val="00B2148A"/>
    <w:rsid w:val="00B220C2"/>
    <w:rsid w:val="00B25B32"/>
    <w:rsid w:val="00B32616"/>
    <w:rsid w:val="00B36C42"/>
    <w:rsid w:val="00B37831"/>
    <w:rsid w:val="00B42EA7"/>
    <w:rsid w:val="00B458EF"/>
    <w:rsid w:val="00B4626F"/>
    <w:rsid w:val="00B47E69"/>
    <w:rsid w:val="00B51845"/>
    <w:rsid w:val="00B51923"/>
    <w:rsid w:val="00B5337C"/>
    <w:rsid w:val="00B53D03"/>
    <w:rsid w:val="00B53FDE"/>
    <w:rsid w:val="00B56397"/>
    <w:rsid w:val="00B571DA"/>
    <w:rsid w:val="00B57AB9"/>
    <w:rsid w:val="00B6027B"/>
    <w:rsid w:val="00B60B3E"/>
    <w:rsid w:val="00B636C8"/>
    <w:rsid w:val="00B65EDB"/>
    <w:rsid w:val="00B67AFF"/>
    <w:rsid w:val="00B7080B"/>
    <w:rsid w:val="00B70B59"/>
    <w:rsid w:val="00B73657"/>
    <w:rsid w:val="00B739B3"/>
    <w:rsid w:val="00B74676"/>
    <w:rsid w:val="00B774C0"/>
    <w:rsid w:val="00B801CD"/>
    <w:rsid w:val="00B81B15"/>
    <w:rsid w:val="00B83535"/>
    <w:rsid w:val="00B83A20"/>
    <w:rsid w:val="00B915AE"/>
    <w:rsid w:val="00B9186D"/>
    <w:rsid w:val="00B91C47"/>
    <w:rsid w:val="00B91D7B"/>
    <w:rsid w:val="00B930A6"/>
    <w:rsid w:val="00B941D8"/>
    <w:rsid w:val="00BA1735"/>
    <w:rsid w:val="00BA19FA"/>
    <w:rsid w:val="00BA4288"/>
    <w:rsid w:val="00BA5624"/>
    <w:rsid w:val="00BB0902"/>
    <w:rsid w:val="00BB1F42"/>
    <w:rsid w:val="00BB271E"/>
    <w:rsid w:val="00BB48E5"/>
    <w:rsid w:val="00BB5607"/>
    <w:rsid w:val="00BB5ACA"/>
    <w:rsid w:val="00BB627F"/>
    <w:rsid w:val="00BC0285"/>
    <w:rsid w:val="00BC0C17"/>
    <w:rsid w:val="00BC3823"/>
    <w:rsid w:val="00BC3D4E"/>
    <w:rsid w:val="00BC5841"/>
    <w:rsid w:val="00BC59AC"/>
    <w:rsid w:val="00BC7259"/>
    <w:rsid w:val="00BD1D8E"/>
    <w:rsid w:val="00BD2EF0"/>
    <w:rsid w:val="00BD4404"/>
    <w:rsid w:val="00BD54E8"/>
    <w:rsid w:val="00BD60B4"/>
    <w:rsid w:val="00BD60C6"/>
    <w:rsid w:val="00BD6764"/>
    <w:rsid w:val="00BD796B"/>
    <w:rsid w:val="00BE30B9"/>
    <w:rsid w:val="00BE32E9"/>
    <w:rsid w:val="00BE340D"/>
    <w:rsid w:val="00BE40C0"/>
    <w:rsid w:val="00BE422D"/>
    <w:rsid w:val="00BE5F4A"/>
    <w:rsid w:val="00BE7AEF"/>
    <w:rsid w:val="00BF09B0"/>
    <w:rsid w:val="00BF1544"/>
    <w:rsid w:val="00BF1B53"/>
    <w:rsid w:val="00BF246D"/>
    <w:rsid w:val="00BF2682"/>
    <w:rsid w:val="00BF4675"/>
    <w:rsid w:val="00BF6AB4"/>
    <w:rsid w:val="00C06123"/>
    <w:rsid w:val="00C06F06"/>
    <w:rsid w:val="00C11489"/>
    <w:rsid w:val="00C15903"/>
    <w:rsid w:val="00C16169"/>
    <w:rsid w:val="00C20F5C"/>
    <w:rsid w:val="00C20FAD"/>
    <w:rsid w:val="00C2375F"/>
    <w:rsid w:val="00C24286"/>
    <w:rsid w:val="00C247CB"/>
    <w:rsid w:val="00C24D25"/>
    <w:rsid w:val="00C26730"/>
    <w:rsid w:val="00C26E6E"/>
    <w:rsid w:val="00C30706"/>
    <w:rsid w:val="00C3080D"/>
    <w:rsid w:val="00C31CDB"/>
    <w:rsid w:val="00C32E66"/>
    <w:rsid w:val="00C3355F"/>
    <w:rsid w:val="00C33A04"/>
    <w:rsid w:val="00C33B6E"/>
    <w:rsid w:val="00C3569A"/>
    <w:rsid w:val="00C36CE8"/>
    <w:rsid w:val="00C4073C"/>
    <w:rsid w:val="00C42EC1"/>
    <w:rsid w:val="00C43892"/>
    <w:rsid w:val="00C43F48"/>
    <w:rsid w:val="00C44437"/>
    <w:rsid w:val="00C448FF"/>
    <w:rsid w:val="00C45E57"/>
    <w:rsid w:val="00C503EE"/>
    <w:rsid w:val="00C52F29"/>
    <w:rsid w:val="00C54038"/>
    <w:rsid w:val="00C56CE6"/>
    <w:rsid w:val="00C5745F"/>
    <w:rsid w:val="00C60005"/>
    <w:rsid w:val="00C61A98"/>
    <w:rsid w:val="00C63201"/>
    <w:rsid w:val="00C64E62"/>
    <w:rsid w:val="00C651D5"/>
    <w:rsid w:val="00C65CCC"/>
    <w:rsid w:val="00C663AD"/>
    <w:rsid w:val="00C675D1"/>
    <w:rsid w:val="00C71F02"/>
    <w:rsid w:val="00C731A4"/>
    <w:rsid w:val="00C7618F"/>
    <w:rsid w:val="00C765A9"/>
    <w:rsid w:val="00C778B4"/>
    <w:rsid w:val="00C803C2"/>
    <w:rsid w:val="00C81157"/>
    <w:rsid w:val="00C8162D"/>
    <w:rsid w:val="00C81BEF"/>
    <w:rsid w:val="00C830BB"/>
    <w:rsid w:val="00C83A0B"/>
    <w:rsid w:val="00C842D0"/>
    <w:rsid w:val="00C84ED1"/>
    <w:rsid w:val="00C863CC"/>
    <w:rsid w:val="00C8677F"/>
    <w:rsid w:val="00C9038F"/>
    <w:rsid w:val="00C908AF"/>
    <w:rsid w:val="00C90BA6"/>
    <w:rsid w:val="00C92AAB"/>
    <w:rsid w:val="00C95D4C"/>
    <w:rsid w:val="00C96F6C"/>
    <w:rsid w:val="00C9708A"/>
    <w:rsid w:val="00CA1540"/>
    <w:rsid w:val="00CA1C85"/>
    <w:rsid w:val="00CA2435"/>
    <w:rsid w:val="00CA4068"/>
    <w:rsid w:val="00CA6778"/>
    <w:rsid w:val="00CB2241"/>
    <w:rsid w:val="00CB37F8"/>
    <w:rsid w:val="00CB4D84"/>
    <w:rsid w:val="00CB664C"/>
    <w:rsid w:val="00CB7DC3"/>
    <w:rsid w:val="00CC257E"/>
    <w:rsid w:val="00CC394E"/>
    <w:rsid w:val="00CC75A2"/>
    <w:rsid w:val="00CC7A18"/>
    <w:rsid w:val="00CD082B"/>
    <w:rsid w:val="00CD0E2F"/>
    <w:rsid w:val="00CD1D49"/>
    <w:rsid w:val="00CD2F20"/>
    <w:rsid w:val="00CD528B"/>
    <w:rsid w:val="00CD5E92"/>
    <w:rsid w:val="00CD6B20"/>
    <w:rsid w:val="00CD705A"/>
    <w:rsid w:val="00CE1339"/>
    <w:rsid w:val="00CE18C5"/>
    <w:rsid w:val="00CE245B"/>
    <w:rsid w:val="00CE40BC"/>
    <w:rsid w:val="00CE61CC"/>
    <w:rsid w:val="00CE6E42"/>
    <w:rsid w:val="00CF20B7"/>
    <w:rsid w:val="00CF59DA"/>
    <w:rsid w:val="00CF6692"/>
    <w:rsid w:val="00CF7441"/>
    <w:rsid w:val="00CF7A94"/>
    <w:rsid w:val="00D0034F"/>
    <w:rsid w:val="00D0086D"/>
    <w:rsid w:val="00D00D16"/>
    <w:rsid w:val="00D03C6C"/>
    <w:rsid w:val="00D03F85"/>
    <w:rsid w:val="00D04760"/>
    <w:rsid w:val="00D04A95"/>
    <w:rsid w:val="00D06288"/>
    <w:rsid w:val="00D068C7"/>
    <w:rsid w:val="00D06E0F"/>
    <w:rsid w:val="00D12339"/>
    <w:rsid w:val="00D128A4"/>
    <w:rsid w:val="00D13A92"/>
    <w:rsid w:val="00D1451C"/>
    <w:rsid w:val="00D147C8"/>
    <w:rsid w:val="00D15131"/>
    <w:rsid w:val="00D16FA2"/>
    <w:rsid w:val="00D20954"/>
    <w:rsid w:val="00D21C39"/>
    <w:rsid w:val="00D21FC6"/>
    <w:rsid w:val="00D2243A"/>
    <w:rsid w:val="00D234D2"/>
    <w:rsid w:val="00D2415E"/>
    <w:rsid w:val="00D257DE"/>
    <w:rsid w:val="00D25B1E"/>
    <w:rsid w:val="00D3213B"/>
    <w:rsid w:val="00D33393"/>
    <w:rsid w:val="00D33D36"/>
    <w:rsid w:val="00D34043"/>
    <w:rsid w:val="00D34D94"/>
    <w:rsid w:val="00D35AD0"/>
    <w:rsid w:val="00D36563"/>
    <w:rsid w:val="00D37821"/>
    <w:rsid w:val="00D409E2"/>
    <w:rsid w:val="00D427D7"/>
    <w:rsid w:val="00D43062"/>
    <w:rsid w:val="00D44E62"/>
    <w:rsid w:val="00D473FE"/>
    <w:rsid w:val="00D51391"/>
    <w:rsid w:val="00D51570"/>
    <w:rsid w:val="00D51FF5"/>
    <w:rsid w:val="00D53369"/>
    <w:rsid w:val="00D5394F"/>
    <w:rsid w:val="00D53A24"/>
    <w:rsid w:val="00D53A29"/>
    <w:rsid w:val="00D53A33"/>
    <w:rsid w:val="00D552FC"/>
    <w:rsid w:val="00D556AD"/>
    <w:rsid w:val="00D56343"/>
    <w:rsid w:val="00D601AB"/>
    <w:rsid w:val="00D60381"/>
    <w:rsid w:val="00D616DE"/>
    <w:rsid w:val="00D62201"/>
    <w:rsid w:val="00D651BF"/>
    <w:rsid w:val="00D651D1"/>
    <w:rsid w:val="00D66F45"/>
    <w:rsid w:val="00D717BB"/>
    <w:rsid w:val="00D7226B"/>
    <w:rsid w:val="00D72707"/>
    <w:rsid w:val="00D74A14"/>
    <w:rsid w:val="00D75A9C"/>
    <w:rsid w:val="00D75C27"/>
    <w:rsid w:val="00D76074"/>
    <w:rsid w:val="00D829C8"/>
    <w:rsid w:val="00D84A40"/>
    <w:rsid w:val="00D84DCC"/>
    <w:rsid w:val="00D903F5"/>
    <w:rsid w:val="00D90871"/>
    <w:rsid w:val="00D9155F"/>
    <w:rsid w:val="00D91EE0"/>
    <w:rsid w:val="00D9403F"/>
    <w:rsid w:val="00D958AB"/>
    <w:rsid w:val="00D959B4"/>
    <w:rsid w:val="00DA44DE"/>
    <w:rsid w:val="00DA459F"/>
    <w:rsid w:val="00DA6289"/>
    <w:rsid w:val="00DB0296"/>
    <w:rsid w:val="00DB0667"/>
    <w:rsid w:val="00DB13AE"/>
    <w:rsid w:val="00DB15C9"/>
    <w:rsid w:val="00DB620A"/>
    <w:rsid w:val="00DC24B0"/>
    <w:rsid w:val="00DC2EB5"/>
    <w:rsid w:val="00DC313C"/>
    <w:rsid w:val="00DC3832"/>
    <w:rsid w:val="00DC473F"/>
    <w:rsid w:val="00DC5272"/>
    <w:rsid w:val="00DC59B5"/>
    <w:rsid w:val="00DC5A66"/>
    <w:rsid w:val="00DC7A51"/>
    <w:rsid w:val="00DD00D8"/>
    <w:rsid w:val="00DD3B1E"/>
    <w:rsid w:val="00DD5636"/>
    <w:rsid w:val="00DE12D3"/>
    <w:rsid w:val="00DE3252"/>
    <w:rsid w:val="00DE4B3F"/>
    <w:rsid w:val="00DE4D83"/>
    <w:rsid w:val="00DE50BD"/>
    <w:rsid w:val="00DE5B5F"/>
    <w:rsid w:val="00DF129E"/>
    <w:rsid w:val="00DF3617"/>
    <w:rsid w:val="00DF3A08"/>
    <w:rsid w:val="00DF596A"/>
    <w:rsid w:val="00DF5D94"/>
    <w:rsid w:val="00DF614E"/>
    <w:rsid w:val="00DF7120"/>
    <w:rsid w:val="00E00696"/>
    <w:rsid w:val="00E00E0E"/>
    <w:rsid w:val="00E02DCA"/>
    <w:rsid w:val="00E03651"/>
    <w:rsid w:val="00E03808"/>
    <w:rsid w:val="00E03844"/>
    <w:rsid w:val="00E03B61"/>
    <w:rsid w:val="00E060C2"/>
    <w:rsid w:val="00E06324"/>
    <w:rsid w:val="00E07B81"/>
    <w:rsid w:val="00E10AFD"/>
    <w:rsid w:val="00E12B11"/>
    <w:rsid w:val="00E12FB0"/>
    <w:rsid w:val="00E14814"/>
    <w:rsid w:val="00E1591B"/>
    <w:rsid w:val="00E16A50"/>
    <w:rsid w:val="00E17B0E"/>
    <w:rsid w:val="00E20603"/>
    <w:rsid w:val="00E249D5"/>
    <w:rsid w:val="00E25017"/>
    <w:rsid w:val="00E26F73"/>
    <w:rsid w:val="00E302A7"/>
    <w:rsid w:val="00E30A34"/>
    <w:rsid w:val="00E33C68"/>
    <w:rsid w:val="00E34965"/>
    <w:rsid w:val="00E34EEB"/>
    <w:rsid w:val="00E3687C"/>
    <w:rsid w:val="00E410C4"/>
    <w:rsid w:val="00E41DC4"/>
    <w:rsid w:val="00E42713"/>
    <w:rsid w:val="00E440FE"/>
    <w:rsid w:val="00E44EB9"/>
    <w:rsid w:val="00E45BDC"/>
    <w:rsid w:val="00E46358"/>
    <w:rsid w:val="00E471DC"/>
    <w:rsid w:val="00E50EB4"/>
    <w:rsid w:val="00E525CC"/>
    <w:rsid w:val="00E532FC"/>
    <w:rsid w:val="00E548E1"/>
    <w:rsid w:val="00E55173"/>
    <w:rsid w:val="00E551B7"/>
    <w:rsid w:val="00E559B4"/>
    <w:rsid w:val="00E55BB0"/>
    <w:rsid w:val="00E609E5"/>
    <w:rsid w:val="00E60F27"/>
    <w:rsid w:val="00E63AAA"/>
    <w:rsid w:val="00E64D93"/>
    <w:rsid w:val="00E65EDB"/>
    <w:rsid w:val="00E66927"/>
    <w:rsid w:val="00E66E57"/>
    <w:rsid w:val="00E6708F"/>
    <w:rsid w:val="00E677B8"/>
    <w:rsid w:val="00E67B7C"/>
    <w:rsid w:val="00E67FA1"/>
    <w:rsid w:val="00E709E8"/>
    <w:rsid w:val="00E71DAF"/>
    <w:rsid w:val="00E7311B"/>
    <w:rsid w:val="00E7387D"/>
    <w:rsid w:val="00E73D53"/>
    <w:rsid w:val="00E74AC3"/>
    <w:rsid w:val="00E75111"/>
    <w:rsid w:val="00E77296"/>
    <w:rsid w:val="00E800CF"/>
    <w:rsid w:val="00E81FCA"/>
    <w:rsid w:val="00E8418C"/>
    <w:rsid w:val="00E84289"/>
    <w:rsid w:val="00E851A9"/>
    <w:rsid w:val="00E87527"/>
    <w:rsid w:val="00E87EF7"/>
    <w:rsid w:val="00E9156A"/>
    <w:rsid w:val="00E92801"/>
    <w:rsid w:val="00E93763"/>
    <w:rsid w:val="00E95494"/>
    <w:rsid w:val="00E965C3"/>
    <w:rsid w:val="00E96C4C"/>
    <w:rsid w:val="00E973C0"/>
    <w:rsid w:val="00EA0BA9"/>
    <w:rsid w:val="00EA1C06"/>
    <w:rsid w:val="00EA2093"/>
    <w:rsid w:val="00EA2AAE"/>
    <w:rsid w:val="00EA2EC0"/>
    <w:rsid w:val="00EA427A"/>
    <w:rsid w:val="00EA723B"/>
    <w:rsid w:val="00EB3CAC"/>
    <w:rsid w:val="00EB4628"/>
    <w:rsid w:val="00EB5691"/>
    <w:rsid w:val="00EB6350"/>
    <w:rsid w:val="00EB687A"/>
    <w:rsid w:val="00EC0581"/>
    <w:rsid w:val="00EC0ABE"/>
    <w:rsid w:val="00EC2D95"/>
    <w:rsid w:val="00EC2F62"/>
    <w:rsid w:val="00EC5D9F"/>
    <w:rsid w:val="00EC62EB"/>
    <w:rsid w:val="00EC6E9F"/>
    <w:rsid w:val="00ED099B"/>
    <w:rsid w:val="00ED112F"/>
    <w:rsid w:val="00ED3A31"/>
    <w:rsid w:val="00ED3C40"/>
    <w:rsid w:val="00ED44F0"/>
    <w:rsid w:val="00ED4B33"/>
    <w:rsid w:val="00ED5848"/>
    <w:rsid w:val="00ED5993"/>
    <w:rsid w:val="00ED7DD6"/>
    <w:rsid w:val="00EE060B"/>
    <w:rsid w:val="00EE15A1"/>
    <w:rsid w:val="00EE2A7C"/>
    <w:rsid w:val="00EE2C42"/>
    <w:rsid w:val="00EE341B"/>
    <w:rsid w:val="00EE4453"/>
    <w:rsid w:val="00EE4FDE"/>
    <w:rsid w:val="00EE5FCE"/>
    <w:rsid w:val="00EE6BBD"/>
    <w:rsid w:val="00EE6C9F"/>
    <w:rsid w:val="00EE6E1E"/>
    <w:rsid w:val="00EE705F"/>
    <w:rsid w:val="00EF126C"/>
    <w:rsid w:val="00EF1462"/>
    <w:rsid w:val="00EF54FD"/>
    <w:rsid w:val="00F00688"/>
    <w:rsid w:val="00F02D60"/>
    <w:rsid w:val="00F04105"/>
    <w:rsid w:val="00F05B0D"/>
    <w:rsid w:val="00F067F1"/>
    <w:rsid w:val="00F07F0D"/>
    <w:rsid w:val="00F13112"/>
    <w:rsid w:val="00F139DB"/>
    <w:rsid w:val="00F15372"/>
    <w:rsid w:val="00F16FE6"/>
    <w:rsid w:val="00F17AF1"/>
    <w:rsid w:val="00F203D4"/>
    <w:rsid w:val="00F22902"/>
    <w:rsid w:val="00F2381D"/>
    <w:rsid w:val="00F238BD"/>
    <w:rsid w:val="00F24604"/>
    <w:rsid w:val="00F24992"/>
    <w:rsid w:val="00F24C8E"/>
    <w:rsid w:val="00F32F2F"/>
    <w:rsid w:val="00F33F3F"/>
    <w:rsid w:val="00F35BDD"/>
    <w:rsid w:val="00F35EF0"/>
    <w:rsid w:val="00F3781F"/>
    <w:rsid w:val="00F403FD"/>
    <w:rsid w:val="00F415EC"/>
    <w:rsid w:val="00F41E72"/>
    <w:rsid w:val="00F45BDF"/>
    <w:rsid w:val="00F47033"/>
    <w:rsid w:val="00F50300"/>
    <w:rsid w:val="00F523AE"/>
    <w:rsid w:val="00F5414B"/>
    <w:rsid w:val="00F56E39"/>
    <w:rsid w:val="00F579AB"/>
    <w:rsid w:val="00F61124"/>
    <w:rsid w:val="00F623E9"/>
    <w:rsid w:val="00F63951"/>
    <w:rsid w:val="00F63C86"/>
    <w:rsid w:val="00F726AD"/>
    <w:rsid w:val="00F766BE"/>
    <w:rsid w:val="00F76BA0"/>
    <w:rsid w:val="00F77EB9"/>
    <w:rsid w:val="00F80635"/>
    <w:rsid w:val="00F8115F"/>
    <w:rsid w:val="00F815D1"/>
    <w:rsid w:val="00F81E7E"/>
    <w:rsid w:val="00F81F0F"/>
    <w:rsid w:val="00F825F4"/>
    <w:rsid w:val="00F8553D"/>
    <w:rsid w:val="00F872E3"/>
    <w:rsid w:val="00F916A1"/>
    <w:rsid w:val="00F92AA1"/>
    <w:rsid w:val="00F92F0A"/>
    <w:rsid w:val="00F932DE"/>
    <w:rsid w:val="00F94046"/>
    <w:rsid w:val="00F963DD"/>
    <w:rsid w:val="00F9641A"/>
    <w:rsid w:val="00F97004"/>
    <w:rsid w:val="00FA0043"/>
    <w:rsid w:val="00FA2045"/>
    <w:rsid w:val="00FA7A66"/>
    <w:rsid w:val="00FB1AA9"/>
    <w:rsid w:val="00FB4B5A"/>
    <w:rsid w:val="00FB4F16"/>
    <w:rsid w:val="00FB5963"/>
    <w:rsid w:val="00FB5DAA"/>
    <w:rsid w:val="00FB6628"/>
    <w:rsid w:val="00FB7EFF"/>
    <w:rsid w:val="00FC04B9"/>
    <w:rsid w:val="00FC09EE"/>
    <w:rsid w:val="00FC161A"/>
    <w:rsid w:val="00FC23D5"/>
    <w:rsid w:val="00FC4337"/>
    <w:rsid w:val="00FC4C1A"/>
    <w:rsid w:val="00FC628F"/>
    <w:rsid w:val="00FC6468"/>
    <w:rsid w:val="00FC6D49"/>
    <w:rsid w:val="00FD2A1E"/>
    <w:rsid w:val="00FD478C"/>
    <w:rsid w:val="00FD4922"/>
    <w:rsid w:val="00FD53EC"/>
    <w:rsid w:val="00FD553E"/>
    <w:rsid w:val="00FD6461"/>
    <w:rsid w:val="00FE0281"/>
    <w:rsid w:val="00FE0A30"/>
    <w:rsid w:val="00FE7083"/>
    <w:rsid w:val="00FF019F"/>
    <w:rsid w:val="00FF1B2A"/>
    <w:rsid w:val="00FF2160"/>
    <w:rsid w:val="00FF29A2"/>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C663AD"/>
    <w:rPr>
      <w:color w:val="605E5C"/>
      <w:shd w:val="clear" w:color="auto" w:fill="E1DFDD"/>
    </w:rPr>
  </w:style>
  <w:style w:type="paragraph" w:customStyle="1" w:styleId="EndNoteBibliographyTitle">
    <w:name w:val="EndNote Bibliography Title"/>
    <w:basedOn w:val="Normal"/>
    <w:link w:val="EndNoteBibliographyTitleChar"/>
    <w:rsid w:val="003A08D0"/>
    <w:pPr>
      <w:jc w:val="center"/>
    </w:pPr>
    <w:rPr>
      <w:noProof/>
    </w:rPr>
  </w:style>
  <w:style w:type="character" w:customStyle="1" w:styleId="EndNoteBibliographyTitleChar">
    <w:name w:val="EndNote Bibliography Title Char"/>
    <w:basedOn w:val="DefaultParagraphFont"/>
    <w:link w:val="EndNoteBibliographyTitle"/>
    <w:rsid w:val="003A08D0"/>
    <w:rPr>
      <w:rFonts w:ascii="Calibri" w:hAnsi="Calibri" w:cs="Calibri"/>
      <w:noProof/>
      <w:color w:val="000000"/>
      <w:sz w:val="24"/>
      <w:szCs w:val="24"/>
    </w:rPr>
  </w:style>
  <w:style w:type="paragraph" w:customStyle="1" w:styleId="EndNoteBibliography">
    <w:name w:val="EndNote Bibliography"/>
    <w:basedOn w:val="Normal"/>
    <w:link w:val="EndNoteBibliographyChar"/>
    <w:rsid w:val="003A08D0"/>
    <w:rPr>
      <w:noProof/>
    </w:rPr>
  </w:style>
  <w:style w:type="character" w:customStyle="1" w:styleId="EndNoteBibliographyChar">
    <w:name w:val="EndNote Bibliography Char"/>
    <w:basedOn w:val="DefaultParagraphFont"/>
    <w:link w:val="EndNoteBibliography"/>
    <w:rsid w:val="003A08D0"/>
    <w:rPr>
      <w:rFonts w:ascii="Calibri" w:hAnsi="Calibri" w:cs="Calibri"/>
      <w:noProof/>
      <w:color w:val="000000"/>
      <w:sz w:val="24"/>
      <w:szCs w:val="24"/>
    </w:rPr>
  </w:style>
  <w:style w:type="character" w:styleId="PlaceholderText">
    <w:name w:val="Placeholder Text"/>
    <w:basedOn w:val="DefaultParagraphFont"/>
    <w:uiPriority w:val="99"/>
    <w:semiHidden/>
    <w:rsid w:val="007C1E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05628">
      <w:bodyDiv w:val="1"/>
      <w:marLeft w:val="0"/>
      <w:marRight w:val="0"/>
      <w:marTop w:val="0"/>
      <w:marBottom w:val="0"/>
      <w:divBdr>
        <w:top w:val="none" w:sz="0" w:space="0" w:color="auto"/>
        <w:left w:val="none" w:sz="0" w:space="0" w:color="auto"/>
        <w:bottom w:val="none" w:sz="0" w:space="0" w:color="auto"/>
        <w:right w:val="none" w:sz="0" w:space="0" w:color="auto"/>
      </w:divBdr>
    </w:div>
    <w:div w:id="25035639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853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900413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929086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tan@ntu.edu.sg" TargetMode="External"/><Relationship Id="rId13" Type="http://schemas.openxmlformats.org/officeDocument/2006/relationships/hyperlink" Target="http://chopchop.cbu.uib.no/"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ispr.mit.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rgenome.net/cas-offinde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ngym@ntu.edu.sg" TargetMode="External"/><Relationship Id="rId5" Type="http://schemas.openxmlformats.org/officeDocument/2006/relationships/webSettings" Target="webSettings.xml"/><Relationship Id="rId15" Type="http://schemas.openxmlformats.org/officeDocument/2006/relationships/hyperlink" Target="http://crispor.tefor.net/" TargetMode="External"/><Relationship Id="rId10" Type="http://schemas.openxmlformats.org/officeDocument/2006/relationships/hyperlink" Target="mailto:sutrisnohnb@gis.a-star.edu.s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iukwi@gis.a-star.edu.sg" TargetMode="External"/><Relationship Id="rId14" Type="http://schemas.openxmlformats.org/officeDocument/2006/relationships/hyperlink" Target="http://www.e-crisp.org/E-CRI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60689B-94D2-4DBF-B725-0DCEB1C2B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277</Words>
  <Characters>5858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87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02T03:52:00Z</dcterms:created>
  <dcterms:modified xsi:type="dcterms:W3CDTF">2019-01-03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